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24D1" w:rsidRPr="007427D1" w:rsidRDefault="00A924D1" w:rsidP="00A924D1">
      <w:pPr>
        <w:spacing w:after="360"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b/>
          <w:lang w:val="en-US"/>
        </w:rPr>
        <w:t xml:space="preserve">Title: </w:t>
      </w:r>
      <w:r w:rsidR="003B7708" w:rsidRPr="007427D1">
        <w:rPr>
          <w:rFonts w:ascii="Times New Roman" w:eastAsia="Times New Roman" w:hAnsi="Times New Roman" w:cs="Times New Roman"/>
          <w:b/>
          <w:lang w:val="en-US"/>
        </w:rPr>
        <w:t>The role of anxiety in c</w:t>
      </w:r>
      <w:r w:rsidR="005D4DE4" w:rsidRPr="007427D1">
        <w:rPr>
          <w:rFonts w:ascii="Times New Roman" w:eastAsia="Times New Roman" w:hAnsi="Times New Roman" w:cs="Times New Roman"/>
          <w:b/>
          <w:lang w:val="en-US"/>
        </w:rPr>
        <w:t xml:space="preserve">ortisol </w:t>
      </w:r>
      <w:r w:rsidR="00286003" w:rsidRPr="007427D1">
        <w:rPr>
          <w:rFonts w:ascii="Times New Roman" w:eastAsia="Times New Roman" w:hAnsi="Times New Roman" w:cs="Times New Roman"/>
          <w:b/>
          <w:lang w:val="en-US"/>
        </w:rPr>
        <w:t xml:space="preserve">stress </w:t>
      </w:r>
      <w:r w:rsidR="005D4DE4" w:rsidRPr="007427D1">
        <w:rPr>
          <w:rFonts w:ascii="Times New Roman" w:eastAsia="Times New Roman" w:hAnsi="Times New Roman" w:cs="Times New Roman"/>
          <w:b/>
          <w:lang w:val="en-US"/>
        </w:rPr>
        <w:t xml:space="preserve">response and </w:t>
      </w:r>
      <w:r w:rsidR="00A929C2" w:rsidRPr="007427D1">
        <w:rPr>
          <w:rFonts w:ascii="Times New Roman" w:eastAsia="Times New Roman" w:hAnsi="Times New Roman" w:cs="Times New Roman"/>
          <w:b/>
          <w:lang w:val="en-US"/>
        </w:rPr>
        <w:t xml:space="preserve">cortisol </w:t>
      </w:r>
      <w:r w:rsidR="005D4DE4" w:rsidRPr="007427D1">
        <w:rPr>
          <w:rFonts w:ascii="Times New Roman" w:eastAsia="Times New Roman" w:hAnsi="Times New Roman" w:cs="Times New Roman"/>
          <w:b/>
          <w:lang w:val="en-US"/>
        </w:rPr>
        <w:t xml:space="preserve">recovery in </w:t>
      </w:r>
      <w:r w:rsidR="003B7708" w:rsidRPr="007427D1">
        <w:rPr>
          <w:rFonts w:ascii="Times New Roman" w:eastAsia="Times New Roman" w:hAnsi="Times New Roman" w:cs="Times New Roman"/>
          <w:b/>
          <w:lang w:val="en-US"/>
        </w:rPr>
        <w:t xml:space="preserve">boys </w:t>
      </w:r>
      <w:r w:rsidR="005D4DE4" w:rsidRPr="007427D1">
        <w:rPr>
          <w:rFonts w:ascii="Times New Roman" w:eastAsia="Times New Roman" w:hAnsi="Times New Roman" w:cs="Times New Roman"/>
          <w:b/>
          <w:lang w:val="en-US"/>
        </w:rPr>
        <w:t xml:space="preserve">with </w:t>
      </w:r>
      <w:r w:rsidR="00C34C78" w:rsidRPr="007427D1">
        <w:rPr>
          <w:rFonts w:ascii="Times New Roman" w:eastAsia="Times New Roman" w:hAnsi="Times New Roman" w:cs="Times New Roman"/>
          <w:b/>
          <w:lang w:val="en-US"/>
        </w:rPr>
        <w:t>oppositional defiant disorder/conduct disorder</w:t>
      </w:r>
      <w:r w:rsidR="005D4DE4" w:rsidRPr="007427D1">
        <w:rPr>
          <w:rFonts w:ascii="Times New Roman" w:eastAsia="Times New Roman" w:hAnsi="Times New Roman" w:cs="Times New Roman"/>
          <w:b/>
          <w:lang w:val="en-US"/>
        </w:rPr>
        <w:t xml:space="preserve"> </w:t>
      </w:r>
    </w:p>
    <w:p w:rsidR="00A924D1" w:rsidRPr="007427D1" w:rsidRDefault="00A924D1" w:rsidP="00A924D1">
      <w:pPr>
        <w:spacing w:after="240" w:line="480" w:lineRule="auto"/>
        <w:rPr>
          <w:rFonts w:ascii="Times New Roman" w:eastAsia="Times New Roman" w:hAnsi="Times New Roman" w:cs="Times New Roman"/>
        </w:rPr>
      </w:pPr>
      <w:proofErr w:type="spellStart"/>
      <w:r w:rsidRPr="007427D1">
        <w:rPr>
          <w:rFonts w:ascii="Times New Roman" w:eastAsia="Times New Roman" w:hAnsi="Times New Roman" w:cs="Times New Roman"/>
          <w:b/>
        </w:rPr>
        <w:t>Authors</w:t>
      </w:r>
      <w:proofErr w:type="spellEnd"/>
      <w:r w:rsidRPr="007427D1">
        <w:rPr>
          <w:rFonts w:ascii="Times New Roman" w:eastAsia="Times New Roman" w:hAnsi="Times New Roman" w:cs="Times New Roman"/>
          <w:b/>
        </w:rPr>
        <w:t>:</w:t>
      </w:r>
      <w:r w:rsidRPr="007427D1">
        <w:rPr>
          <w:rFonts w:ascii="Times New Roman" w:eastAsia="Times New Roman" w:hAnsi="Times New Roman" w:cs="Times New Roman"/>
        </w:rPr>
        <w:t xml:space="preserve"> </w:t>
      </w:r>
      <w:proofErr w:type="spellStart"/>
      <w:r w:rsidR="00331626" w:rsidRPr="007427D1">
        <w:rPr>
          <w:rFonts w:ascii="Times New Roman" w:eastAsia="Times New Roman" w:hAnsi="Times New Roman" w:cs="Times New Roman"/>
        </w:rPr>
        <w:t>Jantiene</w:t>
      </w:r>
      <w:proofErr w:type="spellEnd"/>
      <w:r w:rsidR="00331626" w:rsidRPr="007427D1">
        <w:rPr>
          <w:rFonts w:ascii="Times New Roman" w:eastAsia="Times New Roman" w:hAnsi="Times New Roman" w:cs="Times New Roman"/>
        </w:rPr>
        <w:t xml:space="preserve"> Schoorl</w:t>
      </w:r>
      <w:r w:rsidRPr="007427D1">
        <w:rPr>
          <w:rFonts w:ascii="Times New Roman" w:eastAsia="Times New Roman" w:hAnsi="Times New Roman" w:cs="Times New Roman"/>
          <w:vertAlign w:val="superscript"/>
        </w:rPr>
        <w:t>1, 2</w:t>
      </w:r>
      <w:r w:rsidR="00740DBD" w:rsidRPr="007427D1">
        <w:rPr>
          <w:rFonts w:ascii="Times New Roman" w:eastAsia="Times New Roman" w:hAnsi="Times New Roman" w:cs="Times New Roman"/>
          <w:vertAlign w:val="superscript"/>
        </w:rPr>
        <w:t>*</w:t>
      </w:r>
      <w:r w:rsidRPr="007427D1">
        <w:rPr>
          <w:rFonts w:ascii="Times New Roman" w:eastAsia="Times New Roman" w:hAnsi="Times New Roman" w:cs="Times New Roman"/>
        </w:rPr>
        <w:t xml:space="preserve">, </w:t>
      </w:r>
      <w:r w:rsidR="00331626" w:rsidRPr="007427D1">
        <w:rPr>
          <w:rFonts w:ascii="Times New Roman" w:eastAsia="Times New Roman" w:hAnsi="Times New Roman" w:cs="Times New Roman"/>
        </w:rPr>
        <w:t>Sophie van Rijn</w:t>
      </w:r>
      <w:r w:rsidRPr="007427D1">
        <w:rPr>
          <w:rFonts w:ascii="Times New Roman" w:eastAsia="Times New Roman" w:hAnsi="Times New Roman" w:cs="Times New Roman"/>
          <w:vertAlign w:val="superscript"/>
        </w:rPr>
        <w:t>1, 2</w:t>
      </w:r>
      <w:r w:rsidRPr="007427D1">
        <w:rPr>
          <w:rFonts w:ascii="Times New Roman" w:eastAsia="Times New Roman" w:hAnsi="Times New Roman" w:cs="Times New Roman"/>
        </w:rPr>
        <w:t xml:space="preserve">, </w:t>
      </w:r>
      <w:r w:rsidR="00331626" w:rsidRPr="007427D1">
        <w:rPr>
          <w:rFonts w:ascii="Times New Roman" w:eastAsia="Times New Roman" w:hAnsi="Times New Roman" w:cs="Times New Roman"/>
        </w:rPr>
        <w:t>Minet de Wied</w:t>
      </w:r>
      <w:r w:rsidRPr="007427D1">
        <w:rPr>
          <w:rFonts w:ascii="Times New Roman" w:eastAsia="Times New Roman" w:hAnsi="Times New Roman" w:cs="Times New Roman"/>
          <w:vertAlign w:val="superscript"/>
        </w:rPr>
        <w:t>3</w:t>
      </w:r>
      <w:r w:rsidRPr="007427D1">
        <w:rPr>
          <w:rFonts w:ascii="Times New Roman" w:eastAsia="Times New Roman" w:hAnsi="Times New Roman" w:cs="Times New Roman"/>
        </w:rPr>
        <w:t xml:space="preserve">, </w:t>
      </w:r>
      <w:r w:rsidR="00331626" w:rsidRPr="007427D1">
        <w:rPr>
          <w:rFonts w:ascii="Times New Roman" w:eastAsia="Times New Roman" w:hAnsi="Times New Roman" w:cs="Times New Roman"/>
        </w:rPr>
        <w:t>Stephanie van Goozen</w:t>
      </w:r>
      <w:r w:rsidRPr="007427D1">
        <w:rPr>
          <w:rFonts w:ascii="Times New Roman" w:eastAsia="Times New Roman" w:hAnsi="Times New Roman" w:cs="Times New Roman"/>
          <w:vertAlign w:val="superscript"/>
        </w:rPr>
        <w:t>1, 4</w:t>
      </w:r>
      <w:r w:rsidRPr="007427D1">
        <w:rPr>
          <w:rFonts w:ascii="Times New Roman" w:eastAsia="Times New Roman" w:hAnsi="Times New Roman" w:cs="Times New Roman"/>
        </w:rPr>
        <w:t xml:space="preserve"> &amp; </w:t>
      </w:r>
      <w:r w:rsidR="00331626" w:rsidRPr="007427D1">
        <w:rPr>
          <w:rFonts w:ascii="Times New Roman" w:eastAsia="Times New Roman" w:hAnsi="Times New Roman" w:cs="Times New Roman"/>
        </w:rPr>
        <w:t>Hanna Swaab</w:t>
      </w:r>
      <w:r w:rsidRPr="007427D1">
        <w:rPr>
          <w:rFonts w:ascii="Times New Roman" w:eastAsia="Times New Roman" w:hAnsi="Times New Roman" w:cs="Times New Roman"/>
          <w:vertAlign w:val="superscript"/>
        </w:rPr>
        <w:t>1, 2</w:t>
      </w:r>
    </w:p>
    <w:p w:rsidR="00A924D1" w:rsidRPr="007427D1" w:rsidRDefault="00A924D1" w:rsidP="00740DBD">
      <w:pPr>
        <w:spacing w:after="120" w:line="240" w:lineRule="auto"/>
        <w:rPr>
          <w:rFonts w:ascii="Times New Roman" w:eastAsia="Times New Roman" w:hAnsi="Times New Roman" w:cs="Times New Roman"/>
          <w:sz w:val="18"/>
          <w:lang w:val="en-US"/>
        </w:rPr>
      </w:pPr>
      <w:r w:rsidRPr="007427D1">
        <w:rPr>
          <w:rFonts w:ascii="Times New Roman" w:eastAsia="Times New Roman" w:hAnsi="Times New Roman" w:cs="Times New Roman"/>
          <w:sz w:val="18"/>
          <w:vertAlign w:val="superscript"/>
          <w:lang w:val="en-US"/>
        </w:rPr>
        <w:t>1</w:t>
      </w:r>
      <w:r w:rsidRPr="007427D1">
        <w:rPr>
          <w:rFonts w:ascii="Times New Roman" w:eastAsia="Times New Roman" w:hAnsi="Times New Roman" w:cs="Times New Roman"/>
          <w:sz w:val="18"/>
          <w:lang w:val="en-US"/>
        </w:rPr>
        <w:t xml:space="preserve"> Department of Clinical Child and Adolescent Studies, Leiden University, </w:t>
      </w:r>
      <w:r w:rsidR="00D660F1" w:rsidRPr="007427D1">
        <w:rPr>
          <w:rFonts w:ascii="Times New Roman" w:eastAsia="Times New Roman" w:hAnsi="Times New Roman" w:cs="Times New Roman"/>
          <w:sz w:val="18"/>
          <w:lang w:val="en-US"/>
        </w:rPr>
        <w:t xml:space="preserve">P.O. Box 9555, 2300 RB </w:t>
      </w:r>
      <w:r w:rsidRPr="007427D1">
        <w:rPr>
          <w:rFonts w:ascii="Times New Roman" w:eastAsia="Times New Roman" w:hAnsi="Times New Roman" w:cs="Times New Roman"/>
          <w:sz w:val="18"/>
          <w:lang w:val="en-US"/>
        </w:rPr>
        <w:t>Leiden, The Netherlands</w:t>
      </w:r>
    </w:p>
    <w:p w:rsidR="00A924D1" w:rsidRPr="007427D1" w:rsidRDefault="00A924D1" w:rsidP="00740DBD">
      <w:pPr>
        <w:spacing w:after="120" w:line="240" w:lineRule="auto"/>
        <w:rPr>
          <w:rFonts w:ascii="Times New Roman" w:eastAsia="Times New Roman" w:hAnsi="Times New Roman" w:cs="Times New Roman"/>
          <w:sz w:val="18"/>
          <w:lang w:val="en-US"/>
        </w:rPr>
      </w:pPr>
      <w:r w:rsidRPr="007427D1">
        <w:rPr>
          <w:rFonts w:ascii="Times New Roman" w:eastAsia="Times New Roman" w:hAnsi="Times New Roman" w:cs="Times New Roman"/>
          <w:sz w:val="18"/>
          <w:vertAlign w:val="superscript"/>
          <w:lang w:val="en-US"/>
        </w:rPr>
        <w:t>2</w:t>
      </w:r>
      <w:r w:rsidRPr="007427D1">
        <w:rPr>
          <w:rFonts w:ascii="Times New Roman" w:eastAsia="Times New Roman" w:hAnsi="Times New Roman" w:cs="Times New Roman"/>
          <w:sz w:val="18"/>
          <w:lang w:val="en-US"/>
        </w:rPr>
        <w:t xml:space="preserve"> Leiden Institute for Brain and Cognition, </w:t>
      </w:r>
      <w:r w:rsidR="00D660F1" w:rsidRPr="007427D1">
        <w:rPr>
          <w:rFonts w:ascii="Times New Roman" w:eastAsia="Times New Roman" w:hAnsi="Times New Roman" w:cs="Times New Roman"/>
          <w:sz w:val="18"/>
          <w:lang w:val="en-US"/>
        </w:rPr>
        <w:t>P.O. Box 9600, 2300 RC</w:t>
      </w:r>
      <w:r w:rsidRPr="007427D1">
        <w:rPr>
          <w:rFonts w:ascii="Times New Roman" w:eastAsia="Times New Roman" w:hAnsi="Times New Roman" w:cs="Times New Roman"/>
          <w:sz w:val="18"/>
          <w:lang w:val="en-US"/>
        </w:rPr>
        <w:t xml:space="preserve">, Leiden, </w:t>
      </w:r>
      <w:proofErr w:type="gramStart"/>
      <w:r w:rsidR="00AA1420" w:rsidRPr="007427D1">
        <w:rPr>
          <w:rFonts w:ascii="Times New Roman" w:eastAsia="Times New Roman" w:hAnsi="Times New Roman" w:cs="Times New Roman"/>
          <w:sz w:val="18"/>
          <w:lang w:val="en-US"/>
        </w:rPr>
        <w:t>The</w:t>
      </w:r>
      <w:proofErr w:type="gramEnd"/>
      <w:r w:rsidRPr="007427D1">
        <w:rPr>
          <w:rFonts w:ascii="Times New Roman" w:eastAsia="Times New Roman" w:hAnsi="Times New Roman" w:cs="Times New Roman"/>
          <w:sz w:val="18"/>
          <w:lang w:val="en-US"/>
        </w:rPr>
        <w:t xml:space="preserve"> Netherlands</w:t>
      </w:r>
    </w:p>
    <w:p w:rsidR="00A924D1" w:rsidRPr="007427D1" w:rsidRDefault="00A924D1" w:rsidP="00740DBD">
      <w:pPr>
        <w:spacing w:after="120" w:line="240" w:lineRule="auto"/>
        <w:rPr>
          <w:rFonts w:ascii="Times New Roman" w:eastAsia="Times New Roman" w:hAnsi="Times New Roman" w:cs="Times New Roman"/>
          <w:sz w:val="18"/>
          <w:lang w:val="en-US"/>
        </w:rPr>
      </w:pPr>
      <w:r w:rsidRPr="007427D1">
        <w:rPr>
          <w:rFonts w:ascii="Times New Roman" w:eastAsia="Times New Roman" w:hAnsi="Times New Roman" w:cs="Times New Roman"/>
          <w:sz w:val="18"/>
          <w:vertAlign w:val="superscript"/>
          <w:lang w:val="en-US"/>
        </w:rPr>
        <w:t>3</w:t>
      </w:r>
      <w:r w:rsidRPr="007427D1">
        <w:rPr>
          <w:rFonts w:ascii="Times New Roman" w:eastAsia="Times New Roman" w:hAnsi="Times New Roman" w:cs="Times New Roman"/>
          <w:sz w:val="18"/>
          <w:lang w:val="en-US"/>
        </w:rPr>
        <w:t xml:space="preserve"> Department of Adolescent Development, Utrecht University, </w:t>
      </w:r>
      <w:r w:rsidR="00D660F1" w:rsidRPr="007427D1">
        <w:rPr>
          <w:rFonts w:ascii="Times New Roman" w:eastAsia="Times New Roman" w:hAnsi="Times New Roman" w:cs="Times New Roman"/>
          <w:sz w:val="18"/>
          <w:lang w:val="en-US"/>
        </w:rPr>
        <w:t xml:space="preserve">P.O. Box 80140, 3508 TC </w:t>
      </w:r>
      <w:r w:rsidRPr="007427D1">
        <w:rPr>
          <w:rFonts w:ascii="Times New Roman" w:eastAsia="Times New Roman" w:hAnsi="Times New Roman" w:cs="Times New Roman"/>
          <w:sz w:val="18"/>
          <w:lang w:val="en-US"/>
        </w:rPr>
        <w:t xml:space="preserve">Utrecht, The Netherlands </w:t>
      </w:r>
    </w:p>
    <w:p w:rsidR="00A924D1" w:rsidRPr="007427D1" w:rsidRDefault="00A924D1" w:rsidP="00740DBD">
      <w:pPr>
        <w:spacing w:after="120" w:line="240" w:lineRule="auto"/>
        <w:rPr>
          <w:rFonts w:ascii="Times New Roman" w:eastAsia="Times New Roman" w:hAnsi="Times New Roman" w:cs="Times New Roman"/>
          <w:sz w:val="18"/>
          <w:lang w:val="en-US"/>
        </w:rPr>
      </w:pPr>
      <w:r w:rsidRPr="007427D1">
        <w:rPr>
          <w:rFonts w:ascii="Times New Roman" w:eastAsia="Times New Roman" w:hAnsi="Times New Roman" w:cs="Times New Roman"/>
          <w:sz w:val="18"/>
          <w:vertAlign w:val="superscript"/>
          <w:lang w:val="en-US"/>
        </w:rPr>
        <w:t xml:space="preserve">4  </w:t>
      </w:r>
      <w:r w:rsidRPr="007427D1">
        <w:rPr>
          <w:rFonts w:ascii="Times New Roman" w:eastAsia="Times New Roman" w:hAnsi="Times New Roman" w:cs="Times New Roman"/>
          <w:sz w:val="18"/>
          <w:lang w:val="en-US"/>
        </w:rPr>
        <w:t xml:space="preserve">School of Psychology, Cardiff University, </w:t>
      </w:r>
      <w:r w:rsidR="00D660F1" w:rsidRPr="007427D1">
        <w:rPr>
          <w:rFonts w:ascii="Times New Roman" w:eastAsia="Times New Roman" w:hAnsi="Times New Roman" w:cs="Times New Roman"/>
          <w:sz w:val="18"/>
          <w:lang w:val="en-US"/>
        </w:rPr>
        <w:t xml:space="preserve">P.O. Box 901, CF10 3AT, </w:t>
      </w:r>
      <w:r w:rsidRPr="007427D1">
        <w:rPr>
          <w:rFonts w:ascii="Times New Roman" w:eastAsia="Times New Roman" w:hAnsi="Times New Roman" w:cs="Times New Roman"/>
          <w:sz w:val="18"/>
          <w:lang w:val="en-US"/>
        </w:rPr>
        <w:t>Cardiff, United Kingdom</w:t>
      </w:r>
    </w:p>
    <w:p w:rsidR="008D44B2" w:rsidRPr="007427D1" w:rsidRDefault="008D44B2" w:rsidP="00A924D1">
      <w:pPr>
        <w:spacing w:after="0" w:line="480" w:lineRule="auto"/>
        <w:rPr>
          <w:rFonts w:ascii="Times New Roman" w:eastAsia="Times New Roman" w:hAnsi="Times New Roman" w:cs="Times New Roman"/>
          <w:b/>
          <w:lang w:val="en-US"/>
        </w:rPr>
      </w:pPr>
    </w:p>
    <w:p w:rsidR="00D1262E" w:rsidRPr="007427D1" w:rsidRDefault="00740DBD" w:rsidP="00D1262E">
      <w:pPr>
        <w:spacing w:line="480" w:lineRule="auto"/>
        <w:rPr>
          <w:rFonts w:ascii="Times New Roman" w:eastAsia="Times New Roman" w:hAnsi="Times New Roman" w:cs="Times New Roman"/>
          <w:lang w:val="en-US"/>
        </w:rPr>
      </w:pPr>
      <w:r w:rsidRPr="007427D1">
        <w:rPr>
          <w:rFonts w:ascii="Times New Roman" w:eastAsia="Times New Roman" w:hAnsi="Times New Roman" w:cs="Times New Roman"/>
          <w:lang w:val="en-US"/>
        </w:rPr>
        <w:t>* Corresponding author at Department of Clinical Child and Adolescent Studies, Leiden University, P.O. Box 9555, 2300 RB Leiden, The Netherlands. Tel:  +31715273809</w:t>
      </w:r>
      <w:r w:rsidR="00D1262E" w:rsidRPr="007427D1">
        <w:rPr>
          <w:rFonts w:ascii="Times New Roman" w:eastAsia="Times New Roman" w:hAnsi="Times New Roman" w:cs="Times New Roman"/>
          <w:lang w:val="en-US"/>
        </w:rPr>
        <w:t xml:space="preserve">; E-mail address:  </w:t>
      </w:r>
      <w:hyperlink r:id="rId8" w:history="1">
        <w:r w:rsidR="00D1262E" w:rsidRPr="007427D1">
          <w:rPr>
            <w:rFonts w:ascii="Times New Roman" w:eastAsia="Times New Roman" w:hAnsi="Times New Roman" w:cs="Times New Roman"/>
            <w:color w:val="000000"/>
            <w:u w:val="single"/>
            <w:lang w:val="en-US"/>
          </w:rPr>
          <w:t>j.schoorl@fsw.leidenuniv.nl</w:t>
        </w:r>
      </w:hyperlink>
    </w:p>
    <w:p w:rsidR="00740DBD" w:rsidRPr="007427D1" w:rsidRDefault="00740DBD" w:rsidP="00740DBD">
      <w:pPr>
        <w:spacing w:after="0" w:line="480" w:lineRule="auto"/>
        <w:rPr>
          <w:rFonts w:ascii="Times New Roman" w:eastAsia="Times New Roman" w:hAnsi="Times New Roman" w:cs="Times New Roman"/>
          <w:lang w:val="en-US"/>
        </w:rPr>
      </w:pPr>
    </w:p>
    <w:p w:rsidR="00740DBD" w:rsidRPr="007427D1" w:rsidRDefault="00740DBD" w:rsidP="00740DBD">
      <w:pPr>
        <w:spacing w:after="0" w:line="480" w:lineRule="auto"/>
        <w:rPr>
          <w:rFonts w:ascii="Times New Roman" w:eastAsia="Times New Roman" w:hAnsi="Times New Roman" w:cs="Times New Roman"/>
          <w:lang w:val="en-US"/>
        </w:rPr>
      </w:pPr>
    </w:p>
    <w:p w:rsidR="00D1262E" w:rsidRPr="007427D1" w:rsidRDefault="00D1262E" w:rsidP="00D1262E">
      <w:pPr>
        <w:rPr>
          <w:rFonts w:ascii="Times New Roman" w:hAnsi="Times New Roman" w:cs="Times New Roman"/>
          <w:lang w:val="en-US"/>
        </w:rPr>
      </w:pPr>
      <w:r w:rsidRPr="007427D1">
        <w:rPr>
          <w:rFonts w:ascii="Times New Roman" w:eastAsia="Times New Roman" w:hAnsi="Times New Roman" w:cs="Times New Roman"/>
          <w:b/>
          <w:lang w:val="en-US"/>
        </w:rPr>
        <w:t xml:space="preserve">Running title: </w:t>
      </w:r>
      <w:r w:rsidRPr="007427D1">
        <w:rPr>
          <w:rFonts w:ascii="Times New Roman" w:hAnsi="Times New Roman" w:cs="Times New Roman"/>
          <w:lang w:val="en-US"/>
        </w:rPr>
        <w:t>Anxiety and cortisol response in boys with ODD/CD</w:t>
      </w:r>
    </w:p>
    <w:p w:rsidR="00740DBD" w:rsidRPr="007427D1" w:rsidRDefault="00740DBD" w:rsidP="00A924D1">
      <w:pPr>
        <w:spacing w:after="0" w:line="480" w:lineRule="auto"/>
        <w:rPr>
          <w:rFonts w:ascii="Times New Roman" w:eastAsia="Times New Roman" w:hAnsi="Times New Roman" w:cs="Times New Roman"/>
          <w:lang w:val="en-US"/>
        </w:rPr>
      </w:pPr>
    </w:p>
    <w:p w:rsidR="00D1262E" w:rsidRPr="007427D1" w:rsidRDefault="00D1262E">
      <w:pPr>
        <w:rPr>
          <w:rFonts w:ascii="Times New Roman" w:eastAsia="Times New Roman" w:hAnsi="Times New Roman" w:cs="Times New Roman"/>
          <w:b/>
          <w:lang w:val="en-US"/>
        </w:rPr>
      </w:pPr>
      <w:r w:rsidRPr="007427D1">
        <w:rPr>
          <w:rFonts w:ascii="Times New Roman" w:eastAsia="Times New Roman" w:hAnsi="Times New Roman" w:cs="Times New Roman"/>
          <w:b/>
          <w:lang w:val="en-US"/>
        </w:rPr>
        <w:br w:type="page"/>
      </w:r>
    </w:p>
    <w:p w:rsidR="00C558C5" w:rsidRPr="007427D1" w:rsidRDefault="00937F8B" w:rsidP="00995D2D">
      <w:pPr>
        <w:spacing w:after="360"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lastRenderedPageBreak/>
        <w:t>Title</w:t>
      </w:r>
      <w:r w:rsidR="00724F7C" w:rsidRPr="007427D1">
        <w:rPr>
          <w:rFonts w:ascii="Times New Roman" w:eastAsia="Times New Roman" w:hAnsi="Times New Roman" w:cs="Times New Roman"/>
          <w:b/>
          <w:lang w:val="en-US"/>
        </w:rPr>
        <w:t xml:space="preserve">: </w:t>
      </w:r>
      <w:r w:rsidR="00D4037A" w:rsidRPr="007427D1">
        <w:rPr>
          <w:rFonts w:ascii="Times New Roman" w:eastAsia="Times New Roman" w:hAnsi="Times New Roman" w:cs="Times New Roman"/>
          <w:b/>
          <w:lang w:val="en-US"/>
        </w:rPr>
        <w:t xml:space="preserve">The role of anxiety in cortisol stress response and </w:t>
      </w:r>
      <w:r w:rsidR="00A929C2" w:rsidRPr="007427D1">
        <w:rPr>
          <w:rFonts w:ascii="Times New Roman" w:eastAsia="Times New Roman" w:hAnsi="Times New Roman" w:cs="Times New Roman"/>
          <w:b/>
          <w:lang w:val="en-US"/>
        </w:rPr>
        <w:t xml:space="preserve">cortisol </w:t>
      </w:r>
      <w:r w:rsidR="00D4037A" w:rsidRPr="007427D1">
        <w:rPr>
          <w:rFonts w:ascii="Times New Roman" w:eastAsia="Times New Roman" w:hAnsi="Times New Roman" w:cs="Times New Roman"/>
          <w:b/>
          <w:lang w:val="en-US"/>
        </w:rPr>
        <w:t>recovery in boys with oppositional defiant disorder/conduct disorder</w:t>
      </w:r>
    </w:p>
    <w:p w:rsidR="00A924D1" w:rsidRPr="007427D1" w:rsidRDefault="00A924D1" w:rsidP="00BC23A6">
      <w:pPr>
        <w:spacing w:after="0"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t>Abstract</w:t>
      </w:r>
    </w:p>
    <w:p w:rsidR="003E3549" w:rsidRPr="007427D1" w:rsidRDefault="00170728" w:rsidP="007D488D">
      <w:pPr>
        <w:spacing w:after="0" w:line="480" w:lineRule="auto"/>
        <w:jc w:val="both"/>
        <w:rPr>
          <w:rFonts w:ascii="Times New Roman" w:eastAsia="Times New Roman" w:hAnsi="Times New Roman" w:cs="Times New Roman"/>
          <w:lang w:val="en-US"/>
        </w:rPr>
      </w:pPr>
      <w:r w:rsidRPr="007427D1">
        <w:rPr>
          <w:rFonts w:ascii="Times New Roman" w:hAnsi="Times New Roman" w:cs="Times New Roman"/>
          <w:lang w:val="en-US"/>
        </w:rPr>
        <w:t>C</w:t>
      </w:r>
      <w:r w:rsidR="005E5532" w:rsidRPr="007427D1">
        <w:rPr>
          <w:rFonts w:ascii="Times New Roman" w:hAnsi="Times New Roman" w:cs="Times New Roman"/>
          <w:lang w:val="en-US"/>
        </w:rPr>
        <w:t xml:space="preserve">hildren with </w:t>
      </w:r>
      <w:r w:rsidR="00F30E48" w:rsidRPr="007427D1">
        <w:rPr>
          <w:rFonts w:ascii="Times New Roman" w:hAnsi="Times New Roman" w:cs="Times New Roman"/>
          <w:lang w:val="en-US"/>
        </w:rPr>
        <w:t xml:space="preserve">antisocial and </w:t>
      </w:r>
      <w:r w:rsidR="005E5532" w:rsidRPr="007427D1">
        <w:rPr>
          <w:rFonts w:ascii="Times New Roman" w:hAnsi="Times New Roman" w:cs="Times New Roman"/>
          <w:lang w:val="en-US"/>
        </w:rPr>
        <w:t xml:space="preserve">aggressive behaviors </w:t>
      </w:r>
      <w:r w:rsidRPr="007427D1">
        <w:rPr>
          <w:rFonts w:ascii="Times New Roman" w:hAnsi="Times New Roman" w:cs="Times New Roman"/>
          <w:lang w:val="en-US"/>
        </w:rPr>
        <w:t xml:space="preserve">have been found to </w:t>
      </w:r>
      <w:r w:rsidR="002E605C" w:rsidRPr="007427D1">
        <w:rPr>
          <w:rFonts w:ascii="Times New Roman" w:hAnsi="Times New Roman" w:cs="Times New Roman"/>
          <w:lang w:val="en-US"/>
        </w:rPr>
        <w:t>show</w:t>
      </w:r>
      <w:r w:rsidR="005E5532" w:rsidRPr="007427D1">
        <w:rPr>
          <w:rFonts w:ascii="Times New Roman" w:hAnsi="Times New Roman" w:cs="Times New Roman"/>
          <w:lang w:val="en-US"/>
        </w:rPr>
        <w:t xml:space="preserve"> abnormal neurobiological responses to stress</w:t>
      </w:r>
      <w:r w:rsidR="00B46C60" w:rsidRPr="007427D1">
        <w:rPr>
          <w:rFonts w:ascii="Times New Roman" w:hAnsi="Times New Roman" w:cs="Times New Roman"/>
          <w:lang w:val="en-US"/>
        </w:rPr>
        <w:t xml:space="preserve">, </w:t>
      </w:r>
      <w:r w:rsidR="00286003" w:rsidRPr="007427D1">
        <w:rPr>
          <w:rFonts w:ascii="Times New Roman" w:hAnsi="Times New Roman" w:cs="Times New Roman"/>
          <w:lang w:val="en-US"/>
        </w:rPr>
        <w:t>specifically impaired</w:t>
      </w:r>
      <w:r w:rsidR="00B46C60" w:rsidRPr="007427D1">
        <w:rPr>
          <w:rFonts w:ascii="Times New Roman" w:hAnsi="Times New Roman" w:cs="Times New Roman"/>
          <w:lang w:val="en-US"/>
        </w:rPr>
        <w:t xml:space="preserve"> cortisol </w:t>
      </w:r>
      <w:r w:rsidR="005E5532" w:rsidRPr="007427D1">
        <w:rPr>
          <w:rFonts w:ascii="Times New Roman" w:hAnsi="Times New Roman" w:cs="Times New Roman"/>
          <w:lang w:val="en-US"/>
        </w:rPr>
        <w:t xml:space="preserve">stress </w:t>
      </w:r>
      <w:r w:rsidR="00B46C60" w:rsidRPr="007427D1">
        <w:rPr>
          <w:rFonts w:ascii="Times New Roman" w:hAnsi="Times New Roman" w:cs="Times New Roman"/>
          <w:lang w:val="en-US"/>
        </w:rPr>
        <w:t xml:space="preserve">reactivity. </w:t>
      </w:r>
      <w:r w:rsidR="005B3C51" w:rsidRPr="007427D1">
        <w:rPr>
          <w:rFonts w:ascii="Times New Roman" w:hAnsi="Times New Roman" w:cs="Times New Roman"/>
          <w:lang w:val="en-US"/>
        </w:rPr>
        <w:t>The rol</w:t>
      </w:r>
      <w:r w:rsidR="003B7708" w:rsidRPr="007427D1">
        <w:rPr>
          <w:rFonts w:ascii="Times New Roman" w:hAnsi="Times New Roman" w:cs="Times New Roman"/>
          <w:lang w:val="en-US"/>
        </w:rPr>
        <w:t>e</w:t>
      </w:r>
      <w:r w:rsidR="005B3C51" w:rsidRPr="007427D1">
        <w:rPr>
          <w:rFonts w:ascii="Times New Roman" w:hAnsi="Times New Roman" w:cs="Times New Roman"/>
          <w:lang w:val="en-US"/>
        </w:rPr>
        <w:t xml:space="preserve"> of individual characteristics, such as comorbid anxiety, in the stress response is far less studied. Furthermore, this study extended previous studies in that not only baseline and reactivity </w:t>
      </w:r>
      <w:r w:rsidR="005B3C51" w:rsidRPr="007427D1">
        <w:rPr>
          <w:rFonts w:ascii="Times New Roman" w:eastAsia="Times New Roman" w:hAnsi="Times New Roman" w:cs="Times New Roman"/>
          <w:lang w:val="en-US"/>
        </w:rPr>
        <w:t>to a psychosocial stressor</w:t>
      </w:r>
      <w:r w:rsidR="005B3C51" w:rsidRPr="007427D1">
        <w:rPr>
          <w:rFonts w:ascii="Times New Roman" w:hAnsi="Times New Roman" w:cs="Times New Roman"/>
          <w:lang w:val="en-US"/>
        </w:rPr>
        <w:t xml:space="preserve"> were examined, but also recovery from a stressor. These three phases of </w:t>
      </w:r>
      <w:r w:rsidR="00DA5B57" w:rsidRPr="007427D1">
        <w:rPr>
          <w:rFonts w:ascii="Times New Roman" w:hAnsi="Times New Roman" w:cs="Times New Roman"/>
          <w:lang w:val="en-US"/>
        </w:rPr>
        <w:t>cortisol</w:t>
      </w:r>
      <w:r w:rsidR="005B3C51" w:rsidRPr="007427D1">
        <w:rPr>
          <w:rFonts w:ascii="Times New Roman" w:hAnsi="Times New Roman" w:cs="Times New Roman"/>
          <w:lang w:val="en-US"/>
        </w:rPr>
        <w:t xml:space="preserve"> could be impacted differentially in </w:t>
      </w:r>
      <w:r w:rsidR="003B7708" w:rsidRPr="007427D1">
        <w:rPr>
          <w:rFonts w:ascii="Times New Roman" w:hAnsi="Times New Roman" w:cs="Times New Roman"/>
          <w:lang w:val="en-US"/>
        </w:rPr>
        <w:t xml:space="preserve">boys </w:t>
      </w:r>
      <w:r w:rsidR="005B3C51" w:rsidRPr="007427D1">
        <w:rPr>
          <w:rFonts w:ascii="Times New Roman" w:hAnsi="Times New Roman" w:cs="Times New Roman"/>
          <w:lang w:val="en-US"/>
        </w:rPr>
        <w:t xml:space="preserve">with </w:t>
      </w:r>
      <w:r w:rsidR="00D43232" w:rsidRPr="007427D1">
        <w:rPr>
          <w:rFonts w:ascii="Times New Roman" w:hAnsi="Times New Roman" w:cs="Times New Roman"/>
          <w:lang w:val="en-US"/>
        </w:rPr>
        <w:t>oppositional defiant disorder/conduct disorder (</w:t>
      </w:r>
      <w:r w:rsidR="005B3C51" w:rsidRPr="007427D1">
        <w:rPr>
          <w:rFonts w:ascii="Times New Roman" w:hAnsi="Times New Roman" w:cs="Times New Roman"/>
          <w:lang w:val="en-US"/>
        </w:rPr>
        <w:t>ODD/CD</w:t>
      </w:r>
      <w:r w:rsidR="00D43232" w:rsidRPr="007427D1">
        <w:rPr>
          <w:rFonts w:ascii="Times New Roman" w:hAnsi="Times New Roman" w:cs="Times New Roman"/>
          <w:lang w:val="en-US"/>
        </w:rPr>
        <w:t>)</w:t>
      </w:r>
      <w:r w:rsidR="00DA5B57" w:rsidRPr="007427D1">
        <w:rPr>
          <w:rFonts w:ascii="Times New Roman" w:hAnsi="Times New Roman" w:cs="Times New Roman"/>
          <w:lang w:val="en-US"/>
        </w:rPr>
        <w:t xml:space="preserve"> with (+ANX) and without anxiety (-ANX)</w:t>
      </w:r>
      <w:r w:rsidR="005B3C51" w:rsidRPr="007427D1">
        <w:rPr>
          <w:rFonts w:ascii="Times New Roman" w:hAnsi="Times New Roman" w:cs="Times New Roman"/>
          <w:lang w:val="en-US"/>
        </w:rPr>
        <w:t>.</w:t>
      </w:r>
      <w:r w:rsidR="005B3C51" w:rsidRPr="007427D1">
        <w:rPr>
          <w:rFonts w:ascii="Times New Roman" w:eastAsia="Times New Roman" w:hAnsi="Times New Roman" w:cs="Times New Roman"/>
          <w:lang w:val="en-US"/>
        </w:rPr>
        <w:t xml:space="preserve"> </w:t>
      </w:r>
      <w:r w:rsidR="003B7708" w:rsidRPr="007427D1">
        <w:rPr>
          <w:rFonts w:ascii="Times New Roman" w:eastAsia="Times New Roman" w:hAnsi="Times New Roman" w:cs="Times New Roman"/>
          <w:lang w:val="en-US"/>
        </w:rPr>
        <w:t>The results</w:t>
      </w:r>
      <w:r w:rsidR="00EA026E" w:rsidRPr="007427D1">
        <w:rPr>
          <w:rFonts w:ascii="Times New Roman" w:eastAsia="Times New Roman" w:hAnsi="Times New Roman" w:cs="Times New Roman"/>
          <w:lang w:val="en-US"/>
        </w:rPr>
        <w:t xml:space="preserve"> revealed that c</w:t>
      </w:r>
      <w:r w:rsidR="00DC0733" w:rsidRPr="007427D1">
        <w:rPr>
          <w:rFonts w:ascii="Times New Roman" w:eastAsia="Times New Roman" w:hAnsi="Times New Roman" w:cs="Times New Roman"/>
          <w:lang w:val="en-US"/>
        </w:rPr>
        <w:t>ortisol patterns</w:t>
      </w:r>
      <w:r w:rsidR="003F0748" w:rsidRPr="007427D1">
        <w:rPr>
          <w:rFonts w:ascii="Times New Roman" w:eastAsia="Times New Roman" w:hAnsi="Times New Roman" w:cs="Times New Roman"/>
          <w:lang w:val="en-US"/>
        </w:rPr>
        <w:t xml:space="preserve"> in response to psychosocial stress</w:t>
      </w:r>
      <w:r w:rsidR="00DC0733" w:rsidRPr="007427D1">
        <w:rPr>
          <w:rFonts w:ascii="Times New Roman" w:eastAsia="Times New Roman" w:hAnsi="Times New Roman" w:cs="Times New Roman"/>
          <w:lang w:val="en-US"/>
        </w:rPr>
        <w:t xml:space="preserve"> were different for boys with ODD/CD</w:t>
      </w:r>
      <w:r w:rsidR="00DA5B57" w:rsidRPr="007427D1">
        <w:rPr>
          <w:rFonts w:ascii="Times New Roman" w:eastAsia="Times New Roman" w:hAnsi="Times New Roman" w:cs="Times New Roman"/>
          <w:lang w:val="en-US"/>
        </w:rPr>
        <w:t>+ANX</w:t>
      </w:r>
      <w:r w:rsidR="00DC0733" w:rsidRPr="007427D1">
        <w:rPr>
          <w:rFonts w:ascii="Times New Roman" w:eastAsia="Times New Roman" w:hAnsi="Times New Roman" w:cs="Times New Roman"/>
          <w:lang w:val="en-US"/>
        </w:rPr>
        <w:t xml:space="preserve"> </w:t>
      </w:r>
      <w:r w:rsidR="009043D1" w:rsidRPr="007427D1">
        <w:rPr>
          <w:rFonts w:ascii="Times New Roman" w:eastAsia="Times New Roman" w:hAnsi="Times New Roman" w:cs="Times New Roman"/>
          <w:lang w:val="en-US"/>
        </w:rPr>
        <w:t>(</w:t>
      </w:r>
      <w:r w:rsidR="009043D1" w:rsidRPr="007427D1">
        <w:rPr>
          <w:rFonts w:ascii="Times New Roman" w:eastAsia="Times New Roman" w:hAnsi="Times New Roman" w:cs="Times New Roman"/>
          <w:i/>
          <w:lang w:val="en-US"/>
        </w:rPr>
        <w:t>n</w:t>
      </w:r>
      <w:r w:rsidR="009043D1" w:rsidRPr="007427D1">
        <w:rPr>
          <w:rFonts w:ascii="Times New Roman" w:eastAsia="Times New Roman" w:hAnsi="Times New Roman" w:cs="Times New Roman"/>
          <w:lang w:val="en-US"/>
        </w:rPr>
        <w:t xml:space="preserve"> = </w:t>
      </w:r>
      <w:r w:rsidR="00DA5B57" w:rsidRPr="007427D1">
        <w:rPr>
          <w:rFonts w:ascii="Times New Roman" w:eastAsia="Times New Roman" w:hAnsi="Times New Roman" w:cs="Times New Roman"/>
          <w:lang w:val="en-US"/>
        </w:rPr>
        <w:t>32</w:t>
      </w:r>
      <w:r w:rsidR="009043D1" w:rsidRPr="007427D1">
        <w:rPr>
          <w:rFonts w:ascii="Times New Roman" w:eastAsia="Times New Roman" w:hAnsi="Times New Roman" w:cs="Times New Roman"/>
          <w:lang w:val="en-US"/>
        </w:rPr>
        <w:t>)</w:t>
      </w:r>
      <w:r w:rsidR="00DA5B57" w:rsidRPr="007427D1">
        <w:rPr>
          <w:rFonts w:ascii="Times New Roman" w:eastAsia="Times New Roman" w:hAnsi="Times New Roman" w:cs="Times New Roman"/>
          <w:lang w:val="en-US"/>
        </w:rPr>
        <w:t>, ODD/CD-ANX (</w:t>
      </w:r>
      <w:r w:rsidR="00DA5B57" w:rsidRPr="007427D1">
        <w:rPr>
          <w:rFonts w:ascii="Times New Roman" w:eastAsia="Times New Roman" w:hAnsi="Times New Roman" w:cs="Times New Roman"/>
          <w:i/>
          <w:lang w:val="en-US"/>
        </w:rPr>
        <w:t>n</w:t>
      </w:r>
      <w:r w:rsidR="00DA5B57" w:rsidRPr="007427D1">
        <w:rPr>
          <w:rFonts w:ascii="Times New Roman" w:eastAsia="Times New Roman" w:hAnsi="Times New Roman" w:cs="Times New Roman"/>
          <w:lang w:val="en-US"/>
        </w:rPr>
        <w:t xml:space="preserve"> = 22)</w:t>
      </w:r>
      <w:r w:rsidR="009043D1" w:rsidRPr="007427D1">
        <w:rPr>
          <w:rFonts w:ascii="Times New Roman" w:eastAsia="Times New Roman" w:hAnsi="Times New Roman" w:cs="Times New Roman"/>
          <w:lang w:val="en-US"/>
        </w:rPr>
        <w:t xml:space="preserve"> </w:t>
      </w:r>
      <w:r w:rsidR="00DC0733" w:rsidRPr="007427D1">
        <w:rPr>
          <w:rFonts w:ascii="Times New Roman" w:eastAsia="Times New Roman" w:hAnsi="Times New Roman" w:cs="Times New Roman"/>
          <w:lang w:val="en-US"/>
        </w:rPr>
        <w:t xml:space="preserve">and </w:t>
      </w:r>
      <w:r w:rsidR="00647D5C" w:rsidRPr="007427D1">
        <w:rPr>
          <w:rFonts w:ascii="Times New Roman" w:eastAsia="Times New Roman" w:hAnsi="Times New Roman" w:cs="Times New Roman"/>
          <w:lang w:val="en-US"/>
        </w:rPr>
        <w:t xml:space="preserve">non-clinical </w:t>
      </w:r>
      <w:r w:rsidR="00DC0733" w:rsidRPr="007427D1">
        <w:rPr>
          <w:rFonts w:ascii="Times New Roman" w:eastAsia="Times New Roman" w:hAnsi="Times New Roman" w:cs="Times New Roman"/>
          <w:lang w:val="en-US"/>
        </w:rPr>
        <w:t>controls</w:t>
      </w:r>
      <w:r w:rsidR="009043D1" w:rsidRPr="007427D1">
        <w:rPr>
          <w:rFonts w:ascii="Times New Roman" w:eastAsia="Times New Roman" w:hAnsi="Times New Roman" w:cs="Times New Roman"/>
          <w:lang w:val="en-US"/>
        </w:rPr>
        <w:t xml:space="preserve"> </w:t>
      </w:r>
      <w:r w:rsidR="00647D5C" w:rsidRPr="007427D1">
        <w:rPr>
          <w:rFonts w:ascii="Times New Roman" w:eastAsia="Times New Roman" w:hAnsi="Times New Roman" w:cs="Times New Roman"/>
          <w:lang w:val="en-US"/>
        </w:rPr>
        <w:t xml:space="preserve">(NC) </w:t>
      </w:r>
      <w:r w:rsidR="009043D1" w:rsidRPr="007427D1">
        <w:rPr>
          <w:rFonts w:ascii="Times New Roman" w:eastAsia="Times New Roman" w:hAnsi="Times New Roman" w:cs="Times New Roman"/>
          <w:lang w:val="en-US"/>
        </w:rPr>
        <w:t>(</w:t>
      </w:r>
      <w:r w:rsidR="009043D1" w:rsidRPr="007427D1">
        <w:rPr>
          <w:rFonts w:ascii="Times New Roman" w:eastAsia="Times New Roman" w:hAnsi="Times New Roman" w:cs="Times New Roman"/>
          <w:i/>
          <w:lang w:val="en-US"/>
        </w:rPr>
        <w:t xml:space="preserve">n </w:t>
      </w:r>
      <w:r w:rsidR="009043D1" w:rsidRPr="007427D1">
        <w:rPr>
          <w:rFonts w:ascii="Times New Roman" w:eastAsia="Times New Roman" w:hAnsi="Times New Roman" w:cs="Times New Roman"/>
          <w:lang w:val="en-US"/>
        </w:rPr>
        <w:t>= 34)</w:t>
      </w:r>
      <w:r w:rsidR="006E6C2E" w:rsidRPr="007427D1">
        <w:rPr>
          <w:rFonts w:ascii="Times New Roman" w:eastAsia="Times New Roman" w:hAnsi="Times New Roman" w:cs="Times New Roman"/>
          <w:lang w:val="en-US"/>
        </w:rPr>
        <w:t>, with age range of 7.8 to 12.9 years</w:t>
      </w:r>
      <w:r w:rsidR="00B11798" w:rsidRPr="007427D1">
        <w:rPr>
          <w:rFonts w:ascii="Times New Roman" w:eastAsia="Times New Roman" w:hAnsi="Times New Roman" w:cs="Times New Roman"/>
          <w:lang w:val="en-US"/>
        </w:rPr>
        <w:t>.</w:t>
      </w:r>
      <w:r w:rsidR="00A12BC4" w:rsidRPr="007427D1">
        <w:rPr>
          <w:rFonts w:ascii="Times New Roman" w:eastAsia="Times New Roman" w:hAnsi="Times New Roman" w:cs="Times New Roman"/>
          <w:lang w:val="en-US"/>
        </w:rPr>
        <w:t xml:space="preserve"> </w:t>
      </w:r>
      <w:r w:rsidR="00B11798" w:rsidRPr="007427D1">
        <w:rPr>
          <w:rFonts w:ascii="Times New Roman" w:eastAsia="Times New Roman" w:hAnsi="Times New Roman" w:cs="Times New Roman"/>
          <w:lang w:val="en-US"/>
        </w:rPr>
        <w:t xml:space="preserve"> T</w:t>
      </w:r>
      <w:r w:rsidR="007B2AA4" w:rsidRPr="007427D1">
        <w:rPr>
          <w:rFonts w:ascii="Times New Roman" w:eastAsia="Times New Roman" w:hAnsi="Times New Roman" w:cs="Times New Roman"/>
          <w:lang w:val="en-US"/>
        </w:rPr>
        <w:t>he ODD/CD-ANX</w:t>
      </w:r>
      <w:r w:rsidR="00AB39F4" w:rsidRPr="007427D1">
        <w:rPr>
          <w:rFonts w:ascii="Times New Roman" w:eastAsia="Times New Roman" w:hAnsi="Times New Roman" w:cs="Times New Roman"/>
          <w:lang w:val="en-US"/>
        </w:rPr>
        <w:t xml:space="preserve"> group</w:t>
      </w:r>
      <w:r w:rsidR="007B2AA4" w:rsidRPr="007427D1">
        <w:rPr>
          <w:rFonts w:ascii="Times New Roman" w:eastAsia="Times New Roman" w:hAnsi="Times New Roman" w:cs="Times New Roman"/>
          <w:lang w:val="en-US"/>
        </w:rPr>
        <w:t xml:space="preserve"> </w:t>
      </w:r>
      <w:r w:rsidR="00B11798" w:rsidRPr="007427D1">
        <w:rPr>
          <w:rFonts w:ascii="Times New Roman" w:eastAsia="Times New Roman" w:hAnsi="Times New Roman" w:cs="Times New Roman"/>
          <w:lang w:val="en-US"/>
        </w:rPr>
        <w:t xml:space="preserve">showed </w:t>
      </w:r>
      <w:r w:rsidR="007B2AA4" w:rsidRPr="007427D1">
        <w:rPr>
          <w:rFonts w:ascii="Times New Roman" w:eastAsia="Times New Roman" w:hAnsi="Times New Roman" w:cs="Times New Roman"/>
          <w:lang w:val="en-US"/>
        </w:rPr>
        <w:t xml:space="preserve">lower </w:t>
      </w:r>
      <w:r w:rsidR="00DE78C8" w:rsidRPr="007427D1">
        <w:rPr>
          <w:rFonts w:ascii="Times New Roman" w:eastAsia="Times New Roman" w:hAnsi="Times New Roman" w:cs="Times New Roman"/>
          <w:lang w:val="en-US"/>
        </w:rPr>
        <w:t xml:space="preserve">overall </w:t>
      </w:r>
      <w:r w:rsidR="007B2AA4" w:rsidRPr="007427D1">
        <w:rPr>
          <w:rFonts w:ascii="Times New Roman" w:eastAsia="Times New Roman" w:hAnsi="Times New Roman" w:cs="Times New Roman"/>
          <w:lang w:val="en-US"/>
        </w:rPr>
        <w:t xml:space="preserve">cortisol levels than the </w:t>
      </w:r>
      <w:r w:rsidR="00647D5C" w:rsidRPr="007427D1">
        <w:rPr>
          <w:rFonts w:ascii="Times New Roman" w:eastAsia="Times New Roman" w:hAnsi="Times New Roman" w:cs="Times New Roman"/>
          <w:lang w:val="en-US"/>
        </w:rPr>
        <w:t>NC</w:t>
      </w:r>
      <w:r w:rsidR="007B2AA4" w:rsidRPr="007427D1">
        <w:rPr>
          <w:rFonts w:ascii="Times New Roman" w:eastAsia="Times New Roman" w:hAnsi="Times New Roman" w:cs="Times New Roman"/>
          <w:lang w:val="en-US"/>
        </w:rPr>
        <w:t xml:space="preserve"> group</w:t>
      </w:r>
      <w:r w:rsidR="00A10DDF" w:rsidRPr="007427D1">
        <w:rPr>
          <w:rFonts w:ascii="Times New Roman" w:eastAsia="Times New Roman" w:hAnsi="Times New Roman" w:cs="Times New Roman"/>
          <w:lang w:val="en-US"/>
        </w:rPr>
        <w:t>.</w:t>
      </w:r>
      <w:r w:rsidR="00A12BC4" w:rsidRPr="007427D1">
        <w:rPr>
          <w:rFonts w:ascii="Times New Roman" w:eastAsia="Times New Roman" w:hAnsi="Times New Roman" w:cs="Times New Roman"/>
          <w:lang w:val="en-US"/>
        </w:rPr>
        <w:t xml:space="preserve"> When considering the three phases of cortisol separately,</w:t>
      </w:r>
      <w:r w:rsidR="00B11798" w:rsidRPr="007427D1">
        <w:rPr>
          <w:rFonts w:ascii="Times New Roman" w:eastAsia="Times New Roman" w:hAnsi="Times New Roman" w:cs="Times New Roman"/>
          <w:lang w:val="en-US"/>
        </w:rPr>
        <w:t xml:space="preserve"> the</w:t>
      </w:r>
      <w:r w:rsidR="003B7708" w:rsidRPr="007427D1">
        <w:rPr>
          <w:rFonts w:ascii="Times New Roman" w:hAnsi="Times New Roman" w:cs="Times New Roman"/>
          <w:lang w:val="en-US"/>
        </w:rPr>
        <w:t xml:space="preserve"> </w:t>
      </w:r>
      <w:r w:rsidR="003B7708" w:rsidRPr="007427D1">
        <w:rPr>
          <w:rFonts w:ascii="Times New Roman" w:eastAsia="Times New Roman" w:hAnsi="Times New Roman" w:cs="Times New Roman"/>
          <w:lang w:val="en-US"/>
        </w:rPr>
        <w:t xml:space="preserve">ODD/CD-ANX </w:t>
      </w:r>
      <w:r w:rsidR="00B11798" w:rsidRPr="007427D1">
        <w:rPr>
          <w:rFonts w:ascii="Times New Roman" w:eastAsia="Times New Roman" w:hAnsi="Times New Roman" w:cs="Times New Roman"/>
          <w:lang w:val="en-US"/>
        </w:rPr>
        <w:t xml:space="preserve">group </w:t>
      </w:r>
      <w:r w:rsidR="00A10DDF" w:rsidRPr="007427D1">
        <w:rPr>
          <w:rFonts w:ascii="Times New Roman" w:hAnsi="Times New Roman" w:cs="Times New Roman"/>
          <w:lang w:val="en-US"/>
        </w:rPr>
        <w:t>had lower baseline</w:t>
      </w:r>
      <w:r w:rsidR="003B7708" w:rsidRPr="007427D1">
        <w:rPr>
          <w:rFonts w:ascii="Times New Roman" w:hAnsi="Times New Roman" w:cs="Times New Roman"/>
          <w:lang w:val="en-US"/>
        </w:rPr>
        <w:t xml:space="preserve"> cortisol levels</w:t>
      </w:r>
      <w:r w:rsidR="00A12BC4" w:rsidRPr="007427D1">
        <w:rPr>
          <w:rFonts w:ascii="Times New Roman" w:eastAsia="Times New Roman" w:hAnsi="Times New Roman" w:cs="Times New Roman"/>
          <w:lang w:val="en-US"/>
        </w:rPr>
        <w:t xml:space="preserve"> relative to the other groups</w:t>
      </w:r>
      <w:r w:rsidR="0083172C" w:rsidRPr="007427D1">
        <w:rPr>
          <w:rFonts w:ascii="Times New Roman" w:hAnsi="Times New Roman" w:cs="Times New Roman"/>
          <w:lang w:val="en-US"/>
        </w:rPr>
        <w:t>,</w:t>
      </w:r>
      <w:r w:rsidR="003B7708" w:rsidRPr="007427D1">
        <w:rPr>
          <w:rFonts w:ascii="Times New Roman" w:hAnsi="Times New Roman" w:cs="Times New Roman"/>
          <w:lang w:val="en-US"/>
        </w:rPr>
        <w:t xml:space="preserve"> whereas </w:t>
      </w:r>
      <w:r w:rsidR="00B11798" w:rsidRPr="007427D1">
        <w:rPr>
          <w:rFonts w:ascii="Times New Roman" w:hAnsi="Times New Roman" w:cs="Times New Roman"/>
          <w:lang w:val="en-US"/>
        </w:rPr>
        <w:t>the</w:t>
      </w:r>
      <w:r w:rsidR="003B7708" w:rsidRPr="007427D1">
        <w:rPr>
          <w:rFonts w:ascii="Times New Roman" w:hAnsi="Times New Roman" w:cs="Times New Roman"/>
          <w:lang w:val="en-US"/>
        </w:rPr>
        <w:t xml:space="preserve"> </w:t>
      </w:r>
      <w:r w:rsidR="00904427" w:rsidRPr="007427D1">
        <w:rPr>
          <w:rFonts w:ascii="Times New Roman" w:hAnsi="Times New Roman" w:cs="Times New Roman"/>
          <w:lang w:val="en-US"/>
        </w:rPr>
        <w:t xml:space="preserve">ODD/CD+ANX </w:t>
      </w:r>
      <w:r w:rsidR="00B11798" w:rsidRPr="007427D1">
        <w:rPr>
          <w:rFonts w:ascii="Times New Roman" w:hAnsi="Times New Roman" w:cs="Times New Roman"/>
          <w:lang w:val="en-US"/>
        </w:rPr>
        <w:t xml:space="preserve">showed </w:t>
      </w:r>
      <w:r w:rsidR="003B7708" w:rsidRPr="007427D1">
        <w:rPr>
          <w:rFonts w:ascii="Times New Roman" w:hAnsi="Times New Roman" w:cs="Times New Roman"/>
          <w:lang w:val="en-US"/>
        </w:rPr>
        <w:t xml:space="preserve">an </w:t>
      </w:r>
      <w:r w:rsidR="00A10DDF" w:rsidRPr="007427D1">
        <w:rPr>
          <w:rFonts w:ascii="Times New Roman" w:hAnsi="Times New Roman" w:cs="Times New Roman"/>
          <w:lang w:val="en-US"/>
        </w:rPr>
        <w:t>impaired</w:t>
      </w:r>
      <w:r w:rsidR="00904427" w:rsidRPr="007427D1">
        <w:rPr>
          <w:rFonts w:ascii="Times New Roman" w:hAnsi="Times New Roman" w:cs="Times New Roman"/>
          <w:lang w:val="en-US"/>
        </w:rPr>
        <w:t xml:space="preserve"> </w:t>
      </w:r>
      <w:r w:rsidR="003B7708" w:rsidRPr="007427D1">
        <w:rPr>
          <w:rFonts w:ascii="Times New Roman" w:hAnsi="Times New Roman" w:cs="Times New Roman"/>
          <w:lang w:val="en-US"/>
        </w:rPr>
        <w:t xml:space="preserve">cortisol </w:t>
      </w:r>
      <w:r w:rsidR="00904427" w:rsidRPr="007427D1">
        <w:rPr>
          <w:rFonts w:ascii="Times New Roman" w:eastAsia="Times New Roman" w:hAnsi="Times New Roman" w:cs="Times New Roman"/>
          <w:lang w:val="en-US"/>
        </w:rPr>
        <w:t xml:space="preserve">recovery </w:t>
      </w:r>
      <w:r w:rsidR="003B7708" w:rsidRPr="007427D1">
        <w:rPr>
          <w:rFonts w:ascii="Times New Roman" w:eastAsia="Times New Roman" w:hAnsi="Times New Roman" w:cs="Times New Roman"/>
          <w:lang w:val="en-US"/>
        </w:rPr>
        <w:t>re</w:t>
      </w:r>
      <w:r w:rsidR="00A84CF2" w:rsidRPr="007427D1">
        <w:rPr>
          <w:rFonts w:ascii="Times New Roman" w:eastAsia="Times New Roman" w:hAnsi="Times New Roman" w:cs="Times New Roman"/>
          <w:lang w:val="en-US"/>
        </w:rPr>
        <w:t>s</w:t>
      </w:r>
      <w:r w:rsidR="003B7708" w:rsidRPr="007427D1">
        <w:rPr>
          <w:rFonts w:ascii="Times New Roman" w:eastAsia="Times New Roman" w:hAnsi="Times New Roman" w:cs="Times New Roman"/>
          <w:lang w:val="en-US"/>
        </w:rPr>
        <w:t>ponse</w:t>
      </w:r>
      <w:r w:rsidR="00DC0733" w:rsidRPr="007427D1">
        <w:rPr>
          <w:rFonts w:ascii="Times New Roman" w:eastAsia="Times New Roman" w:hAnsi="Times New Roman" w:cs="Times New Roman"/>
          <w:lang w:val="en-US"/>
        </w:rPr>
        <w:t>.</w:t>
      </w:r>
      <w:r w:rsidR="0019393F" w:rsidRPr="007427D1">
        <w:rPr>
          <w:rFonts w:ascii="Times New Roman" w:eastAsia="Times New Roman" w:hAnsi="Times New Roman" w:cs="Times New Roman"/>
          <w:lang w:val="en-US"/>
        </w:rPr>
        <w:t xml:space="preserve"> </w:t>
      </w:r>
      <w:r w:rsidR="003B7708" w:rsidRPr="007427D1">
        <w:rPr>
          <w:rFonts w:ascii="Times New Roman" w:eastAsia="Times New Roman" w:hAnsi="Times New Roman" w:cs="Times New Roman"/>
          <w:lang w:val="en-US"/>
        </w:rPr>
        <w:t>Within</w:t>
      </w:r>
      <w:r w:rsidR="00132A81" w:rsidRPr="007427D1">
        <w:rPr>
          <w:rFonts w:ascii="Times New Roman" w:eastAsia="Times New Roman" w:hAnsi="Times New Roman" w:cs="Times New Roman"/>
          <w:lang w:val="en-US"/>
        </w:rPr>
        <w:t xml:space="preserve"> </w:t>
      </w:r>
      <w:r w:rsidR="00A10DDF" w:rsidRPr="007427D1">
        <w:rPr>
          <w:rFonts w:ascii="Times New Roman" w:eastAsia="Times New Roman" w:hAnsi="Times New Roman" w:cs="Times New Roman"/>
          <w:lang w:val="en-US"/>
        </w:rPr>
        <w:t xml:space="preserve">those </w:t>
      </w:r>
      <w:r w:rsidR="00132A81" w:rsidRPr="007427D1">
        <w:rPr>
          <w:rFonts w:ascii="Times New Roman" w:eastAsia="Times New Roman" w:hAnsi="Times New Roman" w:cs="Times New Roman"/>
          <w:lang w:val="en-US"/>
        </w:rPr>
        <w:t xml:space="preserve">with ODD/CD, </w:t>
      </w:r>
      <w:r w:rsidR="00AB5611" w:rsidRPr="007427D1">
        <w:rPr>
          <w:rFonts w:ascii="Times New Roman" w:eastAsia="Times New Roman" w:hAnsi="Times New Roman" w:cs="Times New Roman"/>
          <w:lang w:val="en-US"/>
        </w:rPr>
        <w:t>callous</w:t>
      </w:r>
      <w:r w:rsidR="0022542E" w:rsidRPr="007427D1">
        <w:rPr>
          <w:rFonts w:ascii="Times New Roman" w:eastAsia="Times New Roman" w:hAnsi="Times New Roman" w:cs="Times New Roman"/>
          <w:lang w:val="en-US"/>
        </w:rPr>
        <w:t>-</w:t>
      </w:r>
      <w:r w:rsidR="00AB5611" w:rsidRPr="007427D1">
        <w:rPr>
          <w:rFonts w:ascii="Times New Roman" w:eastAsia="Times New Roman" w:hAnsi="Times New Roman" w:cs="Times New Roman"/>
          <w:lang w:val="en-US"/>
        </w:rPr>
        <w:t>unemotional traits were predictive of high baseline cortisol levels. Also, a</w:t>
      </w:r>
      <w:r w:rsidR="0019393F" w:rsidRPr="007427D1">
        <w:rPr>
          <w:rFonts w:ascii="Times New Roman" w:eastAsia="Times New Roman" w:hAnsi="Times New Roman" w:cs="Times New Roman"/>
          <w:lang w:val="en-US"/>
        </w:rPr>
        <w:t xml:space="preserve">nxiety predicted </w:t>
      </w:r>
      <w:r w:rsidR="003F0748" w:rsidRPr="007427D1">
        <w:rPr>
          <w:rFonts w:ascii="Times New Roman" w:eastAsia="Times New Roman" w:hAnsi="Times New Roman" w:cs="Times New Roman"/>
          <w:lang w:val="en-US"/>
        </w:rPr>
        <w:t xml:space="preserve">high </w:t>
      </w:r>
      <w:r w:rsidR="0019393F" w:rsidRPr="007427D1">
        <w:rPr>
          <w:rFonts w:ascii="Times New Roman" w:eastAsia="Times New Roman" w:hAnsi="Times New Roman" w:cs="Times New Roman"/>
          <w:lang w:val="en-US"/>
        </w:rPr>
        <w:t>baseline and recovery</w:t>
      </w:r>
      <w:r w:rsidR="00A10DDF" w:rsidRPr="007427D1">
        <w:rPr>
          <w:rFonts w:ascii="Times New Roman" w:eastAsia="Times New Roman" w:hAnsi="Times New Roman" w:cs="Times New Roman"/>
          <w:lang w:val="en-US"/>
        </w:rPr>
        <w:t xml:space="preserve"> </w:t>
      </w:r>
      <w:r w:rsidR="0083172C" w:rsidRPr="007427D1">
        <w:rPr>
          <w:rFonts w:ascii="Times New Roman" w:eastAsia="Times New Roman" w:hAnsi="Times New Roman" w:cs="Times New Roman"/>
          <w:lang w:val="en-US"/>
        </w:rPr>
        <w:t xml:space="preserve">cortisol </w:t>
      </w:r>
      <w:r w:rsidR="00A10DDF" w:rsidRPr="007427D1">
        <w:rPr>
          <w:rFonts w:ascii="Times New Roman" w:eastAsia="Times New Roman" w:hAnsi="Times New Roman" w:cs="Times New Roman"/>
          <w:lang w:val="en-US"/>
        </w:rPr>
        <w:t>levels</w:t>
      </w:r>
      <w:r w:rsidR="0019393F" w:rsidRPr="007427D1">
        <w:rPr>
          <w:rFonts w:ascii="Times New Roman" w:eastAsia="Times New Roman" w:hAnsi="Times New Roman" w:cs="Times New Roman"/>
          <w:lang w:val="en-US"/>
        </w:rPr>
        <w:t xml:space="preserve">, whereas </w:t>
      </w:r>
      <w:r w:rsidR="003B7708" w:rsidRPr="007427D1">
        <w:rPr>
          <w:rFonts w:ascii="Times New Roman" w:eastAsia="Times New Roman" w:hAnsi="Times New Roman" w:cs="Times New Roman"/>
          <w:lang w:val="en-US"/>
        </w:rPr>
        <w:t xml:space="preserve">a </w:t>
      </w:r>
      <w:r w:rsidR="003F0748" w:rsidRPr="007427D1">
        <w:rPr>
          <w:rFonts w:ascii="Times New Roman" w:eastAsia="Times New Roman" w:hAnsi="Times New Roman" w:cs="Times New Roman"/>
          <w:lang w:val="en-US"/>
        </w:rPr>
        <w:t xml:space="preserve">high </w:t>
      </w:r>
      <w:r w:rsidR="003B7708" w:rsidRPr="007427D1">
        <w:rPr>
          <w:rFonts w:ascii="Times New Roman" w:eastAsia="Times New Roman" w:hAnsi="Times New Roman" w:cs="Times New Roman"/>
          <w:lang w:val="en-US"/>
        </w:rPr>
        <w:t xml:space="preserve">number of </w:t>
      </w:r>
      <w:r w:rsidR="0019393F" w:rsidRPr="007427D1">
        <w:rPr>
          <w:rFonts w:ascii="Times New Roman" w:eastAsia="Times New Roman" w:hAnsi="Times New Roman" w:cs="Times New Roman"/>
          <w:lang w:val="en-US"/>
        </w:rPr>
        <w:t xml:space="preserve">CD symptoms predicted </w:t>
      </w:r>
      <w:r w:rsidR="00A10DDF" w:rsidRPr="007427D1">
        <w:rPr>
          <w:rFonts w:ascii="Times New Roman" w:eastAsia="Times New Roman" w:hAnsi="Times New Roman" w:cs="Times New Roman"/>
          <w:lang w:val="en-US"/>
        </w:rPr>
        <w:t>reduced co</w:t>
      </w:r>
      <w:r w:rsidR="003F0748" w:rsidRPr="007427D1">
        <w:rPr>
          <w:rFonts w:ascii="Times New Roman" w:eastAsia="Times New Roman" w:hAnsi="Times New Roman" w:cs="Times New Roman"/>
          <w:lang w:val="en-US"/>
        </w:rPr>
        <w:t xml:space="preserve">rtisol </w:t>
      </w:r>
      <w:r w:rsidR="00A10DDF" w:rsidRPr="007427D1">
        <w:rPr>
          <w:rFonts w:ascii="Times New Roman" w:eastAsia="Times New Roman" w:hAnsi="Times New Roman" w:cs="Times New Roman"/>
          <w:lang w:val="en-US"/>
        </w:rPr>
        <w:t xml:space="preserve">stress </w:t>
      </w:r>
      <w:r w:rsidR="0019393F" w:rsidRPr="007427D1">
        <w:rPr>
          <w:rFonts w:ascii="Times New Roman" w:eastAsia="Times New Roman" w:hAnsi="Times New Roman" w:cs="Times New Roman"/>
          <w:lang w:val="en-US"/>
        </w:rPr>
        <w:t>reactivity.</w:t>
      </w:r>
      <w:r w:rsidR="00DC0733" w:rsidRPr="007427D1">
        <w:rPr>
          <w:rFonts w:ascii="Times New Roman" w:eastAsia="Times New Roman" w:hAnsi="Times New Roman" w:cs="Times New Roman"/>
          <w:lang w:val="en-US"/>
        </w:rPr>
        <w:t xml:space="preserve"> </w:t>
      </w:r>
      <w:r w:rsidR="0019393F" w:rsidRPr="007427D1">
        <w:rPr>
          <w:rFonts w:ascii="Times New Roman" w:eastAsia="Times New Roman" w:hAnsi="Times New Roman" w:cs="Times New Roman"/>
          <w:lang w:val="en-US"/>
        </w:rPr>
        <w:t xml:space="preserve">These results </w:t>
      </w:r>
      <w:r w:rsidR="003B7708" w:rsidRPr="007427D1">
        <w:rPr>
          <w:rFonts w:ascii="Times New Roman" w:eastAsia="Times New Roman" w:hAnsi="Times New Roman" w:cs="Times New Roman"/>
          <w:lang w:val="en-US"/>
        </w:rPr>
        <w:t xml:space="preserve">clearly indicate </w:t>
      </w:r>
      <w:r w:rsidR="009E6D85" w:rsidRPr="007427D1">
        <w:rPr>
          <w:rFonts w:ascii="Times New Roman" w:eastAsia="Times New Roman" w:hAnsi="Times New Roman" w:cs="Times New Roman"/>
          <w:lang w:val="en-US"/>
        </w:rPr>
        <w:t xml:space="preserve">that comorbid anxiety is an important factor in </w:t>
      </w:r>
      <w:r w:rsidR="003B7708" w:rsidRPr="007427D1">
        <w:rPr>
          <w:rFonts w:ascii="Times New Roman" w:eastAsia="Times New Roman" w:hAnsi="Times New Roman" w:cs="Times New Roman"/>
          <w:lang w:val="en-US"/>
        </w:rPr>
        <w:t xml:space="preserve">explaining </w:t>
      </w:r>
      <w:r w:rsidR="009E6D85" w:rsidRPr="007427D1">
        <w:rPr>
          <w:rFonts w:ascii="Times New Roman" w:eastAsia="Times New Roman" w:hAnsi="Times New Roman" w:cs="Times New Roman"/>
          <w:lang w:val="en-US"/>
        </w:rPr>
        <w:t xml:space="preserve">differences in stress </w:t>
      </w:r>
      <w:r w:rsidR="003B7708" w:rsidRPr="007427D1">
        <w:rPr>
          <w:rFonts w:ascii="Times New Roman" w:eastAsia="Times New Roman" w:hAnsi="Times New Roman" w:cs="Times New Roman"/>
          <w:lang w:val="en-US"/>
        </w:rPr>
        <w:t xml:space="preserve">response profiles </w:t>
      </w:r>
      <w:r w:rsidR="009E6D85" w:rsidRPr="007427D1">
        <w:rPr>
          <w:rFonts w:ascii="Times New Roman" w:eastAsia="Times New Roman" w:hAnsi="Times New Roman" w:cs="Times New Roman"/>
          <w:lang w:val="en-US"/>
        </w:rPr>
        <w:t>in</w:t>
      </w:r>
      <w:r w:rsidR="0019393F" w:rsidRPr="007427D1">
        <w:rPr>
          <w:rFonts w:ascii="Times New Roman" w:eastAsia="Times New Roman" w:hAnsi="Times New Roman" w:cs="Times New Roman"/>
          <w:lang w:val="en-US"/>
        </w:rPr>
        <w:t xml:space="preserve"> boys with ODD/CD</w:t>
      </w:r>
      <w:r w:rsidR="00FA5BDC" w:rsidRPr="007427D1">
        <w:rPr>
          <w:rFonts w:ascii="Times New Roman" w:eastAsia="Times New Roman" w:hAnsi="Times New Roman" w:cs="Times New Roman"/>
          <w:lang w:val="en-US"/>
        </w:rPr>
        <w:t xml:space="preserve">; </w:t>
      </w:r>
      <w:r w:rsidR="00132A81" w:rsidRPr="007427D1">
        <w:rPr>
          <w:rFonts w:ascii="Times New Roman" w:eastAsia="Times New Roman" w:hAnsi="Times New Roman" w:cs="Times New Roman"/>
          <w:lang w:val="en-US"/>
        </w:rPr>
        <w:t xml:space="preserve">although </w:t>
      </w:r>
      <w:r w:rsidR="00363856" w:rsidRPr="007427D1">
        <w:rPr>
          <w:rFonts w:ascii="Times New Roman" w:eastAsia="Times New Roman" w:hAnsi="Times New Roman" w:cs="Times New Roman"/>
          <w:lang w:val="en-US"/>
        </w:rPr>
        <w:t xml:space="preserve">boys with CD/ODD </w:t>
      </w:r>
      <w:r w:rsidR="0019393F" w:rsidRPr="007427D1">
        <w:rPr>
          <w:rFonts w:ascii="Times New Roman" w:eastAsia="Times New Roman" w:hAnsi="Times New Roman" w:cs="Times New Roman"/>
          <w:lang w:val="en-US"/>
        </w:rPr>
        <w:t xml:space="preserve">are </w:t>
      </w:r>
      <w:r w:rsidR="00363856" w:rsidRPr="007427D1">
        <w:rPr>
          <w:rFonts w:ascii="Times New Roman" w:eastAsia="Times New Roman" w:hAnsi="Times New Roman" w:cs="Times New Roman"/>
          <w:lang w:val="en-US"/>
        </w:rPr>
        <w:t xml:space="preserve">generally </w:t>
      </w:r>
      <w:r w:rsidR="0019393F" w:rsidRPr="007427D1">
        <w:rPr>
          <w:rFonts w:ascii="Times New Roman" w:eastAsia="Times New Roman" w:hAnsi="Times New Roman" w:cs="Times New Roman"/>
          <w:lang w:val="en-US"/>
        </w:rPr>
        <w:t xml:space="preserve">characterized by </w:t>
      </w:r>
      <w:r w:rsidR="00363856" w:rsidRPr="007427D1">
        <w:rPr>
          <w:rFonts w:ascii="Times New Roman" w:eastAsia="Times New Roman" w:hAnsi="Times New Roman" w:cs="Times New Roman"/>
          <w:lang w:val="en-US"/>
        </w:rPr>
        <w:t xml:space="preserve">an </w:t>
      </w:r>
      <w:r w:rsidR="00FA5BDC" w:rsidRPr="007427D1">
        <w:rPr>
          <w:rFonts w:ascii="Times New Roman" w:eastAsia="Times New Roman" w:hAnsi="Times New Roman" w:cs="Times New Roman"/>
          <w:lang w:val="en-US"/>
        </w:rPr>
        <w:t xml:space="preserve">impaired cortisol stress response, </w:t>
      </w:r>
      <w:r w:rsidR="00497EF4" w:rsidRPr="007427D1">
        <w:rPr>
          <w:rFonts w:ascii="Times New Roman" w:eastAsia="Times New Roman" w:hAnsi="Times New Roman" w:cs="Times New Roman"/>
          <w:lang w:val="en-US"/>
        </w:rPr>
        <w:t xml:space="preserve">we found that </w:t>
      </w:r>
      <w:r w:rsidR="00FA5BDC" w:rsidRPr="007427D1">
        <w:rPr>
          <w:rFonts w:ascii="Times New Roman" w:eastAsia="Times New Roman" w:hAnsi="Times New Roman" w:cs="Times New Roman"/>
          <w:lang w:val="en-US"/>
        </w:rPr>
        <w:t xml:space="preserve">those with comorbid anxiety </w:t>
      </w:r>
      <w:r w:rsidR="007B1923" w:rsidRPr="007427D1">
        <w:rPr>
          <w:rFonts w:ascii="Times New Roman" w:eastAsia="Times New Roman" w:hAnsi="Times New Roman" w:cs="Times New Roman"/>
          <w:lang w:val="en-US"/>
        </w:rPr>
        <w:t>showed</w:t>
      </w:r>
      <w:r w:rsidR="00FA5BDC" w:rsidRPr="007427D1">
        <w:rPr>
          <w:rFonts w:ascii="Times New Roman" w:eastAsia="Times New Roman" w:hAnsi="Times New Roman" w:cs="Times New Roman"/>
          <w:lang w:val="en-US"/>
        </w:rPr>
        <w:t xml:space="preserve"> </w:t>
      </w:r>
      <w:r w:rsidR="00363856" w:rsidRPr="007427D1">
        <w:rPr>
          <w:rFonts w:ascii="Times New Roman" w:eastAsia="Times New Roman" w:hAnsi="Times New Roman" w:cs="Times New Roman"/>
          <w:lang w:val="en-US"/>
        </w:rPr>
        <w:t xml:space="preserve">impaired </w:t>
      </w:r>
      <w:r w:rsidR="005E5532" w:rsidRPr="007427D1">
        <w:rPr>
          <w:rFonts w:ascii="Times New Roman" w:eastAsia="Times New Roman" w:hAnsi="Times New Roman" w:cs="Times New Roman"/>
          <w:lang w:val="en-US"/>
        </w:rPr>
        <w:t>cortisol</w:t>
      </w:r>
      <w:r w:rsidR="00FA5BDC" w:rsidRPr="007427D1">
        <w:rPr>
          <w:rFonts w:ascii="Times New Roman" w:eastAsia="Times New Roman" w:hAnsi="Times New Roman" w:cs="Times New Roman"/>
          <w:lang w:val="en-US"/>
        </w:rPr>
        <w:t xml:space="preserve"> </w:t>
      </w:r>
      <w:r w:rsidR="009E6D85" w:rsidRPr="007427D1">
        <w:rPr>
          <w:rFonts w:ascii="Times New Roman" w:eastAsia="Times New Roman" w:hAnsi="Times New Roman" w:cs="Times New Roman"/>
          <w:lang w:val="en-US"/>
        </w:rPr>
        <w:t>recovery</w:t>
      </w:r>
      <w:r w:rsidR="00132A81" w:rsidRPr="007427D1">
        <w:rPr>
          <w:rFonts w:ascii="Times New Roman" w:eastAsia="Times New Roman" w:hAnsi="Times New Roman" w:cs="Times New Roman"/>
          <w:lang w:val="en-US"/>
        </w:rPr>
        <w:t>,</w:t>
      </w:r>
      <w:r w:rsidR="009E6D85" w:rsidRPr="007427D1">
        <w:rPr>
          <w:rFonts w:ascii="Times New Roman" w:eastAsia="Times New Roman" w:hAnsi="Times New Roman" w:cs="Times New Roman"/>
          <w:lang w:val="en-US"/>
        </w:rPr>
        <w:t xml:space="preserve"> whereas those without anxiety </w:t>
      </w:r>
      <w:r w:rsidR="00132A81" w:rsidRPr="007427D1">
        <w:rPr>
          <w:rFonts w:ascii="Times New Roman" w:eastAsia="Times New Roman" w:hAnsi="Times New Roman" w:cs="Times New Roman"/>
          <w:lang w:val="en-US"/>
        </w:rPr>
        <w:t>show</w:t>
      </w:r>
      <w:r w:rsidR="007B1923" w:rsidRPr="007427D1">
        <w:rPr>
          <w:rFonts w:ascii="Times New Roman" w:eastAsia="Times New Roman" w:hAnsi="Times New Roman" w:cs="Times New Roman"/>
          <w:lang w:val="en-US"/>
        </w:rPr>
        <w:t>ed</w:t>
      </w:r>
      <w:r w:rsidR="009E6D85" w:rsidRPr="007427D1">
        <w:rPr>
          <w:rFonts w:ascii="Times New Roman" w:eastAsia="Times New Roman" w:hAnsi="Times New Roman" w:cs="Times New Roman"/>
          <w:lang w:val="en-US"/>
        </w:rPr>
        <w:t xml:space="preserve"> </w:t>
      </w:r>
      <w:r w:rsidR="00363856" w:rsidRPr="007427D1">
        <w:rPr>
          <w:rFonts w:ascii="Times New Roman" w:eastAsia="Times New Roman" w:hAnsi="Times New Roman" w:cs="Times New Roman"/>
          <w:lang w:val="en-US"/>
        </w:rPr>
        <w:t xml:space="preserve">reduced </w:t>
      </w:r>
      <w:r w:rsidR="009E6D85" w:rsidRPr="007427D1">
        <w:rPr>
          <w:rFonts w:ascii="Times New Roman" w:eastAsia="Times New Roman" w:hAnsi="Times New Roman" w:cs="Times New Roman"/>
          <w:lang w:val="en-US"/>
        </w:rPr>
        <w:t>baseline</w:t>
      </w:r>
      <w:r w:rsidR="0083172C" w:rsidRPr="007427D1">
        <w:rPr>
          <w:rFonts w:ascii="Times New Roman" w:eastAsia="Times New Roman" w:hAnsi="Times New Roman" w:cs="Times New Roman"/>
          <w:lang w:val="en-US"/>
        </w:rPr>
        <w:t xml:space="preserve"> cortisol</w:t>
      </w:r>
      <w:r w:rsidR="00363856" w:rsidRPr="007427D1">
        <w:rPr>
          <w:rFonts w:ascii="Times New Roman" w:eastAsia="Times New Roman" w:hAnsi="Times New Roman" w:cs="Times New Roman"/>
          <w:lang w:val="en-US"/>
        </w:rPr>
        <w:t xml:space="preserve"> levels</w:t>
      </w:r>
      <w:r w:rsidR="009E6D85" w:rsidRPr="007427D1">
        <w:rPr>
          <w:rFonts w:ascii="Times New Roman" w:eastAsia="Times New Roman" w:hAnsi="Times New Roman" w:cs="Times New Roman"/>
          <w:lang w:val="en-US"/>
        </w:rPr>
        <w:t>.</w:t>
      </w:r>
    </w:p>
    <w:p w:rsidR="00D43232" w:rsidRPr="007427D1" w:rsidRDefault="00D43232" w:rsidP="007D488D">
      <w:pPr>
        <w:spacing w:after="0" w:line="480" w:lineRule="auto"/>
        <w:jc w:val="both"/>
        <w:rPr>
          <w:rFonts w:ascii="Times New Roman" w:eastAsia="Times New Roman" w:hAnsi="Times New Roman" w:cs="Times New Roman"/>
          <w:lang w:val="en-US"/>
        </w:rPr>
      </w:pPr>
    </w:p>
    <w:p w:rsidR="00D43232" w:rsidRPr="007427D1" w:rsidRDefault="00D43232" w:rsidP="007D488D">
      <w:pPr>
        <w:spacing w:after="0" w:line="480" w:lineRule="auto"/>
        <w:jc w:val="both"/>
        <w:rPr>
          <w:rFonts w:ascii="Times New Roman" w:eastAsia="Times New Roman" w:hAnsi="Times New Roman" w:cs="Times New Roman"/>
          <w:lang w:val="en-US"/>
        </w:rPr>
      </w:pPr>
    </w:p>
    <w:p w:rsidR="00C83AB1" w:rsidRPr="007427D1" w:rsidRDefault="00C83AB1" w:rsidP="007D488D">
      <w:pPr>
        <w:spacing w:after="0" w:line="480" w:lineRule="auto"/>
        <w:jc w:val="both"/>
        <w:rPr>
          <w:rFonts w:ascii="Times New Roman" w:eastAsia="Times New Roman" w:hAnsi="Times New Roman" w:cs="Times New Roman"/>
          <w:i/>
          <w:lang w:val="en-US"/>
        </w:rPr>
      </w:pPr>
    </w:p>
    <w:p w:rsidR="003E3549" w:rsidRPr="007427D1" w:rsidRDefault="00A924D1" w:rsidP="003E3549">
      <w:pPr>
        <w:spacing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i/>
          <w:lang w:val="en-US"/>
        </w:rPr>
        <w:t xml:space="preserve">Keywords: </w:t>
      </w:r>
      <w:r w:rsidR="00A641A1" w:rsidRPr="007427D1">
        <w:rPr>
          <w:rFonts w:ascii="Times New Roman" w:eastAsia="Times New Roman" w:hAnsi="Times New Roman" w:cs="Times New Roman"/>
          <w:lang w:val="en-US"/>
        </w:rPr>
        <w:t xml:space="preserve">stress, </w:t>
      </w:r>
      <w:r w:rsidR="008436DC" w:rsidRPr="007427D1">
        <w:rPr>
          <w:rFonts w:ascii="Times New Roman" w:eastAsia="Times New Roman" w:hAnsi="Times New Roman" w:cs="Times New Roman"/>
          <w:lang w:val="en-US"/>
        </w:rPr>
        <w:t>cortisol</w:t>
      </w:r>
      <w:r w:rsidR="005E5532" w:rsidRPr="007427D1">
        <w:rPr>
          <w:rFonts w:ascii="Times New Roman" w:eastAsia="Times New Roman" w:hAnsi="Times New Roman" w:cs="Times New Roman"/>
          <w:lang w:val="en-US"/>
        </w:rPr>
        <w:t xml:space="preserve"> stress reactivity</w:t>
      </w:r>
      <w:r w:rsidRPr="007427D1">
        <w:rPr>
          <w:rFonts w:ascii="Times New Roman" w:eastAsia="Times New Roman" w:hAnsi="Times New Roman" w:cs="Times New Roman"/>
          <w:lang w:val="en-US"/>
        </w:rPr>
        <w:t xml:space="preserve">, </w:t>
      </w:r>
      <w:r w:rsidR="005E5532" w:rsidRPr="007427D1">
        <w:rPr>
          <w:rFonts w:ascii="Times New Roman" w:eastAsia="Times New Roman" w:hAnsi="Times New Roman" w:cs="Times New Roman"/>
          <w:lang w:val="en-US"/>
        </w:rPr>
        <w:t xml:space="preserve">cortisol </w:t>
      </w:r>
      <w:r w:rsidR="008436DC" w:rsidRPr="007427D1">
        <w:rPr>
          <w:rFonts w:ascii="Times New Roman" w:eastAsia="Times New Roman" w:hAnsi="Times New Roman" w:cs="Times New Roman"/>
          <w:lang w:val="en-US"/>
        </w:rPr>
        <w:t>re</w:t>
      </w:r>
      <w:r w:rsidR="007B1923" w:rsidRPr="007427D1">
        <w:rPr>
          <w:rFonts w:ascii="Times New Roman" w:eastAsia="Times New Roman" w:hAnsi="Times New Roman" w:cs="Times New Roman"/>
          <w:lang w:val="en-US"/>
        </w:rPr>
        <w:t>covery</w:t>
      </w:r>
      <w:r w:rsidR="008436DC" w:rsidRPr="007427D1">
        <w:rPr>
          <w:rFonts w:ascii="Times New Roman" w:eastAsia="Times New Roman" w:hAnsi="Times New Roman" w:cs="Times New Roman"/>
          <w:lang w:val="en-US"/>
        </w:rPr>
        <w:t xml:space="preserve">, </w:t>
      </w:r>
      <w:r w:rsidR="00A641A1" w:rsidRPr="007427D1">
        <w:rPr>
          <w:rFonts w:ascii="Times New Roman" w:eastAsia="Times New Roman" w:hAnsi="Times New Roman" w:cs="Times New Roman"/>
          <w:lang w:val="en-US"/>
        </w:rPr>
        <w:t>oppositional defiant disorder, conduct disorder</w:t>
      </w:r>
      <w:r w:rsidR="008436DC" w:rsidRPr="007427D1">
        <w:rPr>
          <w:rFonts w:ascii="Times New Roman" w:eastAsia="Times New Roman" w:hAnsi="Times New Roman" w:cs="Times New Roman"/>
          <w:lang w:val="en-US"/>
        </w:rPr>
        <w:t>, anxiety</w:t>
      </w:r>
      <w:r w:rsidR="003E3549" w:rsidRPr="007427D1">
        <w:rPr>
          <w:rFonts w:ascii="Times New Roman" w:eastAsia="Times New Roman" w:hAnsi="Times New Roman" w:cs="Times New Roman"/>
          <w:b/>
          <w:lang w:val="en-US"/>
        </w:rPr>
        <w:br w:type="page"/>
      </w:r>
    </w:p>
    <w:p w:rsidR="00B55395" w:rsidRPr="007427D1" w:rsidRDefault="00D170DF" w:rsidP="00F23A6D">
      <w:pPr>
        <w:spacing w:after="0"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lastRenderedPageBreak/>
        <w:t xml:space="preserve">1. </w:t>
      </w:r>
      <w:r w:rsidR="00A924D1" w:rsidRPr="007427D1">
        <w:rPr>
          <w:rFonts w:ascii="Times New Roman" w:eastAsia="Times New Roman" w:hAnsi="Times New Roman" w:cs="Times New Roman"/>
          <w:b/>
          <w:lang w:val="en-US"/>
        </w:rPr>
        <w:t>Introduction</w:t>
      </w:r>
    </w:p>
    <w:p w:rsidR="004D6FE7" w:rsidRPr="007427D1" w:rsidRDefault="00724F7C" w:rsidP="00FC2181">
      <w:pPr>
        <w:spacing w:after="0" w:line="480" w:lineRule="auto"/>
        <w:jc w:val="both"/>
        <w:rPr>
          <w:rFonts w:ascii="Times New Roman" w:hAnsi="Times New Roman" w:cs="Times New Roman"/>
          <w:lang w:val="en-US"/>
        </w:rPr>
      </w:pPr>
      <w:r w:rsidRPr="007427D1">
        <w:rPr>
          <w:rFonts w:ascii="Times New Roman" w:eastAsia="Times New Roman" w:hAnsi="Times New Roman" w:cs="Times New Roman"/>
          <w:lang w:val="en-US"/>
        </w:rPr>
        <w:t xml:space="preserve">There is increasing evidence that neurobiological deficits play a key role in aggressive and antisocial behavior in children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gt;&lt;Author&gt;van Goozen&lt;/Author&gt;&lt;Year&gt;2007&lt;/Year&gt;&lt;RecNum&gt;337&lt;/RecNum&gt;&lt;DisplayText&gt;(van Goozen et al., 2007)&lt;/DisplayText&gt;&lt;record&gt;&lt;rec-number&gt;337&lt;/rec-number&gt;&lt;foreign-keys&gt;&lt;key app="EN" db-id="ve929rds8z5pzveevxj5axtarzf5tpzrrdv5" timestamp="1451999869"&gt;337&lt;/key&gt;&lt;/foreign-keys&gt;&lt;ref-type name="Journal Article"&gt;17&lt;/ref-type&gt;&lt;contributors&gt;&lt;authors&gt;&lt;author&gt;van Goozen, Stephanie H. M.&lt;/author&gt;&lt;author&gt;Fairchild, G.&lt;/author&gt;&lt;author&gt;Snoek, H.&lt;/author&gt;&lt;author&gt;Harold, G. T.&lt;/author&gt;&lt;/authors&gt;&lt;/contributors&gt;&lt;auth-address&gt;School of Psychology, Cardiff University, Cardiff, UK. vangoozens@cardiff.ac.uk&lt;/auth-address&gt;&lt;titles&gt;&lt;title&gt;The evidence for a neurobiological model of childhood antisocial behavior&lt;/title&gt;&lt;secondary-title&gt;Psychol Bull&lt;/secondary-title&gt;&lt;/titles&gt;&lt;periodical&gt;&lt;full-title&gt;Psychol Bull&lt;/full-title&gt;&lt;/periodical&gt;&lt;pages&gt;149-82&lt;/pages&gt;&lt;volume&gt;133&lt;/volume&gt;&lt;number&gt;1&lt;/number&gt;&lt;edition&gt;2007/01/05&lt;/edition&gt;&lt;keywords&gt;&lt;keyword&gt;Adrenocorticotropic Hormone/ physiology&lt;/keyword&gt;&lt;keyword&gt;Amygdala/physiopathology&lt;/keyword&gt;&lt;keyword&gt;Antisocial Personality Disorder/ physiopathology&lt;/keyword&gt;&lt;keyword&gt;Brain/ physiopathology&lt;/keyword&gt;&lt;keyword&gt;Child&lt;/keyword&gt;&lt;keyword&gt;Humans&lt;/keyword&gt;&lt;/keywords&gt;&lt;dates&gt;&lt;year&gt;2007&lt;/year&gt;&lt;pub-dates&gt;&lt;date&gt;Jan&lt;/date&gt;&lt;/pub-dates&gt;&lt;/dates&gt;&lt;isbn&gt;0033-2909 (Print)&amp;#xD;0033-2909 (Linking)&lt;/isbn&gt;&lt;accession-num&gt;17201574&lt;/accession-num&gt;&lt;urls&gt;&lt;/urls&gt;&lt;electronic-resource-num&gt;10.1037/0033-2909.133.1.149&lt;/electronic-resource-num&gt;&lt;remote-database-provider&gt;NLM&lt;/remote-database-provider&gt;&lt;language&gt;eng&lt;/language&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48" w:tooltip="van Goozen, 2007 #337" w:history="1">
        <w:r w:rsidR="00FC2181" w:rsidRPr="007427D1">
          <w:rPr>
            <w:rFonts w:ascii="Times New Roman" w:eastAsia="Times New Roman" w:hAnsi="Times New Roman" w:cs="Times New Roman"/>
            <w:noProof/>
            <w:lang w:val="en-US"/>
          </w:rPr>
          <w:t>van Goozen et al., 2007</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E32555" w:rsidRPr="007427D1">
        <w:rPr>
          <w:rFonts w:ascii="Times New Roman" w:eastAsia="Times New Roman" w:hAnsi="Times New Roman" w:cs="Times New Roman"/>
          <w:lang w:val="en-US"/>
        </w:rPr>
        <w:t>.</w:t>
      </w:r>
      <w:r w:rsidR="0010202F" w:rsidRPr="007427D1">
        <w:rPr>
          <w:rFonts w:ascii="Times New Roman" w:eastAsia="Times New Roman" w:hAnsi="Times New Roman" w:cs="Times New Roman"/>
          <w:lang w:val="en-US"/>
        </w:rPr>
        <w:t xml:space="preserve"> It is argued that </w:t>
      </w:r>
      <w:r w:rsidR="00D63B3D" w:rsidRPr="007427D1">
        <w:rPr>
          <w:rFonts w:ascii="Times New Roman" w:eastAsia="Times New Roman" w:hAnsi="Times New Roman" w:cs="Times New Roman"/>
          <w:lang w:val="en-US"/>
        </w:rPr>
        <w:t xml:space="preserve">stress regulating mechanisms, such as </w:t>
      </w:r>
      <w:r w:rsidR="0010202F" w:rsidRPr="007427D1">
        <w:rPr>
          <w:rFonts w:ascii="Times New Roman" w:eastAsia="Times New Roman" w:hAnsi="Times New Roman" w:cs="Times New Roman"/>
          <w:lang w:val="en-US"/>
        </w:rPr>
        <w:t xml:space="preserve">the </w:t>
      </w:r>
      <w:r w:rsidR="0010202F" w:rsidRPr="007427D1">
        <w:rPr>
          <w:rFonts w:ascii="Times New Roman" w:hAnsi="Times New Roman" w:cs="Times New Roman"/>
          <w:lang w:val="en-US"/>
        </w:rPr>
        <w:t>hypothalamic-pituitary</w:t>
      </w:r>
      <w:r w:rsidR="00007408" w:rsidRPr="007427D1">
        <w:rPr>
          <w:rFonts w:ascii="Times New Roman" w:hAnsi="Times New Roman" w:cs="Times New Roman"/>
          <w:lang w:val="en-US"/>
        </w:rPr>
        <w:t>-</w:t>
      </w:r>
      <w:r w:rsidR="0010202F" w:rsidRPr="007427D1">
        <w:rPr>
          <w:rFonts w:ascii="Times New Roman" w:hAnsi="Times New Roman" w:cs="Times New Roman"/>
          <w:lang w:val="en-US"/>
        </w:rPr>
        <w:t>adrenal (HPA) axis</w:t>
      </w:r>
      <w:r w:rsidR="00D63B3D" w:rsidRPr="007427D1">
        <w:rPr>
          <w:rFonts w:ascii="Times New Roman" w:hAnsi="Times New Roman" w:cs="Times New Roman"/>
          <w:lang w:val="en-US"/>
        </w:rPr>
        <w:t>, are</w:t>
      </w:r>
      <w:r w:rsidR="0010202F" w:rsidRPr="007427D1">
        <w:rPr>
          <w:rFonts w:ascii="Times New Roman" w:hAnsi="Times New Roman" w:cs="Times New Roman"/>
          <w:lang w:val="en-US"/>
        </w:rPr>
        <w:t xml:space="preserve"> important in explaining individual differences in </w:t>
      </w:r>
      <w:r w:rsidR="006B7733" w:rsidRPr="007427D1">
        <w:rPr>
          <w:rFonts w:ascii="Times New Roman" w:eastAsia="Times New Roman" w:hAnsi="Times New Roman" w:cs="Times New Roman"/>
          <w:lang w:val="en-US"/>
        </w:rPr>
        <w:t>aggressive and antisocial</w:t>
      </w:r>
      <w:r w:rsidR="0010202F" w:rsidRPr="007427D1">
        <w:rPr>
          <w:rFonts w:ascii="Times New Roman" w:hAnsi="Times New Roman" w:cs="Times New Roman"/>
          <w:lang w:val="en-US"/>
        </w:rPr>
        <w:t xml:space="preserve"> behavior</w:t>
      </w:r>
      <w:r w:rsidR="00026669" w:rsidRPr="007427D1">
        <w:rPr>
          <w:rFonts w:ascii="Times New Roman" w:hAnsi="Times New Roman" w:cs="Times New Roman"/>
          <w:lang w:val="en-US"/>
        </w:rPr>
        <w:t xml:space="preserve">. </w:t>
      </w:r>
      <w:r w:rsidR="00D02A70" w:rsidRPr="007427D1">
        <w:rPr>
          <w:rFonts w:ascii="Times New Roman" w:hAnsi="Times New Roman" w:cs="Times New Roman"/>
          <w:lang w:val="en-US"/>
        </w:rPr>
        <w:t>The</w:t>
      </w:r>
      <w:r w:rsidR="00026669" w:rsidRPr="007427D1">
        <w:rPr>
          <w:rFonts w:ascii="Times New Roman" w:hAnsi="Times New Roman" w:cs="Times New Roman"/>
          <w:lang w:val="en-US"/>
        </w:rPr>
        <w:t xml:space="preserve"> end product, cortisol, </w:t>
      </w:r>
      <w:r w:rsidRPr="007427D1">
        <w:rPr>
          <w:rFonts w:ascii="Times New Roman" w:hAnsi="Times New Roman" w:cs="Times New Roman"/>
          <w:lang w:val="en-US"/>
        </w:rPr>
        <w:t xml:space="preserve">has </w:t>
      </w:r>
      <w:r w:rsidR="00026669" w:rsidRPr="007427D1">
        <w:rPr>
          <w:rFonts w:ascii="Times New Roman" w:hAnsi="Times New Roman" w:cs="Times New Roman"/>
          <w:lang w:val="en-US"/>
        </w:rPr>
        <w:t>received much attention</w:t>
      </w:r>
      <w:r w:rsidR="009E26EF" w:rsidRPr="007427D1">
        <w:rPr>
          <w:rFonts w:ascii="Times New Roman" w:hAnsi="Times New Roman" w:cs="Times New Roman"/>
          <w:lang w:val="en-US"/>
        </w:rPr>
        <w:t xml:space="preserve"> because </w:t>
      </w:r>
      <w:r w:rsidR="00026669" w:rsidRPr="007427D1">
        <w:rPr>
          <w:rFonts w:ascii="Times New Roman" w:hAnsi="Times New Roman" w:cs="Times New Roman"/>
          <w:lang w:val="en-US"/>
        </w:rPr>
        <w:t>of</w:t>
      </w:r>
      <w:r w:rsidR="0076387D" w:rsidRPr="007427D1">
        <w:rPr>
          <w:rFonts w:ascii="Times New Roman" w:hAnsi="Times New Roman" w:cs="Times New Roman"/>
          <w:lang w:val="en-US"/>
        </w:rPr>
        <w:t xml:space="preserve"> its </w:t>
      </w:r>
      <w:r w:rsidR="004131D5" w:rsidRPr="007427D1">
        <w:rPr>
          <w:rFonts w:ascii="Times New Roman" w:hAnsi="Times New Roman" w:cs="Times New Roman"/>
          <w:lang w:val="en-US"/>
        </w:rPr>
        <w:t xml:space="preserve">vital </w:t>
      </w:r>
      <w:r w:rsidR="0076387D" w:rsidRPr="007427D1">
        <w:rPr>
          <w:rFonts w:ascii="Times New Roman" w:hAnsi="Times New Roman" w:cs="Times New Roman"/>
          <w:lang w:val="en-US"/>
        </w:rPr>
        <w:t xml:space="preserve">role in enabling </w:t>
      </w:r>
      <w:r w:rsidR="009E26EF" w:rsidRPr="007427D1">
        <w:rPr>
          <w:rFonts w:ascii="Times New Roman" w:hAnsi="Times New Roman" w:cs="Times New Roman"/>
          <w:lang w:val="en-US"/>
        </w:rPr>
        <w:t>adaptive responses to</w:t>
      </w:r>
      <w:r w:rsidR="004131D5" w:rsidRPr="007427D1">
        <w:rPr>
          <w:rFonts w:ascii="Times New Roman" w:hAnsi="Times New Roman" w:cs="Times New Roman"/>
          <w:lang w:val="en-US"/>
        </w:rPr>
        <w:t xml:space="preserve"> stress, in order to survive and cope with danger</w:t>
      </w:r>
      <w:r w:rsidR="00A349BC"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Sapolsky&lt;/Author&gt;&lt;Year&gt;1998&lt;/Year&gt;&lt;RecNum&gt;338&lt;/RecNum&gt;&lt;DisplayText&gt;(Sapolsky, 1998)&lt;/DisplayText&gt;&lt;record&gt;&lt;rec-number&gt;338&lt;/rec-number&gt;&lt;foreign-keys&gt;&lt;key app="EN" db-id="ve929rds8z5pzveevxj5axtarzf5tpzrrdv5" timestamp="1452003803"&gt;338&lt;/key&gt;&lt;/foreign-keys&gt;&lt;ref-type name="Book"&gt;6&lt;/ref-type&gt;&lt;contributors&gt;&lt;authors&gt;&lt;author&gt;Sapolsky, R.M. &lt;/author&gt;&lt;/authors&gt;&lt;/contributors&gt;&lt;titles&gt;&lt;title&gt; Why zebras don’t get ulcers. The Acclaimed Guide to Stress, Stress-Related Diseases, and Coping&lt;/title&gt;&lt;/titles&gt;&lt;dates&gt;&lt;year&gt;1998&lt;/year&gt;&lt;/dates&gt;&lt;pub-location&gt;New York&lt;/pub-location&gt;&lt;publisher&gt;Henry Holt and Company&lt;/publisher&gt;&lt;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37" w:tooltip="Sapolsky, 1998 #338" w:history="1">
        <w:r w:rsidR="00FC2181" w:rsidRPr="007427D1">
          <w:rPr>
            <w:rFonts w:ascii="Times New Roman" w:hAnsi="Times New Roman" w:cs="Times New Roman"/>
            <w:noProof/>
            <w:lang w:val="en-US"/>
          </w:rPr>
          <w:t>Sapolsky, 1998</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10202F" w:rsidRPr="007427D1">
        <w:rPr>
          <w:rFonts w:ascii="Times New Roman" w:hAnsi="Times New Roman" w:cs="Times New Roman"/>
          <w:lang w:val="en-US"/>
        </w:rPr>
        <w:t xml:space="preserve">. </w:t>
      </w:r>
      <w:r w:rsidR="00B567B2" w:rsidRPr="007427D1">
        <w:rPr>
          <w:rFonts w:ascii="Times New Roman" w:hAnsi="Times New Roman" w:cs="Times New Roman"/>
          <w:lang w:val="en-US"/>
        </w:rPr>
        <w:t xml:space="preserve">Studies have reported mixed findings concerning the relationship between </w:t>
      </w:r>
      <w:r w:rsidR="00B567B2" w:rsidRPr="007427D1">
        <w:rPr>
          <w:rFonts w:ascii="Times New Roman" w:eastAsia="Times New Roman" w:hAnsi="Times New Roman" w:cs="Times New Roman"/>
          <w:lang w:val="en-US"/>
        </w:rPr>
        <w:t xml:space="preserve">aggressive and antisocial behavior and cortisol </w:t>
      </w:r>
      <w:r w:rsidR="00522F52" w:rsidRPr="007427D1">
        <w:rPr>
          <w:rFonts w:ascii="Times New Roman" w:hAnsi="Times New Roman" w:cs="Times New Roman"/>
          <w:lang w:val="en-US"/>
        </w:rPr>
        <w:fldChar w:fldCharType="begin">
          <w:fldData xml:space="preserve">PEVuZE5vdGU+PENpdGU+PEF1dGhvcj5BbGluazwvQXV0aG9yPjxZZWFyPjIwMDg8L1llYXI+PFJl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</w:fldData>
        </w:fldChar>
      </w:r>
      <w:r w:rsidR="00235E40"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BbGluazwvQXV0aG9yPjxZZWFyPjIwMDg8L1llYXI+PFJl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</w:fldData>
        </w:fldChar>
      </w:r>
      <w:r w:rsidR="00235E40"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3" w:tooltip="Alink, 2008 #339" w:history="1">
        <w:r w:rsidR="00FC2181" w:rsidRPr="007427D1">
          <w:rPr>
            <w:rFonts w:ascii="Times New Roman" w:hAnsi="Times New Roman" w:cs="Times New Roman"/>
            <w:noProof/>
            <w:lang w:val="en-US"/>
          </w:rPr>
          <w:t>Alink et al., 2008</w:t>
        </w:r>
      </w:hyperlink>
      <w:r w:rsidR="00235E40" w:rsidRPr="007427D1">
        <w:rPr>
          <w:rFonts w:ascii="Times New Roman" w:hAnsi="Times New Roman" w:cs="Times New Roman"/>
          <w:noProof/>
          <w:lang w:val="en-US"/>
        </w:rPr>
        <w:t xml:space="preserve">; </w:t>
      </w:r>
      <w:hyperlink w:anchor="_ENREF_48" w:tooltip="van Goozen, 2007 #337" w:history="1">
        <w:r w:rsidR="00FC2181" w:rsidRPr="007427D1">
          <w:rPr>
            <w:rFonts w:ascii="Times New Roman" w:hAnsi="Times New Roman" w:cs="Times New Roman"/>
            <w:noProof/>
            <w:lang w:val="en-US"/>
          </w:rPr>
          <w:t>van Goozen et al., 2007</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B567B2" w:rsidRPr="007427D1">
        <w:rPr>
          <w:rFonts w:ascii="Times New Roman" w:hAnsi="Times New Roman" w:cs="Times New Roman"/>
          <w:lang w:val="en-US"/>
        </w:rPr>
        <w:t xml:space="preserve">. </w:t>
      </w:r>
      <w:r w:rsidR="00A702B8" w:rsidRPr="007427D1">
        <w:rPr>
          <w:rFonts w:ascii="Times New Roman" w:hAnsi="Times New Roman" w:cs="Times New Roman"/>
          <w:lang w:val="en-US"/>
        </w:rPr>
        <w:t xml:space="preserve">Inconsistencies in findings might be explained by methodological differences, such as different </w:t>
      </w:r>
      <w:r w:rsidR="00A80B85" w:rsidRPr="007427D1">
        <w:rPr>
          <w:rFonts w:ascii="Times New Roman" w:hAnsi="Times New Roman" w:cs="Times New Roman"/>
          <w:lang w:val="en-US"/>
        </w:rPr>
        <w:t>populations</w:t>
      </w:r>
      <w:r w:rsidR="00A702B8" w:rsidRPr="007427D1">
        <w:rPr>
          <w:rFonts w:ascii="Times New Roman" w:hAnsi="Times New Roman" w:cs="Times New Roman"/>
          <w:lang w:val="en-US"/>
        </w:rPr>
        <w:t xml:space="preserve"> (community versus clinical, age, male/female), sampling of cortisol (plasma, urine, saliva) and time of the day, </w:t>
      </w:r>
      <w:r w:rsidR="00A01F10" w:rsidRPr="007427D1">
        <w:rPr>
          <w:rFonts w:ascii="Times New Roman" w:hAnsi="Times New Roman" w:cs="Times New Roman"/>
          <w:lang w:val="en-US"/>
        </w:rPr>
        <w:t>informant</w:t>
      </w:r>
      <w:r w:rsidR="00A702B8" w:rsidRPr="007427D1">
        <w:rPr>
          <w:rFonts w:ascii="Times New Roman" w:hAnsi="Times New Roman" w:cs="Times New Roman"/>
          <w:lang w:val="en-US"/>
        </w:rPr>
        <w:t xml:space="preserve"> (self-, parent- or teacher-report) and </w:t>
      </w:r>
      <w:r w:rsidR="00A01F10" w:rsidRPr="007427D1">
        <w:rPr>
          <w:rFonts w:ascii="Times New Roman" w:hAnsi="Times New Roman" w:cs="Times New Roman"/>
          <w:lang w:val="en-US"/>
        </w:rPr>
        <w:t>type</w:t>
      </w:r>
      <w:r w:rsidR="00A702B8" w:rsidRPr="007427D1">
        <w:rPr>
          <w:rFonts w:ascii="Times New Roman" w:hAnsi="Times New Roman" w:cs="Times New Roman"/>
          <w:lang w:val="en-US"/>
        </w:rPr>
        <w:t xml:space="preserve"> of stressor. However, another explanation </w:t>
      </w:r>
      <w:r w:rsidR="000229A4" w:rsidRPr="007427D1">
        <w:rPr>
          <w:rFonts w:ascii="Times New Roman" w:hAnsi="Times New Roman" w:cs="Times New Roman"/>
          <w:lang w:val="en-US"/>
        </w:rPr>
        <w:t>might</w:t>
      </w:r>
      <w:r w:rsidR="00A702B8" w:rsidRPr="007427D1">
        <w:rPr>
          <w:rFonts w:ascii="Times New Roman" w:hAnsi="Times New Roman" w:cs="Times New Roman"/>
          <w:lang w:val="en-US"/>
        </w:rPr>
        <w:t xml:space="preserve"> be found in the</w:t>
      </w:r>
      <w:r w:rsidR="000229A4" w:rsidRPr="007427D1">
        <w:rPr>
          <w:rFonts w:ascii="Times New Roman" w:hAnsi="Times New Roman" w:cs="Times New Roman"/>
          <w:lang w:val="en-US"/>
        </w:rPr>
        <w:t xml:space="preserve"> notion</w:t>
      </w:r>
      <w:r w:rsidR="00A702B8" w:rsidRPr="007427D1">
        <w:rPr>
          <w:rFonts w:ascii="Times New Roman" w:hAnsi="Times New Roman" w:cs="Times New Roman"/>
          <w:lang w:val="en-US"/>
        </w:rPr>
        <w:t xml:space="preserve"> that children with aggressive and antisocial behavior form a heterogeneous group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Stadler&lt;/Author&gt;&lt;Year&gt;2010&lt;/Year&gt;&lt;RecNum&gt;358&lt;/RecNum&gt;&lt;DisplayText&gt;(Stadler, 2010)&lt;/DisplayText&gt;&lt;record&gt;&lt;rec-number&gt;358&lt;/rec-number&gt;&lt;foreign-keys&gt;&lt;key app="EN" db-id="ve929rds8z5pzveevxj5axtarzf5tpzrrdv5" timestamp="1452771250"&gt;358&lt;/key&gt;&lt;/foreign-keys&gt;&lt;ref-type name="Journal Article"&gt;17&lt;/ref-type&gt;&lt;contributors&gt;&lt;authors&gt;&lt;author&gt;Stadler, Christina&lt;/author&gt;&lt;/authors&gt;&lt;/contributors&gt;&lt;titles&gt;&lt;title&gt;The heterogeneity of disruptive behavior disorders – implications for neurobiological research and treatment&lt;/title&gt;&lt;secondary-title&gt;Frontiers in Psychiatry&lt;/secondary-title&gt;&lt;/titles&gt;&lt;periodical&gt;&lt;full-title&gt;Frontiers in Psychiatry&lt;/full-title&gt;&lt;/periodical&gt;&lt;pages&gt;21&lt;/pages&gt;&lt;volume&gt;1&lt;/volume&gt;&lt;dates&gt;&lt;year&gt;2010&lt;/year&gt;&lt;/dates&gt;&lt;isbn&gt;1664-0640&lt;/isbn&gt;&lt;urls&gt;&lt;related-urls&gt;&lt;url&gt;http://leu-sfx.hosted.exlibrisgroup.com/sfx_local?sid=google&amp;amp;auinit=C&amp;amp;aulast=Stadler&amp;amp;atitle=The%20heterogeneity%20of%20disruptive%20behavior%20disorders%E2%80%93implications%20for%20neurobiological%20research%20and%20treatment&amp;amp;id=doi%3A10.3389%2Ffpsyt.2010.00021&amp;amp;title=Frontiers%20in%20Psychiatry&amp;amp;volume=1&amp;amp;date=2010&amp;amp;spage=21&amp;amp;issn=1664-0640&lt;/url&gt;&lt;/related-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42" w:tooltip="Stadler, 2010 #358" w:history="1">
        <w:r w:rsidR="00FC2181" w:rsidRPr="007427D1">
          <w:rPr>
            <w:rFonts w:ascii="Times New Roman" w:hAnsi="Times New Roman" w:cs="Times New Roman"/>
            <w:noProof/>
            <w:lang w:val="en-US"/>
          </w:rPr>
          <w:t>Stadler, 2010</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A702B8" w:rsidRPr="007427D1">
        <w:rPr>
          <w:rFonts w:ascii="Times New Roman" w:hAnsi="Times New Roman" w:cs="Times New Roman"/>
          <w:lang w:val="en-US"/>
        </w:rPr>
        <w:t xml:space="preserve">, and </w:t>
      </w:r>
      <w:r w:rsidR="002A3886" w:rsidRPr="007427D1">
        <w:rPr>
          <w:rFonts w:ascii="Times New Roman" w:hAnsi="Times New Roman" w:cs="Times New Roman"/>
          <w:lang w:val="en-US"/>
        </w:rPr>
        <w:t xml:space="preserve">that </w:t>
      </w:r>
      <w:r w:rsidR="00A702B8" w:rsidRPr="007427D1">
        <w:rPr>
          <w:rFonts w:ascii="Times New Roman" w:hAnsi="Times New Roman" w:cs="Times New Roman"/>
          <w:lang w:val="en-US"/>
        </w:rPr>
        <w:t xml:space="preserve">individual differences </w:t>
      </w:r>
      <w:r w:rsidR="00FA5BDC" w:rsidRPr="007427D1">
        <w:rPr>
          <w:rFonts w:ascii="Times New Roman" w:hAnsi="Times New Roman" w:cs="Times New Roman"/>
          <w:lang w:val="en-US"/>
        </w:rPr>
        <w:t xml:space="preserve">in </w:t>
      </w:r>
      <w:r w:rsidR="001B1781" w:rsidRPr="007427D1">
        <w:rPr>
          <w:rFonts w:ascii="Times New Roman" w:hAnsi="Times New Roman" w:cs="Times New Roman"/>
          <w:lang w:val="en-US"/>
        </w:rPr>
        <w:t xml:space="preserve">levels of </w:t>
      </w:r>
      <w:r w:rsidR="00FA5BDC" w:rsidRPr="007427D1">
        <w:rPr>
          <w:rFonts w:ascii="Times New Roman" w:hAnsi="Times New Roman" w:cs="Times New Roman"/>
          <w:lang w:val="en-US"/>
        </w:rPr>
        <w:t xml:space="preserve">emotional problems </w:t>
      </w:r>
      <w:r w:rsidR="00A702B8" w:rsidRPr="007427D1">
        <w:rPr>
          <w:rFonts w:ascii="Times New Roman" w:hAnsi="Times New Roman" w:cs="Times New Roman"/>
          <w:lang w:val="en-US"/>
        </w:rPr>
        <w:t>vary greatly</w:t>
      </w:r>
      <w:r w:rsidR="009577CB"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TY2hvb3JsPC9BdXRob3I+PFllYXI+MjAxNTwvWWVhcj48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</w:fldData>
        </w:fldChar>
      </w:r>
      <w:r w:rsidR="002350B2"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TY2hvb3JsPC9BdXRob3I+PFllYXI+MjAxNTwvWWVhcj48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</w:fldData>
        </w:fldChar>
      </w:r>
      <w:r w:rsidR="002350B2"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39" w:tooltip="Schoorl, 2015 #342" w:history="1">
        <w:r w:rsidR="00FC2181" w:rsidRPr="007427D1">
          <w:rPr>
            <w:rFonts w:ascii="Times New Roman" w:hAnsi="Times New Roman" w:cs="Times New Roman"/>
            <w:noProof/>
            <w:lang w:val="en-US"/>
          </w:rPr>
          <w:t>Schoorl et al., 2015</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9577CB" w:rsidRPr="007427D1">
        <w:rPr>
          <w:rFonts w:ascii="Times New Roman" w:hAnsi="Times New Roman" w:cs="Times New Roman"/>
          <w:lang w:val="en-US"/>
        </w:rPr>
        <w:t>.</w:t>
      </w:r>
      <w:r w:rsidR="00A702B8" w:rsidRPr="007427D1">
        <w:rPr>
          <w:rFonts w:ascii="Times New Roman" w:hAnsi="Times New Roman" w:cs="Times New Roman"/>
          <w:lang w:val="en-US"/>
        </w:rPr>
        <w:t xml:space="preserve"> </w:t>
      </w:r>
    </w:p>
    <w:p w:rsidR="002F66E0" w:rsidRPr="007427D1" w:rsidRDefault="00B567B2" w:rsidP="00FC2181">
      <w:pPr>
        <w:spacing w:after="0"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Nevertheless, studies </w:t>
      </w:r>
      <w:r w:rsidR="00D9768F" w:rsidRPr="007427D1">
        <w:rPr>
          <w:rFonts w:ascii="Times New Roman" w:hAnsi="Times New Roman" w:cs="Times New Roman"/>
          <w:lang w:val="en-US"/>
        </w:rPr>
        <w:t>o</w:t>
      </w:r>
      <w:r w:rsidRPr="007427D1">
        <w:rPr>
          <w:rFonts w:ascii="Times New Roman" w:hAnsi="Times New Roman" w:cs="Times New Roman"/>
          <w:lang w:val="en-US"/>
        </w:rPr>
        <w:t xml:space="preserve">n </w:t>
      </w:r>
      <w:r w:rsidR="00A84CF2" w:rsidRPr="007427D1">
        <w:rPr>
          <w:rFonts w:ascii="Times New Roman" w:hAnsi="Times New Roman" w:cs="Times New Roman"/>
          <w:lang w:val="en-US"/>
        </w:rPr>
        <w:t xml:space="preserve">primary </w:t>
      </w:r>
      <w:r w:rsidRPr="007427D1">
        <w:rPr>
          <w:rFonts w:ascii="Times New Roman" w:hAnsi="Times New Roman" w:cs="Times New Roman"/>
          <w:lang w:val="en-US"/>
        </w:rPr>
        <w:t xml:space="preserve">school-aged children with aggression problems </w:t>
      </w:r>
      <w:r w:rsidR="00D93E7D" w:rsidRPr="007427D1">
        <w:rPr>
          <w:rFonts w:ascii="Times New Roman" w:hAnsi="Times New Roman" w:cs="Times New Roman"/>
          <w:lang w:val="en-US"/>
        </w:rPr>
        <w:t xml:space="preserve">have </w:t>
      </w:r>
      <w:r w:rsidRPr="007427D1">
        <w:rPr>
          <w:rFonts w:ascii="Times New Roman" w:hAnsi="Times New Roman" w:cs="Times New Roman"/>
          <w:lang w:val="en-US"/>
        </w:rPr>
        <w:t xml:space="preserve">generally found </w:t>
      </w:r>
      <w:r w:rsidR="00A84CF2" w:rsidRPr="007427D1">
        <w:rPr>
          <w:rFonts w:ascii="Times New Roman" w:hAnsi="Times New Roman" w:cs="Times New Roman"/>
          <w:lang w:val="en-US"/>
        </w:rPr>
        <w:t xml:space="preserve">normal cortisol baselines but reduced </w:t>
      </w:r>
      <w:r w:rsidR="005E5532" w:rsidRPr="007427D1">
        <w:rPr>
          <w:rFonts w:ascii="Times New Roman" w:hAnsi="Times New Roman" w:cs="Times New Roman"/>
          <w:lang w:val="en-US"/>
        </w:rPr>
        <w:t>cortisol stress reactivity</w:t>
      </w:r>
      <w:r w:rsidR="00D93E7D" w:rsidRPr="007427D1">
        <w:rPr>
          <w:rFonts w:ascii="Times New Roman" w:hAnsi="Times New Roman" w:cs="Times New Roman"/>
          <w:lang w:val="en-US"/>
        </w:rPr>
        <w:t xml:space="preserve"> to stress</w:t>
      </w:r>
      <w:r w:rsidR="004C0708" w:rsidRPr="007427D1">
        <w:rPr>
          <w:rFonts w:ascii="Times New Roman" w:hAnsi="Times New Roman" w:cs="Times New Roman"/>
          <w:lang w:val="en-US"/>
        </w:rPr>
        <w:t>,</w:t>
      </w:r>
      <w:r w:rsidR="00995D2D" w:rsidRPr="007427D1">
        <w:rPr>
          <w:rFonts w:ascii="Times New Roman" w:hAnsi="Times New Roman" w:cs="Times New Roman"/>
          <w:lang w:val="en-US"/>
        </w:rPr>
        <w:t xml:space="preserve"> </w:t>
      </w:r>
      <w:r w:rsidR="004C0708" w:rsidRPr="007427D1">
        <w:rPr>
          <w:rFonts w:ascii="Times New Roman" w:hAnsi="Times New Roman" w:cs="Times New Roman"/>
          <w:lang w:val="en-US"/>
        </w:rPr>
        <w:t>compared to controls</w:t>
      </w:r>
      <w:r w:rsidR="00663308"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Tbm9lazwvQXV0aG9yPjxZZWFyPjIwMDQ8L1llYXI+PFJl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QzOC0xNDQ1PC9wYWdlcz48dm9s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Tbm9lazwvQXV0aG9yPjxZZWFyPjIwMDQ8L1llYXI+PFJl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QzOC0xNDQ1PC9wYWdlcz48dm9s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FC2181" w:rsidRPr="007427D1">
        <w:rPr>
          <w:rFonts w:ascii="Times New Roman" w:hAnsi="Times New Roman" w:cs="Times New Roman"/>
          <w:noProof/>
          <w:lang w:val="en-US"/>
        </w:rPr>
        <w:t>(</w:t>
      </w:r>
      <w:hyperlink w:anchor="_ENREF_41" w:tooltip="Snoek, 2004 #343" w:history="1">
        <w:r w:rsidR="00FC2181" w:rsidRPr="007427D1">
          <w:rPr>
            <w:rFonts w:ascii="Times New Roman" w:hAnsi="Times New Roman" w:cs="Times New Roman"/>
            <w:noProof/>
            <w:lang w:val="en-US"/>
          </w:rPr>
          <w:t>Snoek et al., 2004</w:t>
        </w:r>
      </w:hyperlink>
      <w:r w:rsidR="00FC2181" w:rsidRPr="007427D1">
        <w:rPr>
          <w:rFonts w:ascii="Times New Roman" w:hAnsi="Times New Roman" w:cs="Times New Roman"/>
          <w:noProof/>
          <w:lang w:val="en-US"/>
        </w:rPr>
        <w:t xml:space="preserve">; </w:t>
      </w:r>
      <w:hyperlink w:anchor="_ENREF_49" w:tooltip="van Goozen, 1998 #342" w:history="1">
        <w:r w:rsidR="00FC2181" w:rsidRPr="007427D1">
          <w:rPr>
            <w:rFonts w:ascii="Times New Roman" w:hAnsi="Times New Roman" w:cs="Times New Roman"/>
            <w:noProof/>
            <w:lang w:val="en-US"/>
          </w:rPr>
          <w:t>van Goozen et al., 1998</w:t>
        </w:r>
      </w:hyperlink>
      <w:r w:rsidR="00FC2181" w:rsidRPr="007427D1">
        <w:rPr>
          <w:rFonts w:ascii="Times New Roman" w:hAnsi="Times New Roman" w:cs="Times New Roman"/>
          <w:noProof/>
          <w:lang w:val="en-US"/>
        </w:rPr>
        <w:t xml:space="preserve">; </w:t>
      </w:r>
      <w:hyperlink w:anchor="_ENREF_50" w:tooltip="van Goozen, 2000 #330" w:history="1">
        <w:r w:rsidR="00FC2181" w:rsidRPr="007427D1">
          <w:rPr>
            <w:rFonts w:ascii="Times New Roman" w:hAnsi="Times New Roman" w:cs="Times New Roman"/>
            <w:noProof/>
            <w:lang w:val="en-US"/>
          </w:rPr>
          <w:t>van Goozen et al., 2000</w:t>
        </w:r>
      </w:hyperlink>
      <w:r w:rsidR="00FC2181"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5956D4" w:rsidRPr="007427D1">
        <w:rPr>
          <w:rFonts w:ascii="Times New Roman" w:hAnsi="Times New Roman" w:cs="Times New Roman"/>
          <w:lang w:val="en-US"/>
        </w:rPr>
        <w:t>.</w:t>
      </w:r>
      <w:r w:rsidR="004C0708" w:rsidRPr="007427D1">
        <w:rPr>
          <w:rFonts w:ascii="Times New Roman" w:hAnsi="Times New Roman" w:cs="Times New Roman"/>
          <w:lang w:val="en-US"/>
        </w:rPr>
        <w:t xml:space="preserve"> </w:t>
      </w:r>
      <w:r w:rsidR="002A3886" w:rsidRPr="007427D1">
        <w:rPr>
          <w:rFonts w:ascii="Times New Roman" w:hAnsi="Times New Roman" w:cs="Times New Roman"/>
          <w:lang w:val="en-US"/>
        </w:rPr>
        <w:t>Th</w:t>
      </w:r>
      <w:r w:rsidR="00D93E7D" w:rsidRPr="007427D1">
        <w:rPr>
          <w:rFonts w:ascii="Times New Roman" w:hAnsi="Times New Roman" w:cs="Times New Roman"/>
          <w:lang w:val="en-US"/>
        </w:rPr>
        <w:t>is</w:t>
      </w:r>
      <w:r w:rsidR="002A3886" w:rsidRPr="007427D1">
        <w:rPr>
          <w:rFonts w:ascii="Times New Roman" w:hAnsi="Times New Roman" w:cs="Times New Roman"/>
          <w:lang w:val="en-US"/>
        </w:rPr>
        <w:t xml:space="preserve"> blunted </w:t>
      </w:r>
      <w:r w:rsidR="005E5532" w:rsidRPr="007427D1">
        <w:rPr>
          <w:rFonts w:ascii="Times New Roman" w:hAnsi="Times New Roman" w:cs="Times New Roman"/>
          <w:lang w:val="en-US"/>
        </w:rPr>
        <w:t>cortisol stress reactivity</w:t>
      </w:r>
      <w:r w:rsidR="002A3886" w:rsidRPr="007427D1">
        <w:rPr>
          <w:rFonts w:ascii="Times New Roman" w:hAnsi="Times New Roman" w:cs="Times New Roman"/>
          <w:lang w:val="en-US"/>
        </w:rPr>
        <w:t xml:space="preserve"> </w:t>
      </w:r>
      <w:r w:rsidR="00F476DD" w:rsidRPr="007427D1">
        <w:rPr>
          <w:rFonts w:ascii="Times New Roman" w:hAnsi="Times New Roman" w:cs="Times New Roman"/>
          <w:lang w:val="en-US"/>
        </w:rPr>
        <w:t>has been</w:t>
      </w:r>
      <w:r w:rsidR="002A3886" w:rsidRPr="007427D1">
        <w:rPr>
          <w:rFonts w:ascii="Times New Roman" w:hAnsi="Times New Roman" w:cs="Times New Roman"/>
          <w:lang w:val="en-US"/>
        </w:rPr>
        <w:t xml:space="preserve"> associated with </w:t>
      </w:r>
      <w:r w:rsidR="00212452" w:rsidRPr="007427D1">
        <w:rPr>
          <w:rFonts w:ascii="Times New Roman" w:hAnsi="Times New Roman" w:cs="Times New Roman"/>
          <w:lang w:val="en-US"/>
        </w:rPr>
        <w:t xml:space="preserve">fearlessness and </w:t>
      </w:r>
      <w:r w:rsidR="002A3886" w:rsidRPr="007427D1">
        <w:rPr>
          <w:rFonts w:ascii="Times New Roman" w:hAnsi="Times New Roman" w:cs="Times New Roman"/>
          <w:lang w:val="en-US"/>
        </w:rPr>
        <w:t xml:space="preserve">deficient emotion regulation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van Goozen&lt;/Author&gt;&lt;Year&gt;2015&lt;/Year&gt;&lt;RecNum&gt;344&lt;/RecNum&gt;&lt;DisplayText&gt;(van Goozen, 2015)&lt;/DisplayText&gt;&lt;record&gt;&lt;rec-number&gt;344&lt;/rec-number&gt;&lt;foreign-keys&gt;&lt;key app="EN" db-id="ve929rds8z5pzveevxj5axtarzf5tpzrrdv5" timestamp="1452513056"&gt;344&lt;/key&gt;&lt;/foreign-keys&gt;&lt;ref-type name="Journal Article"&gt;17&lt;/ref-type&gt;&lt;contributors&gt;&lt;authors&gt;&lt;author&gt;van Goozen, Stephanie H. M.&lt;/author&gt;&lt;/authors&gt;&lt;/contributors&gt;&lt;titles&gt;&lt;title&gt;The Role of Early Emotion Impairments in the Development of Persistent Antisocial Behavior&lt;/title&gt;&lt;secondary-title&gt;Child development perspectives&lt;/secondary-title&gt;&lt;/titles&gt;&lt;periodical&gt;&lt;full-title&gt;Child development perspectives&lt;/full-title&gt;&lt;/periodical&gt;&lt;pages&gt;206-210&lt;/pages&gt;&lt;volume&gt;9&lt;/volume&gt;&lt;number&gt;4&lt;/number&gt;&lt;dates&gt;&lt;year&gt;2015&lt;/year&gt;&lt;/dates&gt;&lt;isbn&gt;1750-8592&lt;/isbn&gt;&lt;urls&gt;&lt;related-urls&gt;&lt;url&gt;http://leu-sfx.hosted.exlibrisgroup.com/sfx_local?sid=google&amp;amp;auinit=SHM&amp;amp;aulast=Goozen&amp;amp;atitle=The%20Role%20of%20Early%20Emotion%20Impairments%20in%20the%20Development%20of%20Persistent%20Antisocial%20Behavior&amp;amp;id=doi%3A10.1111%2Fcdep.12134&amp;amp;title=Child%20development%20perspectives&amp;amp;volume=9&amp;amp;issue=4&amp;amp;date=2015&amp;amp;spage=206&amp;amp;issn=1750-8592&lt;/url&gt;&lt;/related-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46" w:tooltip="van Goozen, 2015 #344" w:history="1">
        <w:r w:rsidR="00FC2181" w:rsidRPr="007427D1">
          <w:rPr>
            <w:rFonts w:ascii="Times New Roman" w:hAnsi="Times New Roman" w:cs="Times New Roman"/>
            <w:noProof/>
            <w:lang w:val="en-US"/>
          </w:rPr>
          <w:t>van Goozen, 2015</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2A3886" w:rsidRPr="007427D1">
        <w:rPr>
          <w:rFonts w:ascii="Times New Roman" w:hAnsi="Times New Roman" w:cs="Times New Roman"/>
          <w:lang w:val="en-US"/>
        </w:rPr>
        <w:t xml:space="preserve">, which may be an important mechanism driving behavioral problems in children with oppositional defiant disorder (ODD) or conduct disorder (CD) </w:t>
      </w:r>
      <w:r w:rsidR="00522F52" w:rsidRPr="007427D1">
        <w:rPr>
          <w:rFonts w:ascii="Times New Roman" w:hAnsi="Times New Roman" w:cs="Times New Roman"/>
          <w:lang w:val="en-US"/>
        </w:rPr>
        <w:fldChar w:fldCharType="begin">
          <w:fldData xml:space="preserve">PEVuZE5vdGU+PENpdGU+PEF1dGhvcj5DYXZhbmFnaDwvQXV0aG9yPjxZZWFyPjIwMTQ8L1llYXI+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</w:fldData>
        </w:fldChar>
      </w:r>
      <w:r w:rsidR="00235E40"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DYXZhbmFnaDwvQXV0aG9yPjxZZWFyPjIwMTQ8L1llYXI+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</w:fldData>
        </w:fldChar>
      </w:r>
      <w:r w:rsidR="00235E40"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6" w:tooltip="Burke, 2012 #63" w:history="1">
        <w:r w:rsidR="00FC2181" w:rsidRPr="007427D1">
          <w:rPr>
            <w:rFonts w:ascii="Times New Roman" w:hAnsi="Times New Roman" w:cs="Times New Roman"/>
            <w:noProof/>
            <w:lang w:val="en-US"/>
          </w:rPr>
          <w:t>Burke, 2012</w:t>
        </w:r>
      </w:hyperlink>
      <w:r w:rsidR="00235E40" w:rsidRPr="007427D1">
        <w:rPr>
          <w:rFonts w:ascii="Times New Roman" w:hAnsi="Times New Roman" w:cs="Times New Roman"/>
          <w:noProof/>
          <w:lang w:val="en-US"/>
        </w:rPr>
        <w:t xml:space="preserve">; </w:t>
      </w:r>
      <w:hyperlink w:anchor="_ENREF_7" w:tooltip="Cavanagh, 2014 #62" w:history="1">
        <w:r w:rsidR="00FC2181" w:rsidRPr="007427D1">
          <w:rPr>
            <w:rFonts w:ascii="Times New Roman" w:hAnsi="Times New Roman" w:cs="Times New Roman"/>
            <w:noProof/>
            <w:lang w:val="en-US"/>
          </w:rPr>
          <w:t>Cavanagh et al., 2014</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2A3886" w:rsidRPr="007427D1">
        <w:rPr>
          <w:rFonts w:ascii="Times New Roman" w:hAnsi="Times New Roman" w:cs="Times New Roman"/>
          <w:lang w:val="en-US"/>
        </w:rPr>
        <w:t xml:space="preserve">. </w:t>
      </w:r>
      <w:r w:rsidR="0019650E" w:rsidRPr="007427D1">
        <w:rPr>
          <w:rFonts w:ascii="Times New Roman" w:hAnsi="Times New Roman" w:cs="Times New Roman"/>
          <w:lang w:val="en-US"/>
        </w:rPr>
        <w:t xml:space="preserve">Interestingly, studies </w:t>
      </w:r>
      <w:r w:rsidR="009324E4" w:rsidRPr="007427D1">
        <w:rPr>
          <w:rFonts w:ascii="Times New Roman" w:hAnsi="Times New Roman" w:cs="Times New Roman"/>
          <w:lang w:val="en-US"/>
        </w:rPr>
        <w:t>on</w:t>
      </w:r>
      <w:r w:rsidR="0019650E" w:rsidRPr="007427D1">
        <w:rPr>
          <w:rFonts w:ascii="Times New Roman" w:hAnsi="Times New Roman" w:cs="Times New Roman"/>
          <w:lang w:val="en-US"/>
        </w:rPr>
        <w:t xml:space="preserve"> ODD/CD </w:t>
      </w:r>
      <w:r w:rsidR="009324E4" w:rsidRPr="007427D1">
        <w:rPr>
          <w:rFonts w:ascii="Times New Roman" w:hAnsi="Times New Roman" w:cs="Times New Roman"/>
          <w:lang w:val="en-US"/>
        </w:rPr>
        <w:t xml:space="preserve">and anxiety </w:t>
      </w:r>
      <w:r w:rsidR="0019650E" w:rsidRPr="007427D1">
        <w:rPr>
          <w:rFonts w:ascii="Times New Roman" w:hAnsi="Times New Roman" w:cs="Times New Roman"/>
          <w:lang w:val="en-US"/>
        </w:rPr>
        <w:t xml:space="preserve">show different results; </w:t>
      </w:r>
      <w:r w:rsidR="00CE671D" w:rsidRPr="007427D1">
        <w:rPr>
          <w:rFonts w:ascii="Times New Roman" w:hAnsi="Times New Roman" w:cs="Times New Roman"/>
          <w:lang w:val="en-US"/>
        </w:rPr>
        <w:t xml:space="preserve">cortisol levels were higher in anxious children with CD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McBurnett&lt;/Author&gt;&lt;Year&gt;1991&lt;/Year&gt;&lt;RecNum&gt;363&lt;/RecNum&gt;&lt;DisplayText&gt;(McBurnett et al., 1991)&lt;/DisplayText&gt;&lt;record&gt;&lt;rec-number&gt;363&lt;/rec-number&gt;&lt;foreign-keys&gt;&lt;key app="EN" db-id="ve929rds8z5pzveevxj5axtarzf5tpzrrdv5" timestamp="1453204972"&gt;363&lt;/key&gt;&lt;/foreign-keys&gt;&lt;ref-type name="Journal Article"&gt;17&lt;/ref-type&gt;&lt;contributors&gt;&lt;authors&gt;&lt;author&gt;McBurnett, K.&lt;/author&gt;&lt;author&gt;Lahey, B. B.&lt;/author&gt;&lt;author&gt;Frick, P. J.&lt;/author&gt;&lt;author&gt;Risch, C.&lt;/author&gt;&lt;author&gt;Loeber, R.&lt;/author&gt;&lt;author&gt;Hart, E. L.&lt;/author&gt;&lt;author&gt;Christ, M. A.&lt;/author&gt;&lt;author&gt;Hanson, K. S.&lt;/author&gt;&lt;/authors&gt;&lt;/contributors&gt;&lt;auth-address&gt;Department of Pediatrics, University of California, Irvine School of Medicine.&lt;/auth-address&gt;&lt;titles&gt;&lt;title&gt;Anxiety, inhibition, and conduct disorder in children: II. Relation to salivary cortisol&lt;/title&gt;&lt;secondary-title&gt;Journal of the American Academy of Child &amp;amp; Adolescent Psychiatry&lt;/secondary-title&gt;&lt;/titles&gt;&lt;periodical&gt;&lt;full-title&gt;Journal of the American Academy of Child &amp;amp; Adolescent Psychiatry&lt;/full-title&gt;&lt;/periodical&gt;&lt;pages&gt;192-6&lt;/pages&gt;&lt;volume&gt;30&lt;/volume&gt;&lt;number&gt;2&lt;/number&gt;&lt;edition&gt;1991/03/01&lt;/edition&gt;&lt;keywords&gt;&lt;keyword&gt;Adolescent&lt;/keyword&gt;&lt;keyword&gt;Anxiety Disorders/ complications/epidemiology/psychology&lt;/keyword&gt;&lt;keyword&gt;Biomarkers&lt;/keyword&gt;&lt;keyword&gt;Child&lt;/keyword&gt;&lt;keyword&gt;Child Behavior Disorders/epidemiology/ etiology/psychology&lt;/keyword&gt;&lt;keyword&gt;Comorbidity&lt;/keyword&gt;&lt;keyword&gt;Humans&lt;/keyword&gt;&lt;keyword&gt;Hydrocortisone/ analysis&lt;/keyword&gt;&lt;keyword&gt;Inhibition (Psychology)&lt;/keyword&gt;&lt;keyword&gt;Male&lt;/keyword&gt;&lt;keyword&gt;Saliva/ chemistry&lt;/keyword&gt;&lt;/keywords&gt;&lt;dates&gt;&lt;year&gt;1991&lt;/year&gt;&lt;pub-dates&gt;&lt;date&gt;Mar&lt;/date&gt;&lt;/pub-dates&gt;&lt;/dates&gt;&lt;isbn&gt;0890-8567 (Print)&amp;#xD;0890-8567 (Linking)&lt;/isbn&gt;&lt;accession-num&gt;2016221&lt;/accession-num&gt;&lt;urls&gt;&lt;/urls&gt;&lt;electronic-resource-num&gt;10.1097/00004583-199103000-00005&lt;/electronic-resource-num&gt;&lt;remote-database-provider&gt;NLM&lt;/remote-database-provider&gt;&lt;language&gt;eng&lt;/language&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8" w:tooltip="McBurnett, 1991 #363" w:history="1">
        <w:r w:rsidR="00FC2181" w:rsidRPr="007427D1">
          <w:rPr>
            <w:rFonts w:ascii="Times New Roman" w:hAnsi="Times New Roman" w:cs="Times New Roman"/>
            <w:noProof/>
            <w:lang w:val="en-US"/>
          </w:rPr>
          <w:t>McBurnett et al., 1991</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CE671D" w:rsidRPr="007427D1">
        <w:rPr>
          <w:rFonts w:ascii="Times New Roman" w:hAnsi="Times New Roman" w:cs="Times New Roman"/>
          <w:lang w:val="en-US"/>
        </w:rPr>
        <w:t xml:space="preserve"> and higher </w:t>
      </w:r>
      <w:r w:rsidR="005E5532" w:rsidRPr="007427D1">
        <w:rPr>
          <w:rFonts w:ascii="Times New Roman" w:hAnsi="Times New Roman" w:cs="Times New Roman"/>
          <w:lang w:val="en-US"/>
        </w:rPr>
        <w:t>cortisol stress reactivity</w:t>
      </w:r>
      <w:r w:rsidR="00CE671D" w:rsidRPr="007427D1">
        <w:rPr>
          <w:rFonts w:ascii="Times New Roman" w:hAnsi="Times New Roman" w:cs="Times New Roman"/>
          <w:lang w:val="en-US"/>
        </w:rPr>
        <w:t xml:space="preserve"> was found in boys with ODD </w:t>
      </w:r>
      <w:r w:rsidR="00522F52" w:rsidRPr="007427D1">
        <w:rPr>
          <w:rFonts w:ascii="Times New Roman" w:hAnsi="Times New Roman" w:cs="Times New Roman"/>
          <w:lang w:val="en-US"/>
        </w:rPr>
        <w:fldChar w:fldCharType="begin">
          <w:fldData xml:space="preserve">PEVuZE5vdGU+PENpdGU+PEF1dGhvcj5WYW4gR29vemVuPC9BdXRob3I+PFllYXI+MTk5ODwvWWVh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</w:fldData>
        </w:fldChar>
      </w:r>
      <w:r w:rsidR="00663308"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WYW4gR29vemVuPC9BdXRob3I+PFllYXI+MTk5ODwvWWVh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</w:fldData>
        </w:fldChar>
      </w:r>
      <w:r w:rsidR="00663308"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663308" w:rsidRPr="007427D1">
        <w:rPr>
          <w:rFonts w:ascii="Times New Roman" w:hAnsi="Times New Roman" w:cs="Times New Roman"/>
          <w:noProof/>
          <w:lang w:val="en-US"/>
        </w:rPr>
        <w:t>(</w:t>
      </w:r>
      <w:hyperlink w:anchor="_ENREF_49" w:tooltip="van Goozen, 1998 #342" w:history="1">
        <w:r w:rsidR="00FC2181" w:rsidRPr="007427D1">
          <w:rPr>
            <w:rFonts w:ascii="Times New Roman" w:hAnsi="Times New Roman" w:cs="Times New Roman"/>
            <w:noProof/>
            <w:lang w:val="en-US"/>
          </w:rPr>
          <w:t>van Goozen et al., 1998</w:t>
        </w:r>
      </w:hyperlink>
      <w:r w:rsidR="00663308"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CE671D" w:rsidRPr="007427D1">
        <w:rPr>
          <w:rFonts w:ascii="Times New Roman" w:hAnsi="Times New Roman" w:cs="Times New Roman"/>
          <w:lang w:val="en-US"/>
        </w:rPr>
        <w:t xml:space="preserve"> and ODD/CD </w:t>
      </w:r>
      <w:r w:rsidR="00522F52" w:rsidRPr="007427D1">
        <w:rPr>
          <w:rFonts w:ascii="Times New Roman" w:hAnsi="Times New Roman" w:cs="Times New Roman"/>
          <w:lang w:val="en-US"/>
        </w:rPr>
        <w:fldChar w:fldCharType="begin"/>
      </w:r>
      <w:r w:rsidR="00FC2181" w:rsidRPr="007427D1">
        <w:rPr>
          <w:rFonts w:ascii="Times New Roman" w:hAnsi="Times New Roman" w:cs="Times New Roman"/>
          <w:lang w:val="en-US"/>
        </w:rPr>
        <w:instrText xml:space="preserve"> ADDIN EN.CITE &lt;EndNote&gt;&lt;Cite&gt;&lt;Author&gt;Van Goozen&lt;/Author&gt;&lt;Year&gt;2000&lt;/Year&gt;&lt;RecNum&gt;330&lt;/RecNum&gt;&lt;DisplayText&gt;(van Goozen et al., 2000)&lt;/DisplayText&gt;&lt;record&gt;&lt;rec-number&gt;330&lt;/rec-number&gt;&lt;foreign-keys&gt;&lt;key app="EN" db-id="ve929rds8z5pzveevxj5axtarzf5tpzrrdv5" timestamp="1449492149"&gt;330&lt;/key&gt;&lt;/foreign-keys&gt;&lt;ref-type name="Journal Article"&gt;17&lt;/ref-type&gt;&lt;contributors&gt;&lt;authors&gt;&lt;author&gt;van Goozen, Stephanie H. M.&lt;/author&gt;&lt;author&gt;Matthys, W.&lt;/author&gt;&lt;author&gt;Cohen Kettenis, P.&lt;/author&gt;&lt;author&gt;Buitelaar, J. K. &lt;/author&gt;&lt;author&gt;Van Engeland, H.&lt;/author&gt;&lt;/authors&gt;&lt;/contributors&gt;&lt;titles&gt;&lt;title&gt;Hypothalamic-Pituitary-Adrenal Axis and Autonomic Nervous System Activity in Disruptive Children and Matched Controls&lt;/title&gt;&lt;secondary-title&gt;Journal of the American Academy of Child &amp;amp; Adolescent Psychiatry&lt;/secondary-title&gt;&lt;/titles&gt;&lt;periodical&gt;&lt;full-title&gt;Journal of the American Academy of Child &amp;amp; Adolescent Psychiatry&lt;/full-title&gt;&lt;/periodical&gt;&lt;pages&gt;1438-1445&lt;/pages&gt;&lt;volume&gt;39&lt;/volume&gt;&lt;number&gt;11&lt;/number&gt;&lt;dates&gt;&lt;year&gt;2000&lt;/year&gt;&lt;/dates&gt;&lt;isbn&gt;0890-8567&lt;/isbn&gt;&lt;urls&gt;&lt;related-urls&gt;&lt;url&gt;http://leu-sfx.hosted.exlibrisgroup.com/sfx_local?sid=google&amp;amp;auinit=SHM&amp;amp;aulast=van%20Goozen&amp;amp;atitle=Hypothalamic-pituitary-adrenal%20axis%20and%20autonomic%20nervous%20system%20activity%20in%20disruptive%20children%20and%20matched%20controls&amp;amp;id=doi%3A10.1097%2F00004583-200011000-00019&amp;amp;title=Journal%20of%20the%20American%20Academy%20of%20Child%20%26%20Adolescent%20Psychiatry&amp;amp;volume=39&amp;amp;issue=11&amp;amp;date=2000&amp;amp;spage=1438&amp;amp;issn=0890-8567&lt;/url&gt;&lt;/related-urls&gt;&lt;/urls&gt;&lt;/record&gt;&lt;/Cite&gt;&lt;/EndNote&gt;</w:instrText>
      </w:r>
      <w:r w:rsidR="00522F52" w:rsidRPr="007427D1">
        <w:rPr>
          <w:rFonts w:ascii="Times New Roman" w:hAnsi="Times New Roman" w:cs="Times New Roman"/>
          <w:lang w:val="en-US"/>
        </w:rPr>
        <w:fldChar w:fldCharType="separate"/>
      </w:r>
      <w:r w:rsidR="00FC2181" w:rsidRPr="007427D1">
        <w:rPr>
          <w:rFonts w:ascii="Times New Roman" w:hAnsi="Times New Roman" w:cs="Times New Roman"/>
          <w:noProof/>
          <w:lang w:val="en-US"/>
        </w:rPr>
        <w:t>(</w:t>
      </w:r>
      <w:hyperlink w:anchor="_ENREF_50" w:tooltip="van Goozen, 2000 #330" w:history="1">
        <w:r w:rsidR="00FC2181" w:rsidRPr="007427D1">
          <w:rPr>
            <w:rFonts w:ascii="Times New Roman" w:hAnsi="Times New Roman" w:cs="Times New Roman"/>
            <w:noProof/>
            <w:lang w:val="en-US"/>
          </w:rPr>
          <w:t>van Goozen et al., 2000</w:t>
        </w:r>
      </w:hyperlink>
      <w:r w:rsidR="00FC2181"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CE671D" w:rsidRPr="007427D1">
        <w:rPr>
          <w:rFonts w:ascii="Times New Roman" w:hAnsi="Times New Roman" w:cs="Times New Roman"/>
          <w:lang w:val="en-US"/>
        </w:rPr>
        <w:t xml:space="preserve"> with relatively high levels of anxiety compared to low anxious boys.</w:t>
      </w:r>
      <w:r w:rsidR="00DE59FF" w:rsidRPr="007427D1">
        <w:rPr>
          <w:rFonts w:ascii="Times New Roman" w:hAnsi="Times New Roman" w:cs="Times New Roman"/>
          <w:lang w:val="en-US"/>
        </w:rPr>
        <w:t xml:space="preserve"> </w:t>
      </w:r>
      <w:r w:rsidR="00BF561E" w:rsidRPr="007427D1">
        <w:rPr>
          <w:rFonts w:ascii="Times New Roman" w:hAnsi="Times New Roman" w:cs="Times New Roman"/>
          <w:lang w:val="en-US"/>
        </w:rPr>
        <w:t>Thus not all children with ODD/CD have low cortisol levels</w:t>
      </w:r>
      <w:r w:rsidR="002F66E0" w:rsidRPr="007427D1">
        <w:rPr>
          <w:rFonts w:ascii="Times New Roman" w:hAnsi="Times New Roman" w:cs="Times New Roman"/>
          <w:lang w:val="en-US"/>
        </w:rPr>
        <w:t xml:space="preserve"> and comorbid anxiety might </w:t>
      </w:r>
      <w:r w:rsidR="00CE5FA9" w:rsidRPr="007427D1">
        <w:rPr>
          <w:rFonts w:ascii="Times New Roman" w:hAnsi="Times New Roman" w:cs="Times New Roman"/>
          <w:lang w:val="en-US"/>
        </w:rPr>
        <w:t xml:space="preserve">be an important factor </w:t>
      </w:r>
      <w:r w:rsidR="002F66E0" w:rsidRPr="007427D1">
        <w:rPr>
          <w:rFonts w:ascii="Times New Roman" w:hAnsi="Times New Roman" w:cs="Times New Roman"/>
          <w:lang w:val="en-US"/>
        </w:rPr>
        <w:t>c</w:t>
      </w:r>
      <w:r w:rsidR="00CE5FA9" w:rsidRPr="007427D1">
        <w:rPr>
          <w:rFonts w:ascii="Times New Roman" w:hAnsi="Times New Roman" w:cs="Times New Roman"/>
          <w:lang w:val="en-US"/>
        </w:rPr>
        <w:t>ontributing</w:t>
      </w:r>
      <w:r w:rsidR="002F66E0" w:rsidRPr="007427D1">
        <w:rPr>
          <w:rFonts w:ascii="Times New Roman" w:hAnsi="Times New Roman" w:cs="Times New Roman"/>
          <w:lang w:val="en-US"/>
        </w:rPr>
        <w:t xml:space="preserve"> to variability in cortisol responses with</w:t>
      </w:r>
      <w:r w:rsidR="00CE5FA9" w:rsidRPr="007427D1">
        <w:rPr>
          <w:rFonts w:ascii="Times New Roman" w:hAnsi="Times New Roman" w:cs="Times New Roman"/>
          <w:lang w:val="en-US"/>
        </w:rPr>
        <w:t>in</w:t>
      </w:r>
      <w:r w:rsidR="002F66E0" w:rsidRPr="007427D1">
        <w:rPr>
          <w:rFonts w:ascii="Times New Roman" w:hAnsi="Times New Roman" w:cs="Times New Roman"/>
          <w:lang w:val="en-US"/>
        </w:rPr>
        <w:t xml:space="preserve"> ODD/CD </w:t>
      </w:r>
      <w:r w:rsidR="001F59A3" w:rsidRPr="007427D1">
        <w:rPr>
          <w:rFonts w:ascii="Times New Roman" w:hAnsi="Times New Roman" w:cs="Times New Roman"/>
          <w:lang w:val="en-US"/>
        </w:rPr>
        <w:t>samples</w:t>
      </w:r>
      <w:r w:rsidR="00BF561E" w:rsidRPr="007427D1">
        <w:rPr>
          <w:rFonts w:ascii="Times New Roman" w:hAnsi="Times New Roman" w:cs="Times New Roman"/>
          <w:lang w:val="en-US"/>
        </w:rPr>
        <w:t xml:space="preserve">. </w:t>
      </w:r>
    </w:p>
    <w:p w:rsidR="0047182D" w:rsidRPr="007427D1" w:rsidRDefault="0047182D" w:rsidP="00FC2181">
      <w:pPr>
        <w:spacing w:after="0"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Because in previous studies variation in callous-unemotional (CU) traits has been considered a relevant factor contributing to variability in cortisol responses </w:t>
      </w:r>
      <w:r w:rsidR="00522F52" w:rsidRPr="007427D1">
        <w:rPr>
          <w:rFonts w:ascii="Times New Roman" w:hAnsi="Times New Roman" w:cs="Times New Roman"/>
        </w:rPr>
        <w:fldChar w:fldCharType="begin"/>
      </w:r>
      <w:r w:rsidRPr="007427D1">
        <w:rPr>
          <w:rFonts w:ascii="Times New Roman" w:hAnsi="Times New Roman" w:cs="Times New Roman"/>
          <w:lang w:val="en-US"/>
        </w:rPr>
        <w:instrText xml:space="preserve"> ADDIN EN.CITE &lt;EndNote&gt;&lt;Cite&gt;&lt;Author&gt;Hawes&lt;/Author&gt;&lt;Year&gt;2009&lt;/Year&gt;&lt;RecNum&gt;377&lt;/RecNum&gt;&lt;DisplayText&gt;(Hawes et al., 2009)&lt;/DisplayText&gt;&lt;record&gt;&lt;rec-number&gt;377&lt;/rec-number&gt;&lt;foreign-keys&gt;&lt;key app="EN" db-id="ve929rds8z5pzveevxj5axtarzf5tpzrrdv5" timestamp="1464200479"&gt;377&lt;/key&gt;&lt;/foreign-keys&gt;&lt;ref-type name="Journal Article"&gt;17&lt;/ref-type&gt;&lt;contributors&gt;&lt;authors&gt;&lt;author&gt;Hawes, David&lt;/author&gt;&lt;author&gt;Brennan, John&lt;/author&gt;&lt;author&gt;Dadds, Mark&lt;/author&gt;&lt;/authors&gt;&lt;/contributors&gt;&lt;titles&gt;&lt;title&gt;Cortisol, callous-unemotional traits, and pathways to antisocial behavior&lt;/title&gt;&lt;secondary-title&gt;Current opinion in psychiatry&lt;/secondary-title&gt;&lt;/titles&gt;&lt;periodical&gt;&lt;full-title&gt;Current opinion in psychiatry&lt;/full-title&gt;&lt;/periodical&gt;&lt;pages&gt;357-362&lt;/pages&gt;&lt;volume&gt;22&lt;/volume&gt;&lt;number&gt;4&lt;/number&gt;&lt;dates&gt;&lt;year&gt;2009&lt;/year&gt;&lt;/dates&gt;&lt;isbn&gt;0951-7367&lt;/isbn&gt;&lt;urls&gt;&lt;related-urls&gt;&lt;url&gt;http://leu-sfx.hosted.exlibrisgroup.com/sfx_local?sid=google&amp;amp;auinit=DJ&amp;amp;aulast=Hawes&amp;amp;atitle=Cortisol%2C%20callous-unemotional%20traits%2C%20and%20pathways%20to%20antisocial%20behavior&amp;amp;id=pmid%3A19455037&lt;/url&gt;&lt;/related-urls&gt;&lt;/urls&gt;&lt;/record&gt;&lt;/Cite&gt;&lt;/EndNote&gt;</w:instrText>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22" w:tooltip="Hawes, 2009 #377" w:history="1">
        <w:r w:rsidR="00FC2181" w:rsidRPr="007427D1">
          <w:rPr>
            <w:rFonts w:ascii="Times New Roman" w:hAnsi="Times New Roman" w:cs="Times New Roman"/>
            <w:noProof/>
            <w:lang w:val="en-US"/>
          </w:rPr>
          <w:t>Hawes et al., 2009</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this was also </w:t>
      </w:r>
      <w:r w:rsidRPr="007427D1">
        <w:rPr>
          <w:rFonts w:ascii="Times New Roman" w:hAnsi="Times New Roman" w:cs="Times New Roman"/>
          <w:lang w:val="en-US"/>
        </w:rPr>
        <w:lastRenderedPageBreak/>
        <w:t xml:space="preserve">included in the present manuscript. CU traits have been related to lower baseline cortisol as well as blunted cortisol response to stress </w:t>
      </w:r>
      <w:r w:rsidR="00522F52" w:rsidRPr="007427D1">
        <w:rPr>
          <w:rFonts w:ascii="Times New Roman" w:hAnsi="Times New Roman" w:cs="Times New Roman"/>
        </w:rPr>
        <w:fldChar w:fldCharType="begin">
          <w:fldData xml:space="preserve">PEVuZE5vdGU+PENpdGU+PEF1dGhvcj5Mb25leTwvQXV0aG9yPjxZZWFyPjIwMDY8L1llYXI+PFJl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</w:fldData>
        </w:fldChar>
      </w:r>
      <w:r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Mb25leTwvQXV0aG9yPjxZZWFyPjIwMDY8L1llYXI+PFJl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</w:fldData>
        </w:fldChar>
      </w:r>
      <w:r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27" w:tooltip="Loney, 2006 #378" w:history="1">
        <w:r w:rsidR="00FC2181" w:rsidRPr="007427D1">
          <w:rPr>
            <w:rFonts w:ascii="Times New Roman" w:hAnsi="Times New Roman" w:cs="Times New Roman"/>
            <w:noProof/>
            <w:lang w:val="en-US"/>
          </w:rPr>
          <w:t>Loney et al., 2006</w:t>
        </w:r>
      </w:hyperlink>
      <w:r w:rsidRPr="007427D1">
        <w:rPr>
          <w:rFonts w:ascii="Times New Roman" w:hAnsi="Times New Roman" w:cs="Times New Roman"/>
          <w:noProof/>
          <w:lang w:val="en-US"/>
        </w:rPr>
        <w:t xml:space="preserve">; </w:t>
      </w:r>
      <w:hyperlink w:anchor="_ENREF_43" w:tooltip="Stadler, 2011 #379" w:history="1">
        <w:r w:rsidR="00FC2181" w:rsidRPr="007427D1">
          <w:rPr>
            <w:rFonts w:ascii="Times New Roman" w:hAnsi="Times New Roman" w:cs="Times New Roman"/>
            <w:noProof/>
            <w:lang w:val="en-US"/>
          </w:rPr>
          <w:t>Stadler et al., 2011</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However, two other studies did not find a relation between baseline cortisol and CU traits </w:t>
      </w:r>
      <w:r w:rsidR="00522F52" w:rsidRPr="007427D1">
        <w:rPr>
          <w:rFonts w:ascii="Times New Roman" w:hAnsi="Times New Roman" w:cs="Times New Roman"/>
        </w:rPr>
        <w:fldChar w:fldCharType="begin">
          <w:fldData xml:space="preserve">PEVuZE5vdGU+PENpdGU+PEF1dGhvcj5GZWlsaGF1ZXI8L0F1dGhvcj48WWVhcj4yMDEzPC9ZZWFy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GZWlsaGF1ZXI8L0F1dGhvcj48WWVhcj4yMDEzPC9ZZWFy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15" w:tooltip="Feilhauer, 2013 #359" w:history="1">
        <w:r w:rsidR="00FC2181" w:rsidRPr="007427D1">
          <w:rPr>
            <w:rFonts w:ascii="Times New Roman" w:hAnsi="Times New Roman" w:cs="Times New Roman"/>
            <w:noProof/>
            <w:lang w:val="en-US"/>
          </w:rPr>
          <w:t>Feilhauer et al., 2013</w:t>
        </w:r>
      </w:hyperlink>
      <w:r w:rsidRPr="007427D1">
        <w:rPr>
          <w:rFonts w:ascii="Times New Roman" w:hAnsi="Times New Roman" w:cs="Times New Roman"/>
          <w:noProof/>
          <w:lang w:val="en-US"/>
        </w:rPr>
        <w:t xml:space="preserve">; </w:t>
      </w:r>
      <w:hyperlink w:anchor="_ENREF_34" w:tooltip="Poustka, 2010 #380" w:history="1">
        <w:r w:rsidR="00FC2181" w:rsidRPr="007427D1">
          <w:rPr>
            <w:rFonts w:ascii="Times New Roman" w:hAnsi="Times New Roman" w:cs="Times New Roman"/>
            <w:noProof/>
            <w:lang w:val="en-US"/>
          </w:rPr>
          <w:t>Poustka et al., 2010</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000361FD" w:rsidRPr="007427D1">
        <w:rPr>
          <w:rFonts w:ascii="Times New Roman" w:hAnsi="Times New Roman" w:cs="Times New Roman"/>
          <w:lang w:val="en-US"/>
        </w:rPr>
        <w:t>.</w:t>
      </w:r>
    </w:p>
    <w:p w:rsidR="00EB7A5E" w:rsidRPr="007427D1" w:rsidRDefault="007576A9" w:rsidP="00FC2181">
      <w:pPr>
        <w:spacing w:after="0" w:line="480" w:lineRule="auto"/>
        <w:ind w:firstLine="708"/>
        <w:jc w:val="both"/>
        <w:rPr>
          <w:rFonts w:ascii="Times New Roman" w:hAnsi="Times New Roman" w:cs="Times New Roman"/>
          <w:lang w:val="en-US"/>
        </w:rPr>
      </w:pPr>
      <w:r w:rsidRPr="007427D1">
        <w:rPr>
          <w:rFonts w:ascii="Times New Roman" w:hAnsi="Times New Roman" w:cs="Times New Roman"/>
          <w:lang w:val="en-US"/>
        </w:rPr>
        <w:t>In addition to child factors that may contribute to variability, it may also be relevant to disting</w:t>
      </w:r>
      <w:r w:rsidR="001451BF" w:rsidRPr="007427D1">
        <w:rPr>
          <w:rFonts w:ascii="Times New Roman" w:hAnsi="Times New Roman" w:cs="Times New Roman"/>
          <w:lang w:val="en-US"/>
        </w:rPr>
        <w:t xml:space="preserve">uish several </w:t>
      </w:r>
      <w:r w:rsidRPr="007427D1">
        <w:rPr>
          <w:rFonts w:ascii="Times New Roman" w:hAnsi="Times New Roman" w:cs="Times New Roman"/>
          <w:lang w:val="en-US"/>
        </w:rPr>
        <w:t>phases of stress responses</w:t>
      </w:r>
      <w:r w:rsidR="001F59A3" w:rsidRPr="007427D1">
        <w:rPr>
          <w:rFonts w:ascii="Times New Roman" w:hAnsi="Times New Roman" w:cs="Times New Roman"/>
          <w:lang w:val="en-US"/>
        </w:rPr>
        <w:t>,</w:t>
      </w:r>
      <w:r w:rsidRPr="007427D1">
        <w:rPr>
          <w:rFonts w:ascii="Times New Roman" w:hAnsi="Times New Roman" w:cs="Times New Roman"/>
          <w:lang w:val="en-US"/>
        </w:rPr>
        <w:t xml:space="preserve"> which could be impacted differentially in these children. </w:t>
      </w:r>
      <w:r w:rsidR="00CD449C" w:rsidRPr="007427D1">
        <w:rPr>
          <w:rFonts w:ascii="Times New Roman" w:hAnsi="Times New Roman" w:cs="Times New Roman"/>
          <w:lang w:val="en-US"/>
        </w:rPr>
        <w:t>The degree to which children are able to regulate stress is not only evident in a blunted or sharpened cortisol response to stress</w:t>
      </w:r>
      <w:r w:rsidR="001451BF" w:rsidRPr="007427D1">
        <w:rPr>
          <w:rFonts w:ascii="Times New Roman" w:hAnsi="Times New Roman" w:cs="Times New Roman"/>
          <w:lang w:val="en-US"/>
        </w:rPr>
        <w:t>,</w:t>
      </w:r>
      <w:r w:rsidR="00205A29" w:rsidRPr="007427D1">
        <w:rPr>
          <w:rFonts w:ascii="Times New Roman" w:hAnsi="Times New Roman" w:cs="Times New Roman"/>
          <w:lang w:val="en-US"/>
        </w:rPr>
        <w:t xml:space="preserve"> but also in their ability to recover from stress.</w:t>
      </w:r>
      <w:r w:rsidR="00CD449C" w:rsidRPr="007427D1">
        <w:rPr>
          <w:rFonts w:ascii="Times New Roman" w:hAnsi="Times New Roman" w:cs="Times New Roman"/>
          <w:lang w:val="en-US"/>
        </w:rPr>
        <w:t xml:space="preserve"> </w:t>
      </w:r>
      <w:r w:rsidR="00065950" w:rsidRPr="007427D1">
        <w:rPr>
          <w:rFonts w:ascii="Times New Roman" w:hAnsi="Times New Roman" w:cs="Times New Roman"/>
          <w:lang w:val="en-US"/>
        </w:rPr>
        <w:t>The</w:t>
      </w:r>
      <w:r w:rsidR="00701234" w:rsidRPr="007427D1">
        <w:rPr>
          <w:rFonts w:ascii="Times New Roman" w:hAnsi="Times New Roman" w:cs="Times New Roman"/>
          <w:lang w:val="en-US"/>
        </w:rPr>
        <w:t xml:space="preserve"> a</w:t>
      </w:r>
      <w:r w:rsidR="00876415" w:rsidRPr="007427D1">
        <w:rPr>
          <w:rFonts w:ascii="Times New Roman" w:hAnsi="Times New Roman" w:cs="Times New Roman"/>
          <w:lang w:val="en-US"/>
        </w:rPr>
        <w:t>bility to</w:t>
      </w:r>
      <w:r w:rsidR="00701234" w:rsidRPr="007427D1">
        <w:rPr>
          <w:rFonts w:ascii="Times New Roman" w:hAnsi="Times New Roman" w:cs="Times New Roman"/>
          <w:lang w:val="en-US"/>
        </w:rPr>
        <w:t xml:space="preserve"> r</w:t>
      </w:r>
      <w:r w:rsidR="00130264" w:rsidRPr="007427D1">
        <w:rPr>
          <w:rFonts w:ascii="Times New Roman" w:hAnsi="Times New Roman" w:cs="Times New Roman"/>
          <w:lang w:val="en-US"/>
        </w:rPr>
        <w:t>ecover</w:t>
      </w:r>
      <w:r w:rsidR="00701234" w:rsidRPr="007427D1">
        <w:rPr>
          <w:rFonts w:ascii="Times New Roman" w:hAnsi="Times New Roman" w:cs="Times New Roman"/>
          <w:lang w:val="en-US"/>
        </w:rPr>
        <w:t xml:space="preserve"> after a stressor is </w:t>
      </w:r>
      <w:r w:rsidR="001F59A3" w:rsidRPr="007427D1">
        <w:rPr>
          <w:rFonts w:ascii="Times New Roman" w:hAnsi="Times New Roman" w:cs="Times New Roman"/>
          <w:lang w:val="en-US"/>
        </w:rPr>
        <w:t xml:space="preserve">an </w:t>
      </w:r>
      <w:r w:rsidR="00701234" w:rsidRPr="007427D1">
        <w:rPr>
          <w:rFonts w:ascii="Times New Roman" w:hAnsi="Times New Roman" w:cs="Times New Roman"/>
          <w:lang w:val="en-US"/>
        </w:rPr>
        <w:t xml:space="preserve">important indicator of </w:t>
      </w:r>
      <w:r w:rsidR="00A80B85" w:rsidRPr="007427D1">
        <w:rPr>
          <w:rFonts w:ascii="Times New Roman" w:hAnsi="Times New Roman" w:cs="Times New Roman"/>
          <w:lang w:val="en-US"/>
        </w:rPr>
        <w:t xml:space="preserve">the quality of </w:t>
      </w:r>
      <w:r w:rsidR="00701234" w:rsidRPr="007427D1">
        <w:rPr>
          <w:rFonts w:ascii="Times New Roman" w:hAnsi="Times New Roman" w:cs="Times New Roman"/>
          <w:lang w:val="en-US"/>
        </w:rPr>
        <w:t>an individual’s e</w:t>
      </w:r>
      <w:r w:rsidR="00065950" w:rsidRPr="007427D1">
        <w:rPr>
          <w:rFonts w:ascii="Times New Roman" w:hAnsi="Times New Roman" w:cs="Times New Roman"/>
          <w:lang w:val="en-US"/>
        </w:rPr>
        <w:t>motion regulation</w:t>
      </w:r>
      <w:r w:rsidR="00A80B85"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GcmVlbWFuPC9BdXRob3I+PFllYXI+MTkzOTwvWWVhcj48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</w:fldData>
        </w:fldChar>
      </w:r>
      <w:r w:rsidR="00235E40"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GcmVlbWFuPC9BdXRob3I+PFllYXI+MTkzOTwvWWVhcj48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</w:fldData>
        </w:fldChar>
      </w:r>
      <w:r w:rsidR="00235E40"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17" w:tooltip="Freeman, 1939 #351" w:history="1">
        <w:r w:rsidR="00FC2181" w:rsidRPr="007427D1">
          <w:rPr>
            <w:rFonts w:ascii="Times New Roman" w:hAnsi="Times New Roman" w:cs="Times New Roman"/>
            <w:noProof/>
            <w:lang w:val="en-US"/>
          </w:rPr>
          <w:t>Freeman, 1939</w:t>
        </w:r>
      </w:hyperlink>
      <w:r w:rsidR="00235E40" w:rsidRPr="007427D1">
        <w:rPr>
          <w:rFonts w:ascii="Times New Roman" w:hAnsi="Times New Roman" w:cs="Times New Roman"/>
          <w:noProof/>
          <w:lang w:val="en-US"/>
        </w:rPr>
        <w:t xml:space="preserve">; </w:t>
      </w:r>
      <w:hyperlink w:anchor="_ENREF_23" w:tooltip="Ji, 2015 #346" w:history="1">
        <w:r w:rsidR="00FC2181" w:rsidRPr="007427D1">
          <w:rPr>
            <w:rFonts w:ascii="Times New Roman" w:hAnsi="Times New Roman" w:cs="Times New Roman"/>
            <w:noProof/>
            <w:lang w:val="en-US"/>
          </w:rPr>
          <w:t>Ji et al., 201</w:t>
        </w:r>
        <w:r w:rsidR="00F67873" w:rsidRPr="007427D1">
          <w:rPr>
            <w:rFonts w:ascii="Times New Roman" w:hAnsi="Times New Roman" w:cs="Times New Roman"/>
            <w:noProof/>
            <w:lang w:val="en-US"/>
          </w:rPr>
          <w:t>6</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701234" w:rsidRPr="007427D1">
        <w:rPr>
          <w:rFonts w:ascii="Times New Roman" w:hAnsi="Times New Roman" w:cs="Times New Roman"/>
          <w:lang w:val="en-US"/>
        </w:rPr>
        <w:t>.</w:t>
      </w:r>
      <w:r w:rsidR="00725654" w:rsidRPr="007427D1">
        <w:rPr>
          <w:rFonts w:ascii="Times New Roman" w:hAnsi="Times New Roman" w:cs="Times New Roman"/>
          <w:lang w:val="en-US"/>
        </w:rPr>
        <w:t xml:space="preserve"> </w:t>
      </w:r>
      <w:r w:rsidR="007815B8" w:rsidRPr="007427D1">
        <w:rPr>
          <w:rFonts w:ascii="Times New Roman" w:hAnsi="Times New Roman" w:cs="Times New Roman"/>
          <w:lang w:val="en-US"/>
        </w:rPr>
        <w:t>I</w:t>
      </w:r>
      <w:r w:rsidR="003A7BB1" w:rsidRPr="007427D1">
        <w:rPr>
          <w:rFonts w:ascii="Times New Roman" w:hAnsi="Times New Roman" w:cs="Times New Roman"/>
          <w:lang w:val="en-US"/>
        </w:rPr>
        <w:t>nfants of mothers whose interactions with their infants were most disrupted</w:t>
      </w:r>
      <w:r w:rsidR="00312840" w:rsidRPr="007427D1">
        <w:rPr>
          <w:rFonts w:ascii="Times New Roman" w:hAnsi="Times New Roman" w:cs="Times New Roman"/>
          <w:lang w:val="en-US"/>
        </w:rPr>
        <w:t>,</w:t>
      </w:r>
      <w:r w:rsidR="009E538E" w:rsidRPr="007427D1">
        <w:rPr>
          <w:rFonts w:ascii="Times New Roman" w:hAnsi="Times New Roman" w:cs="Times New Roman"/>
          <w:lang w:val="en-US"/>
        </w:rPr>
        <w:t xml:space="preserve"> </w:t>
      </w:r>
      <w:r w:rsidR="007815B8" w:rsidRPr="007427D1">
        <w:rPr>
          <w:rFonts w:ascii="Times New Roman" w:hAnsi="Times New Roman" w:cs="Times New Roman"/>
          <w:lang w:val="en-US"/>
        </w:rPr>
        <w:t xml:space="preserve">e.g. highly unresponsive, ineffective or inappropriate, </w:t>
      </w:r>
      <w:r w:rsidR="00312840" w:rsidRPr="007427D1">
        <w:rPr>
          <w:rFonts w:ascii="Times New Roman" w:hAnsi="Times New Roman" w:cs="Times New Roman"/>
          <w:lang w:val="en-US"/>
        </w:rPr>
        <w:t>did not recover from a stressor;</w:t>
      </w:r>
      <w:r w:rsidR="009E538E" w:rsidRPr="007427D1">
        <w:rPr>
          <w:rFonts w:ascii="Times New Roman" w:hAnsi="Times New Roman" w:cs="Times New Roman"/>
          <w:lang w:val="en-US"/>
        </w:rPr>
        <w:t xml:space="preserve"> their cortisol levels </w:t>
      </w:r>
      <w:r w:rsidR="0038482F" w:rsidRPr="007427D1">
        <w:rPr>
          <w:rFonts w:ascii="Times New Roman" w:hAnsi="Times New Roman" w:cs="Times New Roman"/>
          <w:lang w:val="en-US"/>
        </w:rPr>
        <w:t>kept increasing</w:t>
      </w:r>
      <w:r w:rsidR="009E538E" w:rsidRPr="007427D1">
        <w:rPr>
          <w:rFonts w:ascii="Times New Roman" w:hAnsi="Times New Roman" w:cs="Times New Roman"/>
          <w:lang w:val="en-US"/>
        </w:rPr>
        <w:t xml:space="preserve"> after the stressor was gone</w:t>
      </w:r>
      <w:r w:rsidR="00D46806"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Crockett&lt;/Author&gt;&lt;Year&gt;2013&lt;/Year&gt;&lt;RecNum&gt;374&lt;/RecNum&gt;&lt;DisplayText&gt;(Crockett et al., 2013)&lt;/DisplayText&gt;&lt;record&gt;&lt;rec-number&gt;374&lt;/rec-number&gt;&lt;foreign-keys&gt;&lt;key app="EN" db-id="ve929rds8z5pzveevxj5axtarzf5tpzrrdv5" timestamp="1456041899"&gt;374&lt;/key&gt;&lt;/foreign-keys&gt;&lt;ref-type name="Journal Article"&gt;17&lt;/ref-type&gt;&lt;contributors&gt;&lt;authors&gt;&lt;author&gt;Crockett, E. E.&lt;/author&gt;&lt;author&gt;Holmes, B. M.&lt;/author&gt;&lt;author&gt;Granger, D. A.&lt;/author&gt;&lt;author&gt;Lyons-Ruth, K.&lt;/author&gt;&lt;/authors&gt;&lt;/contributors&gt;&lt;auth-address&gt;Southwestern University.&amp;#xD;Champlain College &amp;amp; Heriot-Watt University.&amp;#xD;Johns Hopkins University.&amp;#xD;Harvard Medical School.&lt;/auth-address&gt;&lt;titles&gt;&lt;title&gt;Maternal Disrupted Communication During Face-to-Face Interaction at 4 months: Relation to Maternal and Infant Cortisol Among at-Risk Families&lt;/title&gt;&lt;secondary-title&gt;Infancy&lt;/secondary-title&gt;&lt;/titles&gt;&lt;periodical&gt;&lt;full-title&gt;Infancy&lt;/full-title&gt;&lt;/periodical&gt;&lt;pages&gt;1111-1134&lt;/pages&gt;&lt;volume&gt;18&lt;/volume&gt;&lt;number&gt;6&lt;/number&gt;&lt;edition&gt;2014/12/17&lt;/edition&gt;&lt;dates&gt;&lt;year&gt;2013&lt;/year&gt;&lt;pub-dates&gt;&lt;date&gt;Nov&lt;/date&gt;&lt;/pub-dates&gt;&lt;/dates&gt;&lt;isbn&gt;1525-0008 (Print)&amp;#xD;1532-7078 (Linking)&lt;/isbn&gt;&lt;accession-num&gt;25506272&lt;/accession-num&gt;&lt;urls&gt;&lt;/urls&gt;&lt;custom2&gt;PMC4264526&lt;/custom2&gt;&lt;custom6&gt;Nihms614133&lt;/custom6&gt;&lt;electronic-resource-num&gt;10.1111/infa.12015&lt;/electronic-resource-num&gt;&lt;remote-database-provider&gt;NLM&lt;/remote-database-provider&gt;&lt;language&gt;Eng&lt;/language&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9" w:tooltip="Crockett, 2013 #374" w:history="1">
        <w:r w:rsidR="00FC2181" w:rsidRPr="007427D1">
          <w:rPr>
            <w:rFonts w:ascii="Times New Roman" w:hAnsi="Times New Roman" w:cs="Times New Roman"/>
            <w:noProof/>
            <w:lang w:val="en-US"/>
          </w:rPr>
          <w:t>Crockett et al., 2013</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9E538E" w:rsidRPr="007427D1">
        <w:rPr>
          <w:rFonts w:ascii="Times New Roman" w:hAnsi="Times New Roman" w:cs="Times New Roman"/>
          <w:lang w:val="en-US"/>
        </w:rPr>
        <w:t>.</w:t>
      </w:r>
      <w:r w:rsidR="007815B8" w:rsidRPr="007427D1">
        <w:rPr>
          <w:rFonts w:ascii="Times New Roman" w:hAnsi="Times New Roman" w:cs="Times New Roman"/>
          <w:lang w:val="en-US"/>
        </w:rPr>
        <w:t xml:space="preserve"> </w:t>
      </w:r>
      <w:r w:rsidR="009E538E" w:rsidRPr="007427D1">
        <w:rPr>
          <w:rFonts w:ascii="Times New Roman" w:hAnsi="Times New Roman" w:cs="Times New Roman"/>
          <w:lang w:val="en-US"/>
        </w:rPr>
        <w:t xml:space="preserve">Also, faster cortisol recovery after daily stressors was related to maternal sensitivity </w:t>
      </w:r>
      <w:r w:rsidR="00F80547" w:rsidRPr="007427D1">
        <w:rPr>
          <w:rFonts w:ascii="Times New Roman" w:hAnsi="Times New Roman" w:cs="Times New Roman"/>
          <w:lang w:val="en-US"/>
        </w:rPr>
        <w:t>in infants</w:t>
      </w:r>
      <w:r w:rsidR="008110F8" w:rsidRPr="007427D1">
        <w:rPr>
          <w:rFonts w:ascii="Times New Roman" w:hAnsi="Times New Roman" w:cs="Times New Roman"/>
          <w:lang w:val="en-US"/>
        </w:rPr>
        <w:t xml:space="preserve">, indicating that sensitive mothers helped their infants indirectly to regulate </w:t>
      </w:r>
      <w:r w:rsidR="00A84CF2" w:rsidRPr="007427D1">
        <w:rPr>
          <w:rFonts w:ascii="Times New Roman" w:hAnsi="Times New Roman" w:cs="Times New Roman"/>
          <w:lang w:val="en-US"/>
        </w:rPr>
        <w:t xml:space="preserve">their </w:t>
      </w:r>
      <w:r w:rsidR="008110F8" w:rsidRPr="007427D1">
        <w:rPr>
          <w:rFonts w:ascii="Times New Roman" w:hAnsi="Times New Roman" w:cs="Times New Roman"/>
          <w:lang w:val="en-US"/>
        </w:rPr>
        <w:t>cortisol response</w:t>
      </w:r>
      <w:r w:rsidR="00F80547"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BbGJlcnM8L0F1dGhvcj48WWVhcj4yMDA4PC9ZZWFyPjxS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</w:fldData>
        </w:fldChar>
      </w:r>
      <w:r w:rsidR="00235E40"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BbGJlcnM8L0F1dGhvcj48WWVhcj4yMDA4PC9ZZWFyPjxS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</w:fldData>
        </w:fldChar>
      </w:r>
      <w:r w:rsidR="00235E40"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 w:tooltip="Albers, 2008 #372" w:history="1">
        <w:r w:rsidR="00FC2181" w:rsidRPr="007427D1">
          <w:rPr>
            <w:rFonts w:ascii="Times New Roman" w:hAnsi="Times New Roman" w:cs="Times New Roman"/>
            <w:noProof/>
            <w:lang w:val="en-US"/>
          </w:rPr>
          <w:t>Albers et al., 2008</w:t>
        </w:r>
      </w:hyperlink>
      <w:r w:rsidR="00235E40" w:rsidRPr="007427D1">
        <w:rPr>
          <w:rFonts w:ascii="Times New Roman" w:hAnsi="Times New Roman" w:cs="Times New Roman"/>
          <w:noProof/>
          <w:lang w:val="en-US"/>
        </w:rPr>
        <w:t xml:space="preserve">; </w:t>
      </w:r>
      <w:hyperlink w:anchor="_ENREF_4" w:tooltip="Blair, 2008 #373" w:history="1">
        <w:r w:rsidR="00FC2181" w:rsidRPr="007427D1">
          <w:rPr>
            <w:rFonts w:ascii="Times New Roman" w:hAnsi="Times New Roman" w:cs="Times New Roman"/>
            <w:noProof/>
            <w:lang w:val="en-US"/>
          </w:rPr>
          <w:t>Blair et al., 2008</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B13FBE" w:rsidRPr="007427D1">
        <w:rPr>
          <w:rFonts w:ascii="Times New Roman" w:hAnsi="Times New Roman" w:cs="Times New Roman"/>
          <w:lang w:val="en-US"/>
        </w:rPr>
        <w:t xml:space="preserve">. </w:t>
      </w:r>
      <w:r w:rsidR="008F0350" w:rsidRPr="007427D1">
        <w:rPr>
          <w:rFonts w:ascii="Times New Roman" w:hAnsi="Times New Roman" w:cs="Times New Roman"/>
          <w:lang w:val="en-US"/>
        </w:rPr>
        <w:t xml:space="preserve">Healthy individuals </w:t>
      </w:r>
      <w:r w:rsidR="00143125" w:rsidRPr="007427D1">
        <w:rPr>
          <w:rFonts w:ascii="Times New Roman" w:hAnsi="Times New Roman" w:cs="Times New Roman"/>
          <w:lang w:val="en-US"/>
        </w:rPr>
        <w:t xml:space="preserve">are able to </w:t>
      </w:r>
      <w:r w:rsidR="001F59A3" w:rsidRPr="007427D1">
        <w:rPr>
          <w:rFonts w:ascii="Times New Roman" w:hAnsi="Times New Roman" w:cs="Times New Roman"/>
          <w:lang w:val="en-US"/>
        </w:rPr>
        <w:t xml:space="preserve">rapidly </w:t>
      </w:r>
      <w:r w:rsidR="00A97641" w:rsidRPr="007427D1">
        <w:rPr>
          <w:rFonts w:ascii="Times New Roman" w:hAnsi="Times New Roman" w:cs="Times New Roman"/>
          <w:lang w:val="en-US"/>
        </w:rPr>
        <w:t>down regulate</w:t>
      </w:r>
      <w:r w:rsidR="00143125" w:rsidRPr="007427D1">
        <w:rPr>
          <w:rFonts w:ascii="Times New Roman" w:hAnsi="Times New Roman" w:cs="Times New Roman"/>
          <w:lang w:val="en-US"/>
        </w:rPr>
        <w:t xml:space="preserve"> emotions after a stressor has ended, as a means of </w:t>
      </w:r>
      <w:r w:rsidR="008F0350" w:rsidRPr="007427D1">
        <w:rPr>
          <w:rFonts w:ascii="Times New Roman" w:hAnsi="Times New Roman" w:cs="Times New Roman"/>
          <w:lang w:val="en-US"/>
        </w:rPr>
        <w:t>adapt</w:t>
      </w:r>
      <w:r w:rsidR="00143125" w:rsidRPr="007427D1">
        <w:rPr>
          <w:rFonts w:ascii="Times New Roman" w:hAnsi="Times New Roman" w:cs="Times New Roman"/>
          <w:lang w:val="en-US"/>
        </w:rPr>
        <w:t>ing</w:t>
      </w:r>
      <w:r w:rsidR="008F0350" w:rsidRPr="007427D1">
        <w:rPr>
          <w:rFonts w:ascii="Times New Roman" w:hAnsi="Times New Roman" w:cs="Times New Roman"/>
          <w:lang w:val="en-US"/>
        </w:rPr>
        <w:t xml:space="preserve"> to environmental challenges without the severe biological cost of keeping stress levels high</w:t>
      </w:r>
      <w:r w:rsidR="00B729EA"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IYXN0aW5nczwvQXV0aG9yPjxZZWFyPjIwMTE8L1llYXI+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IYXN0aW5nczwvQXV0aG9yPjxZZWFyPjIwMTE8L1llYXI+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1" w:tooltip="Hastings, 2011 #370" w:history="1">
        <w:r w:rsidR="00FC2181" w:rsidRPr="007427D1">
          <w:rPr>
            <w:rFonts w:ascii="Times New Roman" w:hAnsi="Times New Roman" w:cs="Times New Roman"/>
            <w:noProof/>
            <w:lang w:val="en-US"/>
          </w:rPr>
          <w:t>Hastings et al., 2011</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8F0350" w:rsidRPr="007427D1">
        <w:rPr>
          <w:rFonts w:ascii="Times New Roman" w:hAnsi="Times New Roman" w:cs="Times New Roman"/>
          <w:lang w:val="en-US"/>
        </w:rPr>
        <w:t>.</w:t>
      </w:r>
      <w:r w:rsidR="00724F7C" w:rsidRPr="007427D1">
        <w:rPr>
          <w:rFonts w:ascii="Times New Roman" w:hAnsi="Times New Roman" w:cs="Times New Roman"/>
          <w:lang w:val="en-US"/>
        </w:rPr>
        <w:t xml:space="preserve"> </w:t>
      </w:r>
      <w:r w:rsidR="002D5ED6" w:rsidRPr="007427D1">
        <w:rPr>
          <w:rFonts w:ascii="Times New Roman" w:hAnsi="Times New Roman" w:cs="Times New Roman"/>
          <w:lang w:val="en-US"/>
        </w:rPr>
        <w:t>Recovery from stress is thus an important mechanism in behavioral adaptation. The aggressive and antisocial behavior that children suffering from ODD/CD show might be the result of impaired recovery</w:t>
      </w:r>
      <w:r w:rsidR="009411F1" w:rsidRPr="007427D1">
        <w:rPr>
          <w:rFonts w:ascii="Times New Roman" w:hAnsi="Times New Roman" w:cs="Times New Roman"/>
          <w:lang w:val="en-US"/>
        </w:rPr>
        <w:t xml:space="preserve">. </w:t>
      </w:r>
      <w:r w:rsidR="00701234" w:rsidRPr="007427D1">
        <w:rPr>
          <w:rFonts w:ascii="Times New Roman" w:hAnsi="Times New Roman" w:cs="Times New Roman"/>
          <w:lang w:val="en-US"/>
        </w:rPr>
        <w:t xml:space="preserve">However, </w:t>
      </w:r>
      <w:r w:rsidR="001F59A3" w:rsidRPr="007427D1">
        <w:rPr>
          <w:rFonts w:ascii="Times New Roman" w:hAnsi="Times New Roman" w:cs="Times New Roman"/>
          <w:lang w:val="en-US"/>
        </w:rPr>
        <w:t xml:space="preserve">the </w:t>
      </w:r>
      <w:r w:rsidR="00701234" w:rsidRPr="007427D1">
        <w:rPr>
          <w:rFonts w:ascii="Times New Roman" w:hAnsi="Times New Roman" w:cs="Times New Roman"/>
          <w:lang w:val="en-US"/>
        </w:rPr>
        <w:t>l</w:t>
      </w:r>
      <w:r w:rsidR="00447EE0" w:rsidRPr="007427D1">
        <w:rPr>
          <w:rFonts w:ascii="Times New Roman" w:hAnsi="Times New Roman" w:cs="Times New Roman"/>
          <w:lang w:val="en-US"/>
        </w:rPr>
        <w:t xml:space="preserve">iterature </w:t>
      </w:r>
      <w:r w:rsidR="00D03107" w:rsidRPr="007427D1">
        <w:rPr>
          <w:rFonts w:ascii="Times New Roman" w:hAnsi="Times New Roman" w:cs="Times New Roman"/>
          <w:lang w:val="en-US"/>
        </w:rPr>
        <w:t xml:space="preserve">examining </w:t>
      </w:r>
      <w:r w:rsidR="001F59A3" w:rsidRPr="007427D1">
        <w:rPr>
          <w:rFonts w:ascii="Times New Roman" w:hAnsi="Times New Roman" w:cs="Times New Roman"/>
          <w:lang w:val="en-US"/>
        </w:rPr>
        <w:t xml:space="preserve">cortisol </w:t>
      </w:r>
      <w:r w:rsidR="00447EE0" w:rsidRPr="007427D1">
        <w:rPr>
          <w:rFonts w:ascii="Times New Roman" w:hAnsi="Times New Roman" w:cs="Times New Roman"/>
          <w:lang w:val="en-US"/>
        </w:rPr>
        <w:t xml:space="preserve">recovery </w:t>
      </w:r>
      <w:r w:rsidR="00D03107" w:rsidRPr="007427D1">
        <w:rPr>
          <w:rFonts w:ascii="Times New Roman" w:hAnsi="Times New Roman" w:cs="Times New Roman"/>
          <w:lang w:val="en-US"/>
        </w:rPr>
        <w:t xml:space="preserve">separate from cortisol response to stress </w:t>
      </w:r>
      <w:r w:rsidR="00701234" w:rsidRPr="007427D1">
        <w:rPr>
          <w:rFonts w:ascii="Times New Roman" w:hAnsi="Times New Roman" w:cs="Times New Roman"/>
          <w:lang w:val="en-US"/>
        </w:rPr>
        <w:t>in children</w:t>
      </w:r>
      <w:r w:rsidR="002D2788" w:rsidRPr="007427D1">
        <w:rPr>
          <w:rFonts w:ascii="Times New Roman" w:hAnsi="Times New Roman" w:cs="Times New Roman"/>
          <w:lang w:val="en-US"/>
        </w:rPr>
        <w:t xml:space="preserve"> with emotional and behavioral problems</w:t>
      </w:r>
      <w:r w:rsidR="00701234" w:rsidRPr="007427D1">
        <w:rPr>
          <w:rFonts w:ascii="Times New Roman" w:hAnsi="Times New Roman" w:cs="Times New Roman"/>
          <w:lang w:val="en-US"/>
        </w:rPr>
        <w:t xml:space="preserve"> </w:t>
      </w:r>
      <w:r w:rsidR="00447EE0" w:rsidRPr="007427D1">
        <w:rPr>
          <w:rFonts w:ascii="Times New Roman" w:hAnsi="Times New Roman" w:cs="Times New Roman"/>
          <w:lang w:val="en-US"/>
        </w:rPr>
        <w:t>is sparse</w:t>
      </w:r>
      <w:r w:rsidR="00A349BC" w:rsidRPr="007427D1">
        <w:rPr>
          <w:rFonts w:ascii="Times New Roman" w:hAnsi="Times New Roman" w:cs="Times New Roman"/>
          <w:lang w:val="en-US"/>
        </w:rPr>
        <w:t>,</w:t>
      </w:r>
      <w:r w:rsidR="00187DED" w:rsidRPr="007427D1">
        <w:rPr>
          <w:rFonts w:ascii="Times New Roman" w:hAnsi="Times New Roman" w:cs="Times New Roman"/>
          <w:lang w:val="en-US"/>
        </w:rPr>
        <w:t xml:space="preserve"> </w:t>
      </w:r>
      <w:r w:rsidR="00447EE0" w:rsidRPr="007427D1">
        <w:rPr>
          <w:rFonts w:ascii="Times New Roman" w:hAnsi="Times New Roman" w:cs="Times New Roman"/>
          <w:lang w:val="en-US"/>
        </w:rPr>
        <w:t xml:space="preserve">and </w:t>
      </w:r>
      <w:r w:rsidR="00876415" w:rsidRPr="007427D1">
        <w:rPr>
          <w:rFonts w:ascii="Times New Roman" w:hAnsi="Times New Roman" w:cs="Times New Roman"/>
          <w:lang w:val="en-US"/>
        </w:rPr>
        <w:t xml:space="preserve">in relation to </w:t>
      </w:r>
      <w:r w:rsidR="00433B08" w:rsidRPr="007427D1">
        <w:rPr>
          <w:rFonts w:ascii="Times New Roman" w:hAnsi="Times New Roman" w:cs="Times New Roman"/>
          <w:lang w:val="en-US"/>
        </w:rPr>
        <w:t>ODD/</w:t>
      </w:r>
      <w:r w:rsidR="001F59A3" w:rsidRPr="007427D1">
        <w:rPr>
          <w:rFonts w:ascii="Times New Roman" w:hAnsi="Times New Roman" w:cs="Times New Roman"/>
          <w:lang w:val="en-US"/>
        </w:rPr>
        <w:t>CD</w:t>
      </w:r>
      <w:r w:rsidR="00876415" w:rsidRPr="007427D1">
        <w:rPr>
          <w:rFonts w:ascii="Times New Roman" w:hAnsi="Times New Roman" w:cs="Times New Roman"/>
          <w:lang w:val="en-US"/>
        </w:rPr>
        <w:t xml:space="preserve">, to our knowledge, non-existent. </w:t>
      </w:r>
      <w:r w:rsidR="004203A4" w:rsidRPr="007427D1">
        <w:rPr>
          <w:rFonts w:ascii="Times New Roman" w:hAnsi="Times New Roman" w:cs="Times New Roman"/>
          <w:lang w:val="en-US"/>
        </w:rPr>
        <w:t>Therefore, the</w:t>
      </w:r>
      <w:r w:rsidR="00876415" w:rsidRPr="007427D1">
        <w:rPr>
          <w:rFonts w:ascii="Times New Roman" w:hAnsi="Times New Roman" w:cs="Times New Roman"/>
          <w:lang w:val="en-US"/>
        </w:rPr>
        <w:t xml:space="preserve"> </w:t>
      </w:r>
      <w:r w:rsidR="00724F7C" w:rsidRPr="007427D1">
        <w:rPr>
          <w:rFonts w:ascii="Times New Roman" w:hAnsi="Times New Roman" w:cs="Times New Roman"/>
          <w:lang w:val="en-US"/>
        </w:rPr>
        <w:t>aim</w:t>
      </w:r>
      <w:r w:rsidR="005B14E9" w:rsidRPr="007427D1">
        <w:rPr>
          <w:rFonts w:ascii="Times New Roman" w:hAnsi="Times New Roman" w:cs="Times New Roman"/>
          <w:lang w:val="en-US"/>
        </w:rPr>
        <w:t>s</w:t>
      </w:r>
      <w:r w:rsidR="00724F7C" w:rsidRPr="007427D1">
        <w:rPr>
          <w:rFonts w:ascii="Times New Roman" w:hAnsi="Times New Roman" w:cs="Times New Roman"/>
          <w:lang w:val="en-US"/>
        </w:rPr>
        <w:t xml:space="preserve"> of </w:t>
      </w:r>
      <w:r w:rsidR="005B14E9" w:rsidRPr="007427D1">
        <w:rPr>
          <w:rFonts w:ascii="Times New Roman" w:hAnsi="Times New Roman" w:cs="Times New Roman"/>
          <w:lang w:val="en-US"/>
        </w:rPr>
        <w:t>the</w:t>
      </w:r>
      <w:r w:rsidR="001F59A3" w:rsidRPr="007427D1">
        <w:rPr>
          <w:rFonts w:ascii="Times New Roman" w:hAnsi="Times New Roman" w:cs="Times New Roman"/>
          <w:lang w:val="en-US"/>
        </w:rPr>
        <w:t xml:space="preserve"> </w:t>
      </w:r>
      <w:r w:rsidR="00724F7C" w:rsidRPr="007427D1">
        <w:rPr>
          <w:rFonts w:ascii="Times New Roman" w:hAnsi="Times New Roman" w:cs="Times New Roman"/>
          <w:lang w:val="en-US"/>
        </w:rPr>
        <w:t xml:space="preserve">study </w:t>
      </w:r>
      <w:r w:rsidR="005B14E9" w:rsidRPr="007427D1">
        <w:rPr>
          <w:rFonts w:ascii="Times New Roman" w:hAnsi="Times New Roman" w:cs="Times New Roman"/>
          <w:lang w:val="en-US"/>
        </w:rPr>
        <w:t xml:space="preserve">were </w:t>
      </w:r>
      <w:r w:rsidR="00192D6F" w:rsidRPr="007427D1">
        <w:rPr>
          <w:rFonts w:ascii="Times New Roman" w:hAnsi="Times New Roman" w:cs="Times New Roman"/>
          <w:lang w:val="en-US"/>
        </w:rPr>
        <w:t xml:space="preserve">to further investigate the role of anxiety within those with ODD/CD and to </w:t>
      </w:r>
      <w:r w:rsidR="001F59A3" w:rsidRPr="007427D1">
        <w:rPr>
          <w:rFonts w:ascii="Times New Roman" w:hAnsi="Times New Roman" w:cs="Times New Roman"/>
          <w:lang w:val="en-US"/>
        </w:rPr>
        <w:t xml:space="preserve">examine </w:t>
      </w:r>
      <w:r w:rsidR="00192D6F" w:rsidRPr="007427D1">
        <w:rPr>
          <w:rFonts w:ascii="Times New Roman" w:hAnsi="Times New Roman" w:cs="Times New Roman"/>
          <w:lang w:val="en-US"/>
        </w:rPr>
        <w:t xml:space="preserve">cortisol </w:t>
      </w:r>
      <w:r w:rsidR="005D4047" w:rsidRPr="007427D1">
        <w:rPr>
          <w:rFonts w:ascii="Times New Roman" w:hAnsi="Times New Roman" w:cs="Times New Roman"/>
          <w:lang w:val="en-US"/>
        </w:rPr>
        <w:t xml:space="preserve">under </w:t>
      </w:r>
      <w:r w:rsidR="00192D6F" w:rsidRPr="007427D1">
        <w:rPr>
          <w:rFonts w:ascii="Times New Roman" w:hAnsi="Times New Roman" w:cs="Times New Roman"/>
          <w:lang w:val="en-US"/>
        </w:rPr>
        <w:t>baseline, stress and recovery</w:t>
      </w:r>
      <w:r w:rsidR="00A84CF2" w:rsidRPr="007427D1">
        <w:rPr>
          <w:rFonts w:ascii="Times New Roman" w:hAnsi="Times New Roman" w:cs="Times New Roman"/>
          <w:lang w:val="en-US"/>
        </w:rPr>
        <w:t xml:space="preserve"> conditions</w:t>
      </w:r>
      <w:r w:rsidR="00192D6F" w:rsidRPr="007427D1">
        <w:rPr>
          <w:rFonts w:ascii="Times New Roman" w:hAnsi="Times New Roman" w:cs="Times New Roman"/>
          <w:lang w:val="en-US"/>
        </w:rPr>
        <w:t xml:space="preserve">. To this end we included boys with ODD/CD with and without a comorbid anxiety disorder and </w:t>
      </w:r>
      <w:r w:rsidR="00A84CF2" w:rsidRPr="007427D1">
        <w:rPr>
          <w:rFonts w:ascii="Times New Roman" w:hAnsi="Times New Roman" w:cs="Times New Roman"/>
          <w:lang w:val="en-US"/>
        </w:rPr>
        <w:t xml:space="preserve">also a sample of </w:t>
      </w:r>
      <w:r w:rsidR="00192D6F" w:rsidRPr="007427D1">
        <w:rPr>
          <w:rFonts w:ascii="Times New Roman" w:hAnsi="Times New Roman" w:cs="Times New Roman"/>
          <w:lang w:val="en-US"/>
        </w:rPr>
        <w:t xml:space="preserve">typically developing </w:t>
      </w:r>
      <w:r w:rsidR="00A84CF2" w:rsidRPr="007427D1">
        <w:rPr>
          <w:rFonts w:ascii="Times New Roman" w:hAnsi="Times New Roman" w:cs="Times New Roman"/>
          <w:lang w:val="en-US"/>
        </w:rPr>
        <w:t>boys as controls</w:t>
      </w:r>
      <w:r w:rsidR="00192D6F" w:rsidRPr="007427D1">
        <w:rPr>
          <w:rFonts w:ascii="Times New Roman" w:hAnsi="Times New Roman" w:cs="Times New Roman"/>
          <w:lang w:val="en-US"/>
        </w:rPr>
        <w:t>.</w:t>
      </w:r>
    </w:p>
    <w:p w:rsidR="0071362E" w:rsidRPr="007427D1" w:rsidRDefault="0071362E" w:rsidP="0071362E">
      <w:pPr>
        <w:spacing w:after="0" w:line="480" w:lineRule="auto"/>
        <w:ind w:firstLine="708"/>
        <w:jc w:val="both"/>
        <w:rPr>
          <w:rFonts w:ascii="Times New Roman" w:hAnsi="Times New Roman" w:cs="Times New Roman"/>
          <w:lang w:val="en-US"/>
        </w:rPr>
      </w:pPr>
    </w:p>
    <w:p w:rsidR="00BB6946" w:rsidRPr="007427D1" w:rsidRDefault="00BB6946">
      <w:pPr>
        <w:rPr>
          <w:rFonts w:ascii="Times New Roman" w:eastAsia="Times New Roman" w:hAnsi="Times New Roman" w:cs="Times New Roman"/>
          <w:b/>
          <w:lang w:val="en-US"/>
        </w:rPr>
      </w:pPr>
      <w:r w:rsidRPr="007427D1">
        <w:rPr>
          <w:rFonts w:ascii="Times New Roman" w:eastAsia="Times New Roman" w:hAnsi="Times New Roman" w:cs="Times New Roman"/>
          <w:b/>
          <w:lang w:val="en-US"/>
        </w:rPr>
        <w:br w:type="page"/>
      </w:r>
    </w:p>
    <w:p w:rsidR="00A924D1" w:rsidRPr="007427D1" w:rsidRDefault="008E61DA" w:rsidP="00F23A6D">
      <w:pPr>
        <w:spacing w:after="0"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lastRenderedPageBreak/>
        <w:t xml:space="preserve">2. </w:t>
      </w:r>
      <w:r w:rsidR="00A924D1" w:rsidRPr="007427D1">
        <w:rPr>
          <w:rFonts w:ascii="Times New Roman" w:eastAsia="Times New Roman" w:hAnsi="Times New Roman" w:cs="Times New Roman"/>
          <w:b/>
          <w:lang w:val="en-US"/>
        </w:rPr>
        <w:t>Method</w:t>
      </w:r>
    </w:p>
    <w:p w:rsidR="0071362E" w:rsidRPr="007427D1" w:rsidRDefault="009D7B4A" w:rsidP="00E11D55">
      <w:pPr>
        <w:spacing w:after="240" w:line="480" w:lineRule="auto"/>
        <w:jc w:val="both"/>
        <w:rPr>
          <w:rFonts w:ascii="Times New Roman" w:hAnsi="Times New Roman" w:cs="Times New Roman"/>
          <w:lang w:val="en-US"/>
        </w:rPr>
      </w:pPr>
      <w:r w:rsidRPr="007427D1">
        <w:rPr>
          <w:rFonts w:ascii="Times New Roman" w:hAnsi="Times New Roman" w:cs="Times New Roman"/>
          <w:lang w:val="en-US"/>
        </w:rPr>
        <w:t xml:space="preserve">The current study was approved by the </w:t>
      </w:r>
      <w:r w:rsidRPr="007427D1">
        <w:rPr>
          <w:rFonts w:ascii="Times New Roman" w:hAnsi="Times New Roman" w:cs="Times New Roman"/>
          <w:bCs/>
          <w:color w:val="222222"/>
          <w:lang w:val="en-US"/>
        </w:rPr>
        <w:t>Medical Ethical Committee</w:t>
      </w:r>
      <w:r w:rsidRPr="007427D1">
        <w:rPr>
          <w:rFonts w:ascii="Times New Roman" w:hAnsi="Times New Roman" w:cs="Times New Roman"/>
          <w:b/>
          <w:color w:val="222222"/>
          <w:lang w:val="en-US"/>
        </w:rPr>
        <w:t xml:space="preserve"> </w:t>
      </w:r>
      <w:r w:rsidRPr="007427D1">
        <w:rPr>
          <w:rFonts w:ascii="Times New Roman" w:hAnsi="Times New Roman" w:cs="Times New Roman"/>
          <w:color w:val="222222"/>
          <w:lang w:val="en-US"/>
        </w:rPr>
        <w:t>of</w:t>
      </w:r>
      <w:r w:rsidRPr="007427D1">
        <w:rPr>
          <w:rFonts w:ascii="Times New Roman" w:hAnsi="Times New Roman" w:cs="Times New Roman"/>
          <w:b/>
          <w:color w:val="222222"/>
          <w:lang w:val="en-US"/>
        </w:rPr>
        <w:t xml:space="preserve"> </w:t>
      </w:r>
      <w:r w:rsidRPr="007427D1">
        <w:rPr>
          <w:rFonts w:ascii="Times New Roman" w:hAnsi="Times New Roman" w:cs="Times New Roman"/>
          <w:bCs/>
          <w:color w:val="222222"/>
          <w:lang w:val="en-US"/>
        </w:rPr>
        <w:t>Leiden</w:t>
      </w:r>
      <w:r w:rsidRPr="007427D1">
        <w:rPr>
          <w:rFonts w:ascii="Times New Roman" w:hAnsi="Times New Roman" w:cs="Times New Roman"/>
          <w:b/>
          <w:color w:val="222222"/>
          <w:lang w:val="en-US"/>
        </w:rPr>
        <w:t xml:space="preserve"> </w:t>
      </w:r>
      <w:r w:rsidRPr="007427D1">
        <w:rPr>
          <w:rFonts w:ascii="Times New Roman" w:hAnsi="Times New Roman" w:cs="Times New Roman"/>
          <w:color w:val="222222"/>
          <w:lang w:val="en-US"/>
        </w:rPr>
        <w:t>University</w:t>
      </w:r>
      <w:r w:rsidRPr="007427D1">
        <w:rPr>
          <w:rFonts w:ascii="Times New Roman" w:hAnsi="Times New Roman" w:cs="Times New Roman"/>
          <w:b/>
          <w:color w:val="222222"/>
          <w:lang w:val="en-US"/>
        </w:rPr>
        <w:t xml:space="preserve"> </w:t>
      </w:r>
      <w:r w:rsidRPr="007427D1">
        <w:rPr>
          <w:rFonts w:ascii="Times New Roman" w:hAnsi="Times New Roman" w:cs="Times New Roman"/>
          <w:bCs/>
          <w:color w:val="222222"/>
          <w:lang w:val="en-US"/>
        </w:rPr>
        <w:t>Medical</w:t>
      </w:r>
      <w:r w:rsidRPr="007427D1">
        <w:rPr>
          <w:rFonts w:ascii="Times New Roman" w:hAnsi="Times New Roman" w:cs="Times New Roman"/>
          <w:b/>
          <w:color w:val="222222"/>
          <w:lang w:val="en-US"/>
        </w:rPr>
        <w:t xml:space="preserve"> </w:t>
      </w:r>
      <w:r w:rsidRPr="007427D1">
        <w:rPr>
          <w:rFonts w:ascii="Times New Roman" w:hAnsi="Times New Roman" w:cs="Times New Roman"/>
          <w:color w:val="222222"/>
          <w:lang w:val="en-US"/>
        </w:rPr>
        <w:t xml:space="preserve">Centre (LUMC). Prior to participation signed informed consent </w:t>
      </w:r>
      <w:r w:rsidRPr="007427D1">
        <w:rPr>
          <w:rFonts w:ascii="Times New Roman" w:eastAsia="Times New Roman" w:hAnsi="Times New Roman" w:cs="Times New Roman"/>
          <w:bCs/>
          <w:color w:val="222222"/>
          <w:lang w:val="en-US"/>
        </w:rPr>
        <w:t>according to the declaration of Helsinki</w:t>
      </w:r>
      <w:r w:rsidRPr="007427D1">
        <w:rPr>
          <w:rFonts w:ascii="Times New Roman" w:hAnsi="Times New Roman" w:cs="Times New Roman"/>
          <w:color w:val="222222"/>
          <w:lang w:val="en-US"/>
        </w:rPr>
        <w:t xml:space="preserve"> was obtained</w:t>
      </w:r>
      <w:r w:rsidR="00FA0FBF" w:rsidRPr="007427D1">
        <w:rPr>
          <w:rFonts w:ascii="Times New Roman" w:hAnsi="Times New Roman" w:cs="Times New Roman"/>
          <w:color w:val="222222"/>
          <w:lang w:val="en-US"/>
        </w:rPr>
        <w:t xml:space="preserve"> </w:t>
      </w:r>
      <w:r w:rsidR="00CC47F3" w:rsidRPr="007427D1">
        <w:rPr>
          <w:rFonts w:ascii="Times New Roman" w:hAnsi="Times New Roman" w:cs="Times New Roman"/>
          <w:color w:val="222222"/>
          <w:lang w:val="en-US"/>
        </w:rPr>
        <w:t xml:space="preserve">from </w:t>
      </w:r>
      <w:r w:rsidR="00FA0FBF" w:rsidRPr="007427D1">
        <w:rPr>
          <w:rFonts w:ascii="Times New Roman" w:hAnsi="Times New Roman" w:cs="Times New Roman"/>
          <w:color w:val="222222"/>
          <w:lang w:val="en-US"/>
        </w:rPr>
        <w:t>the parents</w:t>
      </w:r>
      <w:r w:rsidRPr="007427D1">
        <w:rPr>
          <w:rFonts w:ascii="Times New Roman" w:hAnsi="Times New Roman" w:cs="Times New Roman"/>
          <w:color w:val="222222"/>
          <w:lang w:val="en-US"/>
        </w:rPr>
        <w:t xml:space="preserve">. </w:t>
      </w:r>
      <w:r w:rsidR="00873764" w:rsidRPr="007427D1">
        <w:rPr>
          <w:rFonts w:ascii="Times New Roman" w:hAnsi="Times New Roman" w:cs="Times New Roman"/>
          <w:color w:val="222222"/>
          <w:lang w:val="en-US"/>
        </w:rPr>
        <w:t xml:space="preserve">Eleven </w:t>
      </w:r>
      <w:r w:rsidR="00984E13" w:rsidRPr="007427D1">
        <w:rPr>
          <w:rFonts w:ascii="Times New Roman" w:hAnsi="Times New Roman" w:cs="Times New Roman"/>
          <w:lang w:val="en-US"/>
        </w:rPr>
        <w:t xml:space="preserve">boys with ODD/CD </w:t>
      </w:r>
      <w:r w:rsidR="00B97430" w:rsidRPr="007427D1">
        <w:rPr>
          <w:rFonts w:ascii="Times New Roman" w:hAnsi="Times New Roman" w:cs="Times New Roman"/>
          <w:lang w:val="en-US"/>
        </w:rPr>
        <w:t xml:space="preserve">and two controls </w:t>
      </w:r>
      <w:r w:rsidR="00C01F03" w:rsidRPr="007427D1">
        <w:rPr>
          <w:rFonts w:ascii="Times New Roman" w:hAnsi="Times New Roman" w:cs="Times New Roman"/>
          <w:lang w:val="en-US"/>
        </w:rPr>
        <w:t xml:space="preserve">from the larger study </w:t>
      </w:r>
      <w:r w:rsidR="00984E13" w:rsidRPr="007427D1">
        <w:rPr>
          <w:rFonts w:ascii="Times New Roman" w:hAnsi="Times New Roman" w:cs="Times New Roman"/>
          <w:lang w:val="en-US"/>
        </w:rPr>
        <w:t>were not able to produce saliva samples</w:t>
      </w:r>
      <w:r w:rsidR="00873764" w:rsidRPr="007427D1">
        <w:rPr>
          <w:rFonts w:ascii="Times New Roman" w:hAnsi="Times New Roman" w:cs="Times New Roman"/>
          <w:lang w:val="en-US"/>
        </w:rPr>
        <w:t>, missed one or more</w:t>
      </w:r>
      <w:r w:rsidR="00C908A6" w:rsidRPr="007427D1">
        <w:rPr>
          <w:rFonts w:ascii="Times New Roman" w:hAnsi="Times New Roman" w:cs="Times New Roman"/>
          <w:lang w:val="en-US"/>
        </w:rPr>
        <w:t xml:space="preserve"> saliva sample</w:t>
      </w:r>
      <w:r w:rsidR="00873764" w:rsidRPr="007427D1">
        <w:rPr>
          <w:rFonts w:ascii="Times New Roman" w:hAnsi="Times New Roman" w:cs="Times New Roman"/>
          <w:lang w:val="en-US"/>
        </w:rPr>
        <w:t xml:space="preserve"> or had </w:t>
      </w:r>
      <w:r w:rsidR="00C908A6" w:rsidRPr="007427D1">
        <w:rPr>
          <w:rFonts w:ascii="Times New Roman" w:hAnsi="Times New Roman" w:cs="Times New Roman"/>
          <w:lang w:val="en-US"/>
        </w:rPr>
        <w:t xml:space="preserve">one or two </w:t>
      </w:r>
      <w:r w:rsidR="00873764" w:rsidRPr="007427D1">
        <w:rPr>
          <w:rFonts w:ascii="Times New Roman" w:hAnsi="Times New Roman" w:cs="Times New Roman"/>
          <w:lang w:val="en-US"/>
        </w:rPr>
        <w:t xml:space="preserve">saliva samples that were inadequate for analyses, </w:t>
      </w:r>
      <w:r w:rsidR="00C908A6" w:rsidRPr="007427D1">
        <w:rPr>
          <w:rFonts w:ascii="Times New Roman" w:hAnsi="Times New Roman" w:cs="Times New Roman"/>
          <w:lang w:val="en-US"/>
        </w:rPr>
        <w:t>i.e.</w:t>
      </w:r>
      <w:r w:rsidR="00873764" w:rsidRPr="007427D1">
        <w:rPr>
          <w:rFonts w:ascii="Times New Roman" w:hAnsi="Times New Roman" w:cs="Times New Roman"/>
          <w:lang w:val="en-US"/>
        </w:rPr>
        <w:t xml:space="preserve"> 3 SD above mean,</w:t>
      </w:r>
      <w:r w:rsidR="00984E13" w:rsidRPr="007427D1">
        <w:rPr>
          <w:rFonts w:ascii="Times New Roman" w:hAnsi="Times New Roman" w:cs="Times New Roman"/>
          <w:lang w:val="en-US"/>
        </w:rPr>
        <w:t xml:space="preserve"> and were excluded from </w:t>
      </w:r>
      <w:r w:rsidR="00C01F03" w:rsidRPr="007427D1">
        <w:rPr>
          <w:rFonts w:ascii="Times New Roman" w:hAnsi="Times New Roman" w:cs="Times New Roman"/>
          <w:lang w:val="en-US"/>
        </w:rPr>
        <w:t>th</w:t>
      </w:r>
      <w:r w:rsidR="001873A7" w:rsidRPr="007427D1">
        <w:rPr>
          <w:rFonts w:ascii="Times New Roman" w:hAnsi="Times New Roman" w:cs="Times New Roman"/>
          <w:lang w:val="en-US"/>
        </w:rPr>
        <w:t xml:space="preserve">e current </w:t>
      </w:r>
      <w:r w:rsidR="00C01F03" w:rsidRPr="007427D1">
        <w:rPr>
          <w:rFonts w:ascii="Times New Roman" w:hAnsi="Times New Roman" w:cs="Times New Roman"/>
          <w:lang w:val="en-US"/>
        </w:rPr>
        <w:t>study</w:t>
      </w:r>
      <w:r w:rsidR="00984E13" w:rsidRPr="007427D1">
        <w:rPr>
          <w:rFonts w:ascii="Times New Roman" w:hAnsi="Times New Roman" w:cs="Times New Roman"/>
          <w:lang w:val="en-US"/>
        </w:rPr>
        <w:t>.</w:t>
      </w:r>
    </w:p>
    <w:p w:rsidR="00A924D1" w:rsidRPr="007427D1" w:rsidRDefault="008E61DA" w:rsidP="00F23A6D">
      <w:pPr>
        <w:spacing w:after="0" w:line="480" w:lineRule="auto"/>
        <w:jc w:val="both"/>
        <w:rPr>
          <w:rFonts w:ascii="Times New Roman" w:eastAsia="Times New Roman" w:hAnsi="Times New Roman" w:cs="Times New Roman"/>
          <w:b/>
          <w:color w:val="222222"/>
          <w:lang w:val="en-US"/>
        </w:rPr>
      </w:pPr>
      <w:r w:rsidRPr="007427D1">
        <w:rPr>
          <w:rFonts w:ascii="Times New Roman" w:eastAsia="Times New Roman" w:hAnsi="Times New Roman" w:cs="Times New Roman"/>
          <w:b/>
          <w:color w:val="222222"/>
          <w:lang w:val="en-US"/>
        </w:rPr>
        <w:t xml:space="preserve">2.1 </w:t>
      </w:r>
      <w:r w:rsidR="00A924D1" w:rsidRPr="007427D1">
        <w:rPr>
          <w:rFonts w:ascii="Times New Roman" w:eastAsia="Times New Roman" w:hAnsi="Times New Roman" w:cs="Times New Roman"/>
          <w:b/>
          <w:color w:val="222222"/>
          <w:lang w:val="en-US"/>
        </w:rPr>
        <w:t>Participants</w:t>
      </w:r>
    </w:p>
    <w:p w:rsidR="00CD3DE6" w:rsidRPr="007427D1" w:rsidRDefault="000F390B" w:rsidP="00DB610F">
      <w:pPr>
        <w:spacing w:line="480" w:lineRule="auto"/>
        <w:jc w:val="both"/>
        <w:rPr>
          <w:rFonts w:ascii="Times New Roman" w:eastAsia="Times New Roman" w:hAnsi="Times New Roman" w:cs="Times New Roman"/>
          <w:color w:val="222222"/>
          <w:lang w:val="en-US"/>
        </w:rPr>
      </w:pPr>
      <w:r w:rsidRPr="007427D1">
        <w:rPr>
          <w:rFonts w:ascii="Times New Roman" w:hAnsi="Times New Roman" w:cs="Times New Roman"/>
          <w:i/>
          <w:color w:val="222222"/>
          <w:lang w:val="en-US"/>
        </w:rPr>
        <w:t xml:space="preserve">The ODD/CD group </w:t>
      </w:r>
      <w:r w:rsidRPr="007427D1">
        <w:rPr>
          <w:rFonts w:ascii="Times New Roman" w:hAnsi="Times New Roman" w:cs="Times New Roman"/>
          <w:lang w:val="en-US"/>
        </w:rPr>
        <w:t>(</w:t>
      </w:r>
      <w:r w:rsidRPr="007427D1">
        <w:rPr>
          <w:rFonts w:ascii="Times New Roman" w:hAnsi="Times New Roman" w:cs="Times New Roman"/>
          <w:i/>
          <w:lang w:val="en-US"/>
        </w:rPr>
        <w:t>n</w:t>
      </w:r>
      <w:r w:rsidR="00C908A6" w:rsidRPr="007427D1">
        <w:rPr>
          <w:rFonts w:ascii="Times New Roman" w:hAnsi="Times New Roman" w:cs="Times New Roman"/>
          <w:lang w:val="en-US"/>
        </w:rPr>
        <w:t>=54</w:t>
      </w:r>
      <w:r w:rsidRPr="007427D1">
        <w:rPr>
          <w:rFonts w:ascii="Times New Roman" w:hAnsi="Times New Roman" w:cs="Times New Roman"/>
          <w:lang w:val="en-US"/>
        </w:rPr>
        <w:t xml:space="preserve">) </w:t>
      </w:r>
      <w:r w:rsidRPr="007427D1">
        <w:rPr>
          <w:rFonts w:ascii="Times New Roman" w:hAnsi="Times New Roman" w:cs="Times New Roman"/>
          <w:color w:val="222222"/>
          <w:lang w:val="en-US"/>
        </w:rPr>
        <w:t xml:space="preserve">was recruited </w:t>
      </w:r>
      <w:r w:rsidRPr="007427D1">
        <w:rPr>
          <w:rFonts w:ascii="Times New Roman" w:hAnsi="Times New Roman" w:cs="Times New Roman"/>
          <w:lang w:val="en-US"/>
        </w:rPr>
        <w:t>at clinical health centers (</w:t>
      </w:r>
      <w:r w:rsidRPr="007427D1">
        <w:rPr>
          <w:rFonts w:ascii="Times New Roman" w:hAnsi="Times New Roman" w:cs="Times New Roman"/>
          <w:i/>
          <w:lang w:val="en-US"/>
        </w:rPr>
        <w:t>n</w:t>
      </w:r>
      <w:r w:rsidR="00243654" w:rsidRPr="007427D1">
        <w:rPr>
          <w:rFonts w:ascii="Times New Roman" w:hAnsi="Times New Roman" w:cs="Times New Roman"/>
          <w:lang w:val="en-US"/>
        </w:rPr>
        <w:t>=19</w:t>
      </w:r>
      <w:r w:rsidRPr="007427D1">
        <w:rPr>
          <w:rFonts w:ascii="Times New Roman" w:hAnsi="Times New Roman" w:cs="Times New Roman"/>
          <w:lang w:val="en-US"/>
        </w:rPr>
        <w:t>), special education schools (</w:t>
      </w:r>
      <w:r w:rsidRPr="007427D1">
        <w:rPr>
          <w:rFonts w:ascii="Times New Roman" w:hAnsi="Times New Roman" w:cs="Times New Roman"/>
          <w:i/>
          <w:lang w:val="en-US"/>
        </w:rPr>
        <w:t>n</w:t>
      </w:r>
      <w:r w:rsidRPr="007427D1">
        <w:rPr>
          <w:rFonts w:ascii="Times New Roman" w:hAnsi="Times New Roman" w:cs="Times New Roman"/>
          <w:lang w:val="en-US"/>
        </w:rPr>
        <w:t>=</w:t>
      </w:r>
      <w:r w:rsidR="00545AA5" w:rsidRPr="007427D1">
        <w:rPr>
          <w:rFonts w:ascii="Times New Roman" w:hAnsi="Times New Roman" w:cs="Times New Roman"/>
          <w:lang w:val="en-US"/>
        </w:rPr>
        <w:t>2</w:t>
      </w:r>
      <w:r w:rsidR="00243654" w:rsidRPr="007427D1">
        <w:rPr>
          <w:rFonts w:ascii="Times New Roman" w:hAnsi="Times New Roman" w:cs="Times New Roman"/>
          <w:lang w:val="en-US"/>
        </w:rPr>
        <w:t>6</w:t>
      </w:r>
      <w:r w:rsidRPr="007427D1">
        <w:rPr>
          <w:rFonts w:ascii="Times New Roman" w:hAnsi="Times New Roman" w:cs="Times New Roman"/>
          <w:lang w:val="en-US"/>
        </w:rPr>
        <w:t>) and regular elementary schools (</w:t>
      </w:r>
      <w:r w:rsidRPr="007427D1">
        <w:rPr>
          <w:rFonts w:ascii="Times New Roman" w:hAnsi="Times New Roman" w:cs="Times New Roman"/>
          <w:i/>
          <w:lang w:val="en-US"/>
        </w:rPr>
        <w:t>n</w:t>
      </w:r>
      <w:r w:rsidRPr="007427D1">
        <w:rPr>
          <w:rFonts w:ascii="Times New Roman" w:hAnsi="Times New Roman" w:cs="Times New Roman"/>
          <w:lang w:val="en-US"/>
        </w:rPr>
        <w:t>=</w:t>
      </w:r>
      <w:r w:rsidR="00243654" w:rsidRPr="007427D1">
        <w:rPr>
          <w:rFonts w:ascii="Times New Roman" w:hAnsi="Times New Roman" w:cs="Times New Roman"/>
          <w:lang w:val="en-US"/>
        </w:rPr>
        <w:t>9</w:t>
      </w:r>
      <w:r w:rsidRPr="007427D1">
        <w:rPr>
          <w:rFonts w:ascii="Times New Roman" w:hAnsi="Times New Roman" w:cs="Times New Roman"/>
          <w:lang w:val="en-US"/>
        </w:rPr>
        <w:t xml:space="preserve">). </w:t>
      </w:r>
      <w:r w:rsidR="00D04DE9" w:rsidRPr="007427D1">
        <w:rPr>
          <w:rFonts w:ascii="Times New Roman" w:hAnsi="Times New Roman" w:cs="Times New Roman"/>
          <w:lang w:val="en-US"/>
        </w:rPr>
        <w:t xml:space="preserve">All boys had an IQ over 70, </w:t>
      </w:r>
      <w:r w:rsidR="00AB39F4" w:rsidRPr="007427D1">
        <w:rPr>
          <w:rFonts w:ascii="Times New Roman" w:hAnsi="Times New Roman" w:cs="Times New Roman"/>
          <w:lang w:val="en-US"/>
        </w:rPr>
        <w:t xml:space="preserve">were </w:t>
      </w:r>
      <w:r w:rsidRPr="007427D1">
        <w:rPr>
          <w:rFonts w:ascii="Times New Roman" w:hAnsi="Times New Roman" w:cs="Times New Roman"/>
          <w:lang w:val="en-US"/>
        </w:rPr>
        <w:t>age</w:t>
      </w:r>
      <w:r w:rsidR="00AB39F4" w:rsidRPr="007427D1">
        <w:rPr>
          <w:rFonts w:ascii="Times New Roman" w:hAnsi="Times New Roman" w:cs="Times New Roman"/>
          <w:lang w:val="en-US"/>
        </w:rPr>
        <w:t>d</w:t>
      </w:r>
      <w:r w:rsidRPr="007427D1">
        <w:rPr>
          <w:rFonts w:ascii="Times New Roman" w:hAnsi="Times New Roman" w:cs="Times New Roman"/>
          <w:lang w:val="en-US"/>
        </w:rPr>
        <w:t xml:space="preserve"> between </w:t>
      </w:r>
      <w:r w:rsidR="00D04DE9" w:rsidRPr="007427D1">
        <w:rPr>
          <w:rFonts w:ascii="Times New Roman" w:hAnsi="Times New Roman" w:cs="Times New Roman"/>
          <w:lang w:val="en-US"/>
        </w:rPr>
        <w:t>7.8</w:t>
      </w:r>
      <w:r w:rsidRPr="007427D1">
        <w:rPr>
          <w:rFonts w:ascii="Times New Roman" w:hAnsi="Times New Roman" w:cs="Times New Roman"/>
          <w:lang w:val="en-US"/>
        </w:rPr>
        <w:t xml:space="preserve"> and 12</w:t>
      </w:r>
      <w:r w:rsidR="00D04DE9" w:rsidRPr="007427D1">
        <w:rPr>
          <w:rFonts w:ascii="Times New Roman" w:hAnsi="Times New Roman" w:cs="Times New Roman"/>
          <w:lang w:val="en-US"/>
        </w:rPr>
        <w:t>.9</w:t>
      </w:r>
      <w:r w:rsidRPr="007427D1">
        <w:rPr>
          <w:rFonts w:ascii="Times New Roman" w:hAnsi="Times New Roman" w:cs="Times New Roman"/>
          <w:lang w:val="en-US"/>
        </w:rPr>
        <w:t>, and a diagnosis of ODD or CD on the</w:t>
      </w:r>
      <w:r w:rsidR="00647D5C" w:rsidRPr="007427D1">
        <w:rPr>
          <w:rFonts w:ascii="Times New Roman" w:hAnsi="Times New Roman" w:cs="Times New Roman"/>
          <w:lang w:val="en-US"/>
        </w:rPr>
        <w:t xml:space="preserve"> Diagnostic Interview Schedule for Children</w:t>
      </w:r>
      <w:r w:rsidRPr="007427D1">
        <w:rPr>
          <w:rFonts w:ascii="Times New Roman" w:hAnsi="Times New Roman" w:cs="Times New Roman"/>
          <w:lang w:val="en-US"/>
        </w:rPr>
        <w:t xml:space="preserve"> </w:t>
      </w:r>
      <w:r w:rsidR="00647D5C" w:rsidRPr="007427D1">
        <w:rPr>
          <w:rFonts w:ascii="Times New Roman" w:hAnsi="Times New Roman" w:cs="Times New Roman"/>
          <w:lang w:val="en-US"/>
        </w:rPr>
        <w:t>(</w:t>
      </w:r>
      <w:r w:rsidRPr="007427D1">
        <w:rPr>
          <w:rFonts w:ascii="Times New Roman" w:hAnsi="Times New Roman" w:cs="Times New Roman"/>
          <w:lang w:val="en-US"/>
        </w:rPr>
        <w:t>DISC-IV</w:t>
      </w:r>
      <w:r w:rsidR="00647D5C" w:rsidRPr="007427D1">
        <w:rPr>
          <w:rFonts w:ascii="Times New Roman" w:hAnsi="Times New Roman" w:cs="Times New Roman"/>
          <w:lang w:val="en-US"/>
        </w:rPr>
        <w:t>;</w:t>
      </w:r>
      <w:r w:rsidR="00522F52" w:rsidRPr="007427D1">
        <w:rPr>
          <w:rFonts w:ascii="Times New Roman" w:hAnsi="Times New Roman" w:cs="Times New Roman"/>
          <w:lang w:val="en-US"/>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BF6E39" w:rsidRPr="007427D1">
        <w:rPr>
          <w:rFonts w:ascii="Times New Roman" w:hAnsi="Times New Roman" w:cs="Times New Roman"/>
          <w:noProof/>
          <w:lang w:val="en-US"/>
        </w:rPr>
        <w:t xml:space="preserve"> </w:t>
      </w:r>
      <w:hyperlink w:anchor="_ENREF_40" w:tooltip="Shaffer, 2000 #328" w:history="1">
        <w:r w:rsidR="00FC2181" w:rsidRPr="007427D1">
          <w:rPr>
            <w:rFonts w:ascii="Times New Roman" w:hAnsi="Times New Roman" w:cs="Times New Roman"/>
            <w:noProof/>
            <w:lang w:val="en-US"/>
          </w:rPr>
          <w:t>Shaffer et al., 2000</w:t>
        </w:r>
      </w:hyperlink>
      <w:r w:rsidR="00FC2181"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F074F5" w:rsidRPr="007427D1">
        <w:rPr>
          <w:rFonts w:ascii="Times New Roman" w:hAnsi="Times New Roman" w:cs="Times New Roman"/>
          <w:lang w:val="en-US"/>
        </w:rPr>
        <w:t>.</w:t>
      </w:r>
      <w:r w:rsidRPr="007427D1">
        <w:rPr>
          <w:rFonts w:ascii="Times New Roman" w:hAnsi="Times New Roman" w:cs="Times New Roman"/>
          <w:lang w:val="en-US"/>
        </w:rPr>
        <w:t xml:space="preserve"> </w:t>
      </w:r>
      <w:r w:rsidR="006A64C5" w:rsidRPr="007427D1">
        <w:rPr>
          <w:rFonts w:ascii="Times New Roman" w:eastAsia="Times New Roman" w:hAnsi="Times New Roman" w:cs="Times New Roman"/>
          <w:lang w:val="en-US"/>
        </w:rPr>
        <w:t>All boys</w:t>
      </w:r>
      <w:r w:rsidRPr="007427D1">
        <w:rPr>
          <w:rFonts w:ascii="Times New Roman" w:hAnsi="Times New Roman" w:cs="Times New Roman"/>
          <w:lang w:val="en-US"/>
        </w:rPr>
        <w:t xml:space="preserve"> met criteria for ODD diagnosis and </w:t>
      </w:r>
      <w:r w:rsidR="007F2464" w:rsidRPr="007427D1">
        <w:rPr>
          <w:rFonts w:ascii="Times New Roman" w:hAnsi="Times New Roman" w:cs="Times New Roman"/>
          <w:lang w:val="en-US"/>
        </w:rPr>
        <w:t>1</w:t>
      </w:r>
      <w:r w:rsidR="00B265B7" w:rsidRPr="007427D1">
        <w:rPr>
          <w:rFonts w:ascii="Times New Roman" w:hAnsi="Times New Roman" w:cs="Times New Roman"/>
          <w:lang w:val="en-US"/>
        </w:rPr>
        <w:t>7</w:t>
      </w:r>
      <w:r w:rsidRPr="007427D1">
        <w:rPr>
          <w:rFonts w:ascii="Times New Roman" w:hAnsi="Times New Roman" w:cs="Times New Roman"/>
          <w:lang w:val="en-US"/>
        </w:rPr>
        <w:t xml:space="preserve"> boys (3</w:t>
      </w:r>
      <w:r w:rsidR="00EF42DD" w:rsidRPr="007427D1">
        <w:rPr>
          <w:rFonts w:ascii="Times New Roman" w:hAnsi="Times New Roman" w:cs="Times New Roman"/>
          <w:lang w:val="en-US"/>
        </w:rPr>
        <w:t>2</w:t>
      </w:r>
      <w:r w:rsidRPr="007427D1">
        <w:rPr>
          <w:rFonts w:ascii="Times New Roman" w:hAnsi="Times New Roman" w:cs="Times New Roman"/>
          <w:lang w:val="en-US"/>
        </w:rPr>
        <w:t xml:space="preserve">%) also met CD criteria. </w:t>
      </w:r>
      <w:r w:rsidRPr="007427D1">
        <w:rPr>
          <w:rFonts w:ascii="Times New Roman" w:eastAsia="Times New Roman" w:hAnsi="Times New Roman" w:cs="Times New Roman"/>
          <w:lang w:val="en-US"/>
        </w:rPr>
        <w:t xml:space="preserve">Other comorbid diagnoses were: </w:t>
      </w:r>
      <w:r w:rsidR="00352928" w:rsidRPr="007427D1">
        <w:rPr>
          <w:rFonts w:ascii="Times New Roman" w:eastAsia="Times New Roman" w:hAnsi="Times New Roman" w:cs="Times New Roman"/>
          <w:lang w:val="en-US"/>
        </w:rPr>
        <w:t>attention deficit hyperactivity disorder (</w:t>
      </w:r>
      <w:r w:rsidRPr="007427D1">
        <w:rPr>
          <w:rFonts w:ascii="Times New Roman" w:eastAsia="Times New Roman" w:hAnsi="Times New Roman" w:cs="Times New Roman"/>
          <w:lang w:val="en-US"/>
        </w:rPr>
        <w:t>ADHD</w:t>
      </w:r>
      <w:r w:rsidR="00352928" w:rsidRPr="007427D1">
        <w:rPr>
          <w:rFonts w:ascii="Times New Roman" w:eastAsia="Times New Roman" w:hAnsi="Times New Roman" w:cs="Times New Roman"/>
          <w:lang w:val="en-US"/>
        </w:rPr>
        <w:t>)</w:t>
      </w:r>
      <w:r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i/>
          <w:lang w:val="en-US"/>
        </w:rPr>
        <w:t>n=</w:t>
      </w:r>
      <w:r w:rsidR="00B265B7" w:rsidRPr="007427D1">
        <w:rPr>
          <w:rFonts w:ascii="Times New Roman" w:eastAsia="Times New Roman" w:hAnsi="Times New Roman" w:cs="Times New Roman"/>
          <w:lang w:val="en-US"/>
        </w:rPr>
        <w:t>38</w:t>
      </w:r>
      <w:r w:rsidRPr="007427D1">
        <w:rPr>
          <w:rFonts w:ascii="Times New Roman" w:eastAsia="Times New Roman" w:hAnsi="Times New Roman" w:cs="Times New Roman"/>
          <w:lang w:val="en-US"/>
        </w:rPr>
        <w:t xml:space="preserve">, </w:t>
      </w:r>
      <w:r w:rsidR="007F2464" w:rsidRPr="007427D1">
        <w:rPr>
          <w:rFonts w:ascii="Times New Roman" w:eastAsia="Times New Roman" w:hAnsi="Times New Roman" w:cs="Times New Roman"/>
          <w:lang w:val="en-US"/>
        </w:rPr>
        <w:t>70</w:t>
      </w:r>
      <w:r w:rsidRPr="007427D1">
        <w:rPr>
          <w:rFonts w:ascii="Times New Roman" w:eastAsia="Times New Roman" w:hAnsi="Times New Roman" w:cs="Times New Roman"/>
          <w:lang w:val="en-US"/>
        </w:rPr>
        <w:t>%), depression (</w:t>
      </w:r>
      <w:r w:rsidRPr="007427D1">
        <w:rPr>
          <w:rFonts w:ascii="Times New Roman" w:eastAsia="Times New Roman" w:hAnsi="Times New Roman" w:cs="Times New Roman"/>
          <w:i/>
          <w:lang w:val="en-US"/>
        </w:rPr>
        <w:t>n=</w:t>
      </w:r>
      <w:r w:rsidR="00720A30" w:rsidRPr="007427D1">
        <w:rPr>
          <w:rFonts w:ascii="Times New Roman" w:eastAsia="Times New Roman" w:hAnsi="Times New Roman" w:cs="Times New Roman"/>
          <w:lang w:val="en-US"/>
        </w:rPr>
        <w:t>8</w:t>
      </w:r>
      <w:r w:rsidR="00840E1C" w:rsidRPr="007427D1">
        <w:rPr>
          <w:rFonts w:ascii="Times New Roman" w:eastAsia="Times New Roman" w:hAnsi="Times New Roman" w:cs="Times New Roman"/>
          <w:lang w:val="en-US"/>
        </w:rPr>
        <w:t>, 1</w:t>
      </w:r>
      <w:r w:rsidR="00B265B7" w:rsidRPr="007427D1">
        <w:rPr>
          <w:rFonts w:ascii="Times New Roman" w:eastAsia="Times New Roman" w:hAnsi="Times New Roman" w:cs="Times New Roman"/>
          <w:lang w:val="en-US"/>
        </w:rPr>
        <w:t>5</w:t>
      </w:r>
      <w:r w:rsidR="00840E1C" w:rsidRPr="007427D1">
        <w:rPr>
          <w:rFonts w:ascii="Times New Roman" w:eastAsia="Times New Roman" w:hAnsi="Times New Roman" w:cs="Times New Roman"/>
          <w:lang w:val="en-US"/>
        </w:rPr>
        <w:t>%)</w:t>
      </w:r>
      <w:r w:rsidRPr="007427D1">
        <w:rPr>
          <w:rFonts w:ascii="Times New Roman" w:eastAsia="Times New Roman" w:hAnsi="Times New Roman" w:cs="Times New Roman"/>
          <w:lang w:val="en-US"/>
        </w:rPr>
        <w:t>, and other disorders</w:t>
      </w:r>
      <w:r w:rsidR="00176358" w:rsidRPr="007427D1">
        <w:rPr>
          <w:rFonts w:ascii="Times New Roman" w:eastAsia="Times New Roman" w:hAnsi="Times New Roman" w:cs="Times New Roman"/>
          <w:lang w:val="en-US"/>
        </w:rPr>
        <w:t>, e.g.</w:t>
      </w:r>
      <w:r w:rsidRPr="007427D1">
        <w:rPr>
          <w:rFonts w:ascii="Times New Roman" w:eastAsia="Times New Roman" w:hAnsi="Times New Roman" w:cs="Times New Roman"/>
          <w:lang w:val="en-US"/>
        </w:rPr>
        <w:t xml:space="preserve"> eating </w:t>
      </w:r>
      <w:r w:rsidR="00176358" w:rsidRPr="007427D1">
        <w:rPr>
          <w:rFonts w:ascii="Times New Roman" w:eastAsia="Times New Roman" w:hAnsi="Times New Roman" w:cs="Times New Roman"/>
          <w:lang w:val="en-US"/>
        </w:rPr>
        <w:t>or</w:t>
      </w:r>
      <w:r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iCs/>
          <w:lang w:val="en-US"/>
        </w:rPr>
        <w:t>tic disorders (</w:t>
      </w:r>
      <w:r w:rsidRPr="007427D1">
        <w:rPr>
          <w:rFonts w:ascii="Times New Roman" w:eastAsia="Times New Roman" w:hAnsi="Times New Roman" w:cs="Times New Roman"/>
          <w:i/>
          <w:lang w:val="en-US"/>
        </w:rPr>
        <w:t>n=</w:t>
      </w:r>
      <w:r w:rsidRPr="007427D1">
        <w:rPr>
          <w:rFonts w:ascii="Times New Roman" w:eastAsia="Times New Roman" w:hAnsi="Times New Roman" w:cs="Times New Roman"/>
          <w:iCs/>
          <w:lang w:val="en-US"/>
        </w:rPr>
        <w:t>1</w:t>
      </w:r>
      <w:r w:rsidR="007F2464" w:rsidRPr="007427D1">
        <w:rPr>
          <w:rFonts w:ascii="Times New Roman" w:eastAsia="Times New Roman" w:hAnsi="Times New Roman" w:cs="Times New Roman"/>
          <w:iCs/>
          <w:lang w:val="en-US"/>
        </w:rPr>
        <w:t>5</w:t>
      </w:r>
      <w:r w:rsidRPr="007427D1">
        <w:rPr>
          <w:rFonts w:ascii="Times New Roman" w:eastAsia="Times New Roman" w:hAnsi="Times New Roman" w:cs="Times New Roman"/>
          <w:iCs/>
          <w:lang w:val="en-US"/>
        </w:rPr>
        <w:t>, 2</w:t>
      </w:r>
      <w:r w:rsidR="00B265B7" w:rsidRPr="007427D1">
        <w:rPr>
          <w:rFonts w:ascii="Times New Roman" w:eastAsia="Times New Roman" w:hAnsi="Times New Roman" w:cs="Times New Roman"/>
          <w:iCs/>
          <w:lang w:val="en-US"/>
        </w:rPr>
        <w:t>8</w:t>
      </w:r>
      <w:r w:rsidRPr="007427D1">
        <w:rPr>
          <w:rFonts w:ascii="Times New Roman" w:eastAsia="Times New Roman" w:hAnsi="Times New Roman" w:cs="Times New Roman"/>
          <w:iCs/>
          <w:lang w:val="en-US"/>
        </w:rPr>
        <w:t>%)</w:t>
      </w:r>
      <w:r w:rsidR="00840E1C" w:rsidRPr="007427D1">
        <w:rPr>
          <w:rFonts w:ascii="Times New Roman" w:eastAsia="Times New Roman" w:hAnsi="Times New Roman" w:cs="Times New Roman"/>
          <w:iCs/>
          <w:lang w:val="en-US"/>
        </w:rPr>
        <w:t>,</w:t>
      </w:r>
      <w:r w:rsidRPr="007427D1">
        <w:rPr>
          <w:rFonts w:ascii="Times New Roman" w:eastAsia="Times New Roman" w:hAnsi="Times New Roman" w:cs="Times New Roman"/>
          <w:iCs/>
          <w:lang w:val="en-US"/>
        </w:rPr>
        <w:t xml:space="preserve"> </w:t>
      </w:r>
      <w:r w:rsidR="00840E1C" w:rsidRPr="007427D1">
        <w:rPr>
          <w:rFonts w:ascii="Times New Roman" w:eastAsia="Times New Roman" w:hAnsi="Times New Roman" w:cs="Times New Roman"/>
          <w:lang w:val="en-US"/>
        </w:rPr>
        <w:t>as based on the DISC</w:t>
      </w:r>
      <w:r w:rsidR="00467514" w:rsidRPr="007427D1">
        <w:rPr>
          <w:rFonts w:ascii="Times New Roman" w:eastAsia="Times New Roman" w:hAnsi="Times New Roman" w:cs="Times New Roman"/>
          <w:lang w:val="en-US"/>
        </w:rPr>
        <w:t>-IV</w:t>
      </w:r>
      <w:r w:rsidR="00840E1C" w:rsidRPr="007427D1">
        <w:rPr>
          <w:rFonts w:ascii="Times New Roman" w:eastAsia="Times New Roman" w:hAnsi="Times New Roman" w:cs="Times New Roman"/>
          <w:lang w:val="en-US"/>
        </w:rPr>
        <w:t xml:space="preserve">. </w:t>
      </w:r>
      <w:r w:rsidR="00B265B7" w:rsidRPr="007427D1">
        <w:rPr>
          <w:rFonts w:ascii="Times New Roman" w:eastAsia="Times New Roman" w:hAnsi="Times New Roman" w:cs="Times New Roman"/>
          <w:lang w:val="en-US"/>
        </w:rPr>
        <w:t>Twenty-two</w:t>
      </w:r>
      <w:r w:rsidRPr="007427D1">
        <w:rPr>
          <w:rFonts w:ascii="Times New Roman" w:eastAsia="Times New Roman" w:hAnsi="Times New Roman" w:cs="Times New Roman"/>
          <w:lang w:val="en-US"/>
        </w:rPr>
        <w:t xml:space="preserve"> boys (</w:t>
      </w:r>
      <w:r w:rsidR="00D136FE" w:rsidRPr="007427D1">
        <w:rPr>
          <w:rFonts w:ascii="Times New Roman" w:eastAsia="Times New Roman" w:hAnsi="Times New Roman" w:cs="Times New Roman"/>
          <w:lang w:val="en-US"/>
        </w:rPr>
        <w:t>4</w:t>
      </w:r>
      <w:r w:rsidR="00B265B7" w:rsidRPr="007427D1">
        <w:rPr>
          <w:rFonts w:ascii="Times New Roman" w:eastAsia="Times New Roman" w:hAnsi="Times New Roman" w:cs="Times New Roman"/>
          <w:lang w:val="en-US"/>
        </w:rPr>
        <w:t>1</w:t>
      </w:r>
      <w:r w:rsidRPr="007427D1">
        <w:rPr>
          <w:rFonts w:ascii="Times New Roman" w:eastAsia="Times New Roman" w:hAnsi="Times New Roman" w:cs="Times New Roman"/>
          <w:lang w:val="en-US"/>
        </w:rPr>
        <w:t xml:space="preserve">%) used </w:t>
      </w:r>
      <w:r w:rsidRPr="007427D1">
        <w:rPr>
          <w:rFonts w:ascii="Times New Roman" w:eastAsia="Times New Roman" w:hAnsi="Times New Roman" w:cs="Times New Roman"/>
          <w:bCs/>
          <w:lang w:val="en-US"/>
        </w:rPr>
        <w:t xml:space="preserve">psychostimulants and </w:t>
      </w:r>
      <w:r w:rsidR="00AD23E5" w:rsidRPr="007427D1">
        <w:rPr>
          <w:rFonts w:ascii="Times New Roman" w:eastAsia="Times New Roman" w:hAnsi="Times New Roman" w:cs="Times New Roman"/>
          <w:bCs/>
          <w:lang w:val="en-US"/>
        </w:rPr>
        <w:t>t</w:t>
      </w:r>
      <w:r w:rsidR="00FF7EA7" w:rsidRPr="007427D1">
        <w:rPr>
          <w:rFonts w:ascii="Times New Roman" w:eastAsia="Times New Roman" w:hAnsi="Times New Roman" w:cs="Times New Roman"/>
          <w:bCs/>
          <w:lang w:val="en-US"/>
        </w:rPr>
        <w:t>wo</w:t>
      </w:r>
      <w:r w:rsidR="00AD23E5" w:rsidRPr="007427D1">
        <w:rPr>
          <w:rFonts w:ascii="Times New Roman" w:eastAsia="Times New Roman" w:hAnsi="Times New Roman" w:cs="Times New Roman"/>
          <w:bCs/>
          <w:lang w:val="en-US"/>
        </w:rPr>
        <w:t xml:space="preserve"> (</w:t>
      </w:r>
      <w:r w:rsidR="00B265B7" w:rsidRPr="007427D1">
        <w:rPr>
          <w:rFonts w:ascii="Times New Roman" w:eastAsia="Times New Roman" w:hAnsi="Times New Roman" w:cs="Times New Roman"/>
          <w:bCs/>
          <w:lang w:val="en-US"/>
        </w:rPr>
        <w:t>4</w:t>
      </w:r>
      <w:r w:rsidRPr="007427D1">
        <w:rPr>
          <w:rFonts w:ascii="Times New Roman" w:eastAsia="Times New Roman" w:hAnsi="Times New Roman" w:cs="Times New Roman"/>
          <w:bCs/>
          <w:lang w:val="en-US"/>
        </w:rPr>
        <w:t xml:space="preserve">%) </w:t>
      </w:r>
      <w:r w:rsidR="00CD3DE6" w:rsidRPr="007427D1">
        <w:rPr>
          <w:rFonts w:ascii="Times New Roman" w:eastAsia="Times New Roman" w:hAnsi="Times New Roman" w:cs="Times New Roman"/>
          <w:bCs/>
          <w:lang w:val="en-US"/>
        </w:rPr>
        <w:t>were on risperidone</w:t>
      </w:r>
      <w:r w:rsidRPr="007427D1">
        <w:rPr>
          <w:rFonts w:ascii="Times New Roman" w:eastAsia="Times New Roman" w:hAnsi="Times New Roman" w:cs="Times New Roman"/>
          <w:color w:val="222222"/>
          <w:lang w:val="en-US"/>
        </w:rPr>
        <w:t xml:space="preserve">. </w:t>
      </w:r>
    </w:p>
    <w:p w:rsidR="001D2062" w:rsidRPr="007427D1" w:rsidRDefault="001D2062" w:rsidP="00F23A6D">
      <w:pPr>
        <w:spacing w:line="480" w:lineRule="auto"/>
        <w:jc w:val="both"/>
        <w:rPr>
          <w:rFonts w:ascii="Times New Roman" w:eastAsia="Times New Roman" w:hAnsi="Times New Roman" w:cs="Times New Roman"/>
          <w:color w:val="222222"/>
          <w:lang w:val="en-US"/>
        </w:rPr>
      </w:pPr>
      <w:r w:rsidRPr="007427D1">
        <w:rPr>
          <w:rFonts w:ascii="Times New Roman" w:eastAsia="Times New Roman" w:hAnsi="Times New Roman" w:cs="Times New Roman"/>
          <w:color w:val="222222"/>
          <w:lang w:val="en-US"/>
        </w:rPr>
        <w:tab/>
      </w:r>
      <w:r w:rsidR="00A046E4" w:rsidRPr="007427D1">
        <w:rPr>
          <w:rFonts w:ascii="Times New Roman" w:eastAsia="Times New Roman" w:hAnsi="Times New Roman" w:cs="Times New Roman"/>
          <w:color w:val="222222"/>
          <w:lang w:val="en-US"/>
        </w:rPr>
        <w:t xml:space="preserve">Using the DISC-IV boys with ODD/CD were divided into the </w:t>
      </w:r>
      <w:r w:rsidR="00A046E4" w:rsidRPr="007427D1">
        <w:rPr>
          <w:rFonts w:ascii="Times New Roman" w:eastAsia="Times New Roman" w:hAnsi="Times New Roman" w:cs="Times New Roman"/>
          <w:i/>
          <w:color w:val="222222"/>
          <w:lang w:val="en-US"/>
        </w:rPr>
        <w:t>ODD/CD+ANX group</w:t>
      </w:r>
      <w:r w:rsidR="00A046E4" w:rsidRPr="007427D1">
        <w:rPr>
          <w:rFonts w:ascii="Times New Roman" w:eastAsia="Times New Roman" w:hAnsi="Times New Roman" w:cs="Times New Roman"/>
          <w:color w:val="222222"/>
          <w:lang w:val="en-US"/>
        </w:rPr>
        <w:t xml:space="preserve"> if they met criteria for a comorbid anxiety disorder (</w:t>
      </w:r>
      <w:r w:rsidR="00A046E4" w:rsidRPr="007427D1">
        <w:rPr>
          <w:rFonts w:ascii="Times New Roman" w:eastAsia="Times New Roman" w:hAnsi="Times New Roman" w:cs="Times New Roman"/>
          <w:i/>
          <w:color w:val="222222"/>
          <w:lang w:val="en-US"/>
        </w:rPr>
        <w:t>n</w:t>
      </w:r>
      <w:r w:rsidR="00A046E4" w:rsidRPr="007427D1">
        <w:rPr>
          <w:rFonts w:ascii="Times New Roman" w:eastAsia="Times New Roman" w:hAnsi="Times New Roman" w:cs="Times New Roman"/>
          <w:color w:val="222222"/>
          <w:lang w:val="en-US"/>
        </w:rPr>
        <w:t>= 32</w:t>
      </w:r>
      <w:r w:rsidRPr="007427D1">
        <w:rPr>
          <w:rFonts w:ascii="Times New Roman" w:eastAsia="Times New Roman" w:hAnsi="Times New Roman" w:cs="Times New Roman"/>
          <w:color w:val="222222"/>
          <w:lang w:val="en-US"/>
        </w:rPr>
        <w:t>)</w:t>
      </w:r>
      <w:r w:rsidR="00ED1C04" w:rsidRPr="007427D1">
        <w:rPr>
          <w:rFonts w:ascii="Times New Roman" w:eastAsia="Times New Roman" w:hAnsi="Times New Roman" w:cs="Times New Roman"/>
          <w:color w:val="222222"/>
          <w:lang w:val="en-US"/>
        </w:rPr>
        <w:t>. Boys in the ODD/CD+ANX group met criteria of one or more of the following anxiety disorder: separation anxiety disorder, social phobia, generalized anxiety disorder, panic disorder</w:t>
      </w:r>
      <w:r w:rsidR="000D1889" w:rsidRPr="007427D1">
        <w:rPr>
          <w:rFonts w:ascii="Times New Roman" w:eastAsia="Times New Roman" w:hAnsi="Times New Roman" w:cs="Times New Roman"/>
          <w:color w:val="222222"/>
          <w:lang w:val="en-US"/>
        </w:rPr>
        <w:t xml:space="preserve">, </w:t>
      </w:r>
      <w:r w:rsidR="00BA206E" w:rsidRPr="007427D1">
        <w:rPr>
          <w:rFonts w:ascii="Times New Roman" w:eastAsia="Times New Roman" w:hAnsi="Times New Roman" w:cs="Times New Roman"/>
          <w:color w:val="222222"/>
          <w:lang w:val="en-US"/>
        </w:rPr>
        <w:t>a</w:t>
      </w:r>
      <w:r w:rsidR="000D1889" w:rsidRPr="007427D1">
        <w:rPr>
          <w:rFonts w:ascii="Times New Roman" w:eastAsia="Times New Roman" w:hAnsi="Times New Roman" w:cs="Times New Roman"/>
          <w:color w:val="222222"/>
          <w:lang w:val="en-US"/>
        </w:rPr>
        <w:t>goraphobia</w:t>
      </w:r>
      <w:r w:rsidR="00ED1C04" w:rsidRPr="007427D1">
        <w:rPr>
          <w:rFonts w:ascii="Times New Roman" w:eastAsia="Times New Roman" w:hAnsi="Times New Roman" w:cs="Times New Roman"/>
          <w:color w:val="222222"/>
          <w:lang w:val="en-US"/>
        </w:rPr>
        <w:t xml:space="preserve"> and specific phobia. If they did not meet criteria for an</w:t>
      </w:r>
      <w:r w:rsidR="000D1889" w:rsidRPr="007427D1">
        <w:rPr>
          <w:rFonts w:ascii="Times New Roman" w:eastAsia="Times New Roman" w:hAnsi="Times New Roman" w:cs="Times New Roman"/>
          <w:color w:val="222222"/>
          <w:lang w:val="en-US"/>
        </w:rPr>
        <w:t>y of these</w:t>
      </w:r>
      <w:r w:rsidR="00ED1C04" w:rsidRPr="007427D1">
        <w:rPr>
          <w:rFonts w:ascii="Times New Roman" w:eastAsia="Times New Roman" w:hAnsi="Times New Roman" w:cs="Times New Roman"/>
          <w:color w:val="222222"/>
          <w:lang w:val="en-US"/>
        </w:rPr>
        <w:t xml:space="preserve"> anxiety disorder</w:t>
      </w:r>
      <w:r w:rsidR="000D1889" w:rsidRPr="007427D1">
        <w:rPr>
          <w:rFonts w:ascii="Times New Roman" w:eastAsia="Times New Roman" w:hAnsi="Times New Roman" w:cs="Times New Roman"/>
          <w:color w:val="222222"/>
          <w:lang w:val="en-US"/>
        </w:rPr>
        <w:t>s</w:t>
      </w:r>
      <w:r w:rsidR="00ED1C04" w:rsidRPr="007427D1">
        <w:rPr>
          <w:rFonts w:ascii="Times New Roman" w:eastAsia="Times New Roman" w:hAnsi="Times New Roman" w:cs="Times New Roman"/>
          <w:color w:val="222222"/>
          <w:lang w:val="en-US"/>
        </w:rPr>
        <w:t xml:space="preserve"> they were included in</w:t>
      </w:r>
      <w:r w:rsidR="003D20C0" w:rsidRPr="007427D1">
        <w:rPr>
          <w:rFonts w:ascii="Times New Roman" w:eastAsia="Times New Roman" w:hAnsi="Times New Roman" w:cs="Times New Roman"/>
          <w:color w:val="222222"/>
          <w:lang w:val="en-US"/>
        </w:rPr>
        <w:t xml:space="preserve"> the</w:t>
      </w:r>
      <w:r w:rsidR="00A046E4" w:rsidRPr="007427D1">
        <w:rPr>
          <w:rFonts w:ascii="Times New Roman" w:eastAsia="Times New Roman" w:hAnsi="Times New Roman" w:cs="Times New Roman"/>
          <w:color w:val="222222"/>
          <w:lang w:val="en-US"/>
        </w:rPr>
        <w:t xml:space="preserve"> </w:t>
      </w:r>
      <w:r w:rsidR="00A046E4" w:rsidRPr="007427D1">
        <w:rPr>
          <w:rFonts w:ascii="Times New Roman" w:eastAsia="Times New Roman" w:hAnsi="Times New Roman" w:cs="Times New Roman"/>
          <w:i/>
          <w:color w:val="222222"/>
          <w:lang w:val="en-US"/>
        </w:rPr>
        <w:t>ODD/CD-ANX group</w:t>
      </w:r>
      <w:r w:rsidR="00A046E4" w:rsidRPr="007427D1">
        <w:rPr>
          <w:rFonts w:ascii="Times New Roman" w:eastAsia="Times New Roman" w:hAnsi="Times New Roman" w:cs="Times New Roman"/>
          <w:color w:val="222222"/>
          <w:lang w:val="en-US"/>
        </w:rPr>
        <w:t xml:space="preserve"> (</w:t>
      </w:r>
      <w:r w:rsidR="00A046E4" w:rsidRPr="007427D1">
        <w:rPr>
          <w:rFonts w:ascii="Times New Roman" w:eastAsia="Times New Roman" w:hAnsi="Times New Roman" w:cs="Times New Roman"/>
          <w:i/>
          <w:color w:val="222222"/>
          <w:lang w:val="en-US"/>
        </w:rPr>
        <w:t>n</w:t>
      </w:r>
      <w:r w:rsidR="00A046E4" w:rsidRPr="007427D1">
        <w:rPr>
          <w:rFonts w:ascii="Times New Roman" w:eastAsia="Times New Roman" w:hAnsi="Times New Roman" w:cs="Times New Roman"/>
          <w:color w:val="222222"/>
          <w:lang w:val="en-US"/>
        </w:rPr>
        <w:t>=</w:t>
      </w:r>
      <w:r w:rsidRPr="007427D1">
        <w:rPr>
          <w:rFonts w:ascii="Times New Roman" w:eastAsia="Times New Roman" w:hAnsi="Times New Roman" w:cs="Times New Roman"/>
          <w:color w:val="222222"/>
          <w:lang w:val="en-US"/>
        </w:rPr>
        <w:t>22</w:t>
      </w:r>
      <w:r w:rsidR="00A046E4" w:rsidRPr="007427D1">
        <w:rPr>
          <w:rFonts w:ascii="Times New Roman" w:eastAsia="Times New Roman" w:hAnsi="Times New Roman" w:cs="Times New Roman"/>
          <w:color w:val="222222"/>
          <w:lang w:val="en-US"/>
        </w:rPr>
        <w:t>).</w:t>
      </w:r>
    </w:p>
    <w:p w:rsidR="005D2248" w:rsidRPr="007427D1" w:rsidRDefault="00DF2E41" w:rsidP="00FC2181">
      <w:pPr>
        <w:spacing w:after="240" w:line="480" w:lineRule="auto"/>
        <w:jc w:val="both"/>
        <w:rPr>
          <w:rFonts w:ascii="Times New Roman" w:hAnsi="Times New Roman" w:cs="Times New Roman"/>
          <w:lang w:val="en-US"/>
        </w:rPr>
      </w:pPr>
      <w:r w:rsidRPr="007427D1">
        <w:rPr>
          <w:rFonts w:ascii="Times New Roman" w:hAnsi="Times New Roman" w:cs="Times New Roman"/>
          <w:i/>
          <w:color w:val="222222"/>
          <w:lang w:val="en-US"/>
        </w:rPr>
        <w:t>The n</w:t>
      </w:r>
      <w:r w:rsidR="000F390B" w:rsidRPr="007427D1">
        <w:rPr>
          <w:rFonts w:ascii="Times New Roman" w:hAnsi="Times New Roman" w:cs="Times New Roman"/>
          <w:i/>
          <w:color w:val="222222"/>
          <w:lang w:val="en-US"/>
        </w:rPr>
        <w:t>on-clinical control group</w:t>
      </w:r>
      <w:r w:rsidR="00647D5C" w:rsidRPr="007427D1">
        <w:rPr>
          <w:rFonts w:ascii="Times New Roman" w:hAnsi="Times New Roman" w:cs="Times New Roman"/>
          <w:i/>
          <w:color w:val="222222"/>
          <w:lang w:val="en-US"/>
        </w:rPr>
        <w:t xml:space="preserve"> (NC)</w:t>
      </w:r>
      <w:r w:rsidR="000F390B" w:rsidRPr="007427D1">
        <w:rPr>
          <w:rFonts w:ascii="Times New Roman" w:hAnsi="Times New Roman" w:cs="Times New Roman"/>
          <w:i/>
          <w:color w:val="222222"/>
          <w:lang w:val="en-US"/>
        </w:rPr>
        <w:t xml:space="preserve"> </w:t>
      </w:r>
      <w:r w:rsidRPr="007427D1">
        <w:rPr>
          <w:rFonts w:ascii="Times New Roman" w:hAnsi="Times New Roman" w:cs="Times New Roman"/>
          <w:lang w:val="en-US"/>
        </w:rPr>
        <w:t>(</w:t>
      </w:r>
      <w:r w:rsidRPr="007427D1">
        <w:rPr>
          <w:rFonts w:ascii="Times New Roman" w:hAnsi="Times New Roman" w:cs="Times New Roman"/>
          <w:i/>
          <w:lang w:val="en-US"/>
        </w:rPr>
        <w:t>n=</w:t>
      </w:r>
      <w:r w:rsidRPr="007427D1">
        <w:rPr>
          <w:rFonts w:ascii="Times New Roman" w:hAnsi="Times New Roman" w:cs="Times New Roman"/>
          <w:lang w:val="en-US"/>
        </w:rPr>
        <w:t>3</w:t>
      </w:r>
      <w:r w:rsidR="00E05398" w:rsidRPr="007427D1">
        <w:rPr>
          <w:rFonts w:ascii="Times New Roman" w:hAnsi="Times New Roman" w:cs="Times New Roman"/>
          <w:lang w:val="en-US"/>
        </w:rPr>
        <w:t>4</w:t>
      </w:r>
      <w:r w:rsidRPr="007427D1">
        <w:rPr>
          <w:rFonts w:ascii="Times New Roman" w:hAnsi="Times New Roman" w:cs="Times New Roman"/>
          <w:lang w:val="en-US"/>
        </w:rPr>
        <w:t xml:space="preserve">) was recruited at regular elementary schools. </w:t>
      </w:r>
      <w:r w:rsidR="00D04DE9" w:rsidRPr="007427D1">
        <w:rPr>
          <w:rFonts w:ascii="Times New Roman" w:hAnsi="Times New Roman" w:cs="Times New Roman"/>
          <w:lang w:val="en-US"/>
        </w:rPr>
        <w:t>All boys had an IQ over 70</w:t>
      </w:r>
      <w:r w:rsidR="00641B77" w:rsidRPr="007427D1">
        <w:rPr>
          <w:rFonts w:ascii="Times New Roman" w:hAnsi="Times New Roman" w:cs="Times New Roman"/>
          <w:lang w:val="en-US"/>
        </w:rPr>
        <w:t xml:space="preserve"> and</w:t>
      </w:r>
      <w:r w:rsidR="00D04DE9" w:rsidRPr="007427D1">
        <w:rPr>
          <w:rFonts w:ascii="Times New Roman" w:hAnsi="Times New Roman" w:cs="Times New Roman"/>
          <w:lang w:val="en-US"/>
        </w:rPr>
        <w:t xml:space="preserve"> </w:t>
      </w:r>
      <w:r w:rsidR="00AB39F4" w:rsidRPr="007427D1">
        <w:rPr>
          <w:rFonts w:ascii="Times New Roman" w:hAnsi="Times New Roman" w:cs="Times New Roman"/>
          <w:lang w:val="en-US"/>
        </w:rPr>
        <w:t xml:space="preserve">were </w:t>
      </w:r>
      <w:r w:rsidR="00D04DE9" w:rsidRPr="007427D1">
        <w:rPr>
          <w:rFonts w:ascii="Times New Roman" w:hAnsi="Times New Roman" w:cs="Times New Roman"/>
          <w:lang w:val="en-US"/>
        </w:rPr>
        <w:t>age</w:t>
      </w:r>
      <w:r w:rsidR="00AB39F4" w:rsidRPr="007427D1">
        <w:rPr>
          <w:rFonts w:ascii="Times New Roman" w:hAnsi="Times New Roman" w:cs="Times New Roman"/>
          <w:lang w:val="en-US"/>
        </w:rPr>
        <w:t>d</w:t>
      </w:r>
      <w:r w:rsidR="00D04DE9" w:rsidRPr="007427D1">
        <w:rPr>
          <w:rFonts w:ascii="Times New Roman" w:hAnsi="Times New Roman" w:cs="Times New Roman"/>
          <w:lang w:val="en-US"/>
        </w:rPr>
        <w:t xml:space="preserve"> between 8.0 and 12.7. None of them used medication or showed s</w:t>
      </w:r>
      <w:r w:rsidR="000F390B" w:rsidRPr="007427D1">
        <w:rPr>
          <w:rFonts w:ascii="Times New Roman" w:hAnsi="Times New Roman" w:cs="Times New Roman"/>
          <w:lang w:val="en-US"/>
        </w:rPr>
        <w:t xml:space="preserve">evere aggressive behaviors, expressed as a diagnosis of ODD or CD, a score outside the normal range (T&gt;60) on the externalizing scale of the Child Behavior Checklist (CBCL/6-18) or </w:t>
      </w:r>
      <w:r w:rsidR="00E05208" w:rsidRPr="007427D1">
        <w:rPr>
          <w:rFonts w:ascii="Times New Roman" w:hAnsi="Times New Roman" w:cs="Times New Roman"/>
          <w:lang w:val="en-US"/>
        </w:rPr>
        <w:t>Teacher Report Form (</w:t>
      </w:r>
      <w:r w:rsidR="000F390B" w:rsidRPr="007427D1">
        <w:rPr>
          <w:rFonts w:ascii="Times New Roman" w:hAnsi="Times New Roman" w:cs="Times New Roman"/>
          <w:lang w:val="en-US"/>
        </w:rPr>
        <w:t>TRF</w:t>
      </w:r>
      <w:r w:rsidR="00E05208" w:rsidRPr="007427D1">
        <w:rPr>
          <w:rFonts w:ascii="Times New Roman" w:hAnsi="Times New Roman" w:cs="Times New Roman"/>
          <w:lang w:val="en-US"/>
        </w:rPr>
        <w:t>/6-18)</w:t>
      </w:r>
      <w:r w:rsidR="00F074F5"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Achenbach&lt;/Author&gt;&lt;Year&gt;2001&lt;/Year&gt;&lt;RecNum&gt;323&lt;/RecNum&gt;&lt;DisplayText&gt;(Achenbach and Rescorla, 2001)&lt;/DisplayText&gt;&lt;record&gt;&lt;rec-number&gt;323&lt;/rec-number&gt;&lt;foreign-keys&gt;&lt;key app="EN" db-id="ve929rds8z5pzveevxj5axtarzf5tpzrrdv5" timestamp="1449492049"&gt;323&lt;/key&gt;&lt;/foreign-keys&gt;&lt;ref-type name="Catalog"&gt;8&lt;/ref-type&gt;&lt;contributors&gt;&lt;authors&gt;&lt;author&gt;Achenbach, T.M.&lt;/author&gt;&lt;author&gt;Rescorla, L. A. &lt;/author&gt;&lt;/authors&gt;&lt;/contributors&gt;&lt;titles&gt;&lt;title&gt;Manual for the ASEBA School-Age Forms &amp;amp; Profiles&lt;/title&gt;&lt;/titles&gt;&lt;dates&gt;&lt;year&gt;2001&lt;/year&gt;&lt;/dates&gt;&lt;pub-location&gt;Burlington &lt;/pub-location&gt;&lt;publisher&gt;University of Vermont, Research Center for Children, Youth, &amp;amp; Families&lt;/publisher&gt;&lt;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1" w:tooltip="Achenbach, 2001 #323" w:history="1">
        <w:r w:rsidR="00FC2181" w:rsidRPr="007427D1">
          <w:rPr>
            <w:rFonts w:ascii="Times New Roman" w:hAnsi="Times New Roman" w:cs="Times New Roman"/>
            <w:noProof/>
            <w:lang w:val="en-US"/>
          </w:rPr>
          <w:t>Achenbach and Rescorla, 2001</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F074F5" w:rsidRPr="007427D1">
        <w:rPr>
          <w:rFonts w:ascii="Times New Roman" w:hAnsi="Times New Roman" w:cs="Times New Roman"/>
          <w:lang w:val="en-US"/>
        </w:rPr>
        <w:t>.</w:t>
      </w:r>
      <w:r w:rsidR="000F390B" w:rsidRPr="007427D1">
        <w:rPr>
          <w:rFonts w:ascii="Times New Roman" w:hAnsi="Times New Roman" w:cs="Times New Roman"/>
          <w:lang w:val="en-US"/>
        </w:rPr>
        <w:t xml:space="preserve"> </w:t>
      </w:r>
    </w:p>
    <w:p w:rsidR="0037202C" w:rsidRPr="007427D1" w:rsidRDefault="0037202C" w:rsidP="00AB5611">
      <w:pPr>
        <w:spacing w:after="0" w:line="480" w:lineRule="auto"/>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t>2.2 Recruitment</w:t>
      </w:r>
    </w:p>
    <w:p w:rsidR="002D5ED6" w:rsidRPr="007427D1" w:rsidRDefault="002D5ED6" w:rsidP="00FC2181">
      <w:pPr>
        <w:pStyle w:val="PlainText"/>
        <w:spacing w:line="480" w:lineRule="auto"/>
        <w:jc w:val="both"/>
        <w:rPr>
          <w:rFonts w:ascii="Times New Roman" w:hAnsi="Times New Roman" w:cs="Times New Roman"/>
          <w:szCs w:val="22"/>
        </w:rPr>
      </w:pPr>
      <w:r w:rsidRPr="007427D1">
        <w:rPr>
          <w:rFonts w:ascii="Times New Roman" w:eastAsia="Times New Roman" w:hAnsi="Times New Roman" w:cs="Times New Roman"/>
          <w:szCs w:val="22"/>
        </w:rPr>
        <w:lastRenderedPageBreak/>
        <w:t xml:space="preserve">Boys referred through clinical centers were first screened with the CBCL </w:t>
      </w:r>
      <w:r w:rsidR="00522F52" w:rsidRPr="007427D1">
        <w:rPr>
          <w:rFonts w:ascii="Times New Roman" w:hAnsi="Times New Roman" w:cs="Times New Roman"/>
          <w:szCs w:val="22"/>
        </w:rPr>
        <w:fldChar w:fldCharType="begin"/>
      </w:r>
      <w:r w:rsidRPr="007427D1">
        <w:rPr>
          <w:rFonts w:ascii="Times New Roman" w:hAnsi="Times New Roman" w:cs="Times New Roman"/>
          <w:szCs w:val="22"/>
        </w:rPr>
        <w:instrText xml:space="preserve"> ADDIN EN.CITE &lt;EndNote&gt;&lt;Cite&gt;&lt;Author&gt;Achenbach&lt;/Author&gt;&lt;Year&gt;2001&lt;/Year&gt;&lt;RecNum&gt;323&lt;/RecNum&gt;&lt;DisplayText&gt;(Achenbach and Rescorla, 2001)&lt;/DisplayText&gt;&lt;record&gt;&lt;rec-number&gt;323&lt;/rec-number&gt;&lt;foreign-keys&gt;&lt;key app="EN" db-id="ve929rds8z5pzveevxj5axtarzf5tpzrrdv5" timestamp="1449492049"&gt;323&lt;/key&gt;&lt;/foreign-keys&gt;&lt;ref-type name="Catalog"&gt;8&lt;/ref-type&gt;&lt;contributors&gt;&lt;authors&gt;&lt;author&gt;Achenbach, T.M.&lt;/author&gt;&lt;author&gt;Rescorla, L. A. &lt;/author&gt;&lt;/authors&gt;&lt;/contributors&gt;&lt;titles&gt;&lt;title&gt;Manual for the ASEBA School-Age Forms &amp;amp; Profiles&lt;/title&gt;&lt;/titles&gt;&lt;dates&gt;&lt;year&gt;2001&lt;/year&gt;&lt;/dates&gt;&lt;pub-location&gt;Burlington &lt;/pub-location&gt;&lt;publisher&gt;University of Vermont, Research Center for Children, Youth, &amp;amp; Families&lt;/publisher&gt;&lt;urls&gt;&lt;/urls&gt;&lt;/record&gt;&lt;/Cite&gt;&lt;/EndNote&gt;</w:instrText>
      </w:r>
      <w:r w:rsidR="00522F52" w:rsidRPr="007427D1">
        <w:rPr>
          <w:rFonts w:ascii="Times New Roman" w:hAnsi="Times New Roman" w:cs="Times New Roman"/>
          <w:szCs w:val="22"/>
        </w:rPr>
        <w:fldChar w:fldCharType="separate"/>
      </w:r>
      <w:r w:rsidRPr="007427D1">
        <w:rPr>
          <w:rFonts w:ascii="Times New Roman" w:hAnsi="Times New Roman" w:cs="Times New Roman"/>
          <w:noProof/>
          <w:szCs w:val="22"/>
        </w:rPr>
        <w:t>(</w:t>
      </w:r>
      <w:hyperlink w:anchor="_ENREF_1" w:tooltip="Achenbach, 2001 #323" w:history="1">
        <w:r w:rsidR="00FC2181" w:rsidRPr="007427D1">
          <w:rPr>
            <w:rFonts w:ascii="Times New Roman" w:hAnsi="Times New Roman" w:cs="Times New Roman"/>
            <w:noProof/>
            <w:szCs w:val="22"/>
          </w:rPr>
          <w:t>Achenbach and Rescorla, 2001</w:t>
        </w:r>
      </w:hyperlink>
      <w:r w:rsidRPr="007427D1">
        <w:rPr>
          <w:rFonts w:ascii="Times New Roman" w:hAnsi="Times New Roman" w:cs="Times New Roman"/>
          <w:noProof/>
          <w:szCs w:val="22"/>
        </w:rPr>
        <w:t>)</w:t>
      </w:r>
      <w:r w:rsidR="00522F52" w:rsidRPr="007427D1">
        <w:rPr>
          <w:rFonts w:ascii="Times New Roman" w:hAnsi="Times New Roman" w:cs="Times New Roman"/>
          <w:szCs w:val="22"/>
        </w:rPr>
        <w:fldChar w:fldCharType="end"/>
      </w:r>
      <w:r w:rsidRPr="007427D1">
        <w:rPr>
          <w:rFonts w:ascii="Times New Roman" w:eastAsia="Times New Roman" w:hAnsi="Times New Roman" w:cs="Times New Roman"/>
          <w:szCs w:val="22"/>
        </w:rPr>
        <w:t xml:space="preserve">. Those who scored above the borderline cut off point on the externalizing scale were subsequently administered the DISC-IV interview </w:t>
      </w:r>
      <w:r w:rsidRPr="007427D1">
        <w:rPr>
          <w:rFonts w:ascii="Times New Roman" w:hAnsi="Times New Roman" w:cs="Times New Roman"/>
          <w:szCs w:val="22"/>
        </w:rPr>
        <w:t xml:space="preserve">Module E (section on ODD and CD) </w:t>
      </w:r>
      <w:r w:rsidR="00522F52" w:rsidRPr="007427D1">
        <w:rPr>
          <w:rFonts w:ascii="Times New Roman" w:hAnsi="Times New Roman" w:cs="Times New Roman"/>
          <w:szCs w:val="22"/>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hAnsi="Times New Roman" w:cs="Times New Roman"/>
          <w:szCs w:val="22"/>
        </w:rPr>
        <w:instrText xml:space="preserve"> ADDIN EN.CITE </w:instrText>
      </w:r>
      <w:r w:rsidR="00522F52" w:rsidRPr="007427D1">
        <w:rPr>
          <w:rFonts w:ascii="Times New Roman" w:hAnsi="Times New Roman" w:cs="Times New Roman"/>
          <w:szCs w:val="22"/>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hAnsi="Times New Roman" w:cs="Times New Roman"/>
          <w:szCs w:val="22"/>
        </w:rPr>
        <w:instrText xml:space="preserve"> ADDIN EN.CITE.DATA </w:instrText>
      </w:r>
      <w:r w:rsidR="00522F52" w:rsidRPr="007427D1">
        <w:rPr>
          <w:rFonts w:ascii="Times New Roman" w:hAnsi="Times New Roman" w:cs="Times New Roman"/>
          <w:szCs w:val="22"/>
        </w:rPr>
      </w:r>
      <w:r w:rsidR="00522F52" w:rsidRPr="007427D1">
        <w:rPr>
          <w:rFonts w:ascii="Times New Roman" w:hAnsi="Times New Roman" w:cs="Times New Roman"/>
          <w:szCs w:val="22"/>
        </w:rPr>
        <w:fldChar w:fldCharType="end"/>
      </w:r>
      <w:r w:rsidR="00522F52" w:rsidRPr="007427D1">
        <w:rPr>
          <w:rFonts w:ascii="Times New Roman" w:hAnsi="Times New Roman" w:cs="Times New Roman"/>
          <w:szCs w:val="22"/>
        </w:rPr>
      </w:r>
      <w:r w:rsidR="00522F52" w:rsidRPr="007427D1">
        <w:rPr>
          <w:rFonts w:ascii="Times New Roman" w:hAnsi="Times New Roman" w:cs="Times New Roman"/>
          <w:szCs w:val="22"/>
        </w:rPr>
        <w:fldChar w:fldCharType="separate"/>
      </w:r>
      <w:r w:rsidRPr="007427D1">
        <w:rPr>
          <w:rFonts w:ascii="Times New Roman" w:hAnsi="Times New Roman" w:cs="Times New Roman"/>
          <w:noProof/>
          <w:szCs w:val="22"/>
        </w:rPr>
        <w:t>(</w:t>
      </w:r>
      <w:hyperlink w:anchor="_ENREF_40" w:tooltip="Shaffer, 2000 #328" w:history="1">
        <w:r w:rsidR="00FC2181" w:rsidRPr="007427D1">
          <w:rPr>
            <w:rFonts w:ascii="Times New Roman" w:hAnsi="Times New Roman" w:cs="Times New Roman"/>
            <w:noProof/>
            <w:szCs w:val="22"/>
          </w:rPr>
          <w:t>Shaffer et al., 2000</w:t>
        </w:r>
      </w:hyperlink>
      <w:r w:rsidRPr="007427D1">
        <w:rPr>
          <w:rFonts w:ascii="Times New Roman" w:hAnsi="Times New Roman" w:cs="Times New Roman"/>
          <w:noProof/>
          <w:szCs w:val="22"/>
        </w:rPr>
        <w:t>)</w:t>
      </w:r>
      <w:r w:rsidR="00522F52" w:rsidRPr="007427D1">
        <w:rPr>
          <w:rFonts w:ascii="Times New Roman" w:hAnsi="Times New Roman" w:cs="Times New Roman"/>
          <w:szCs w:val="22"/>
        </w:rPr>
        <w:fldChar w:fldCharType="end"/>
      </w:r>
      <w:r w:rsidRPr="007427D1">
        <w:rPr>
          <w:rFonts w:ascii="Times New Roman" w:hAnsi="Times New Roman" w:cs="Times New Roman"/>
          <w:szCs w:val="22"/>
        </w:rPr>
        <w:t>.</w:t>
      </w:r>
      <w:r w:rsidRPr="007427D1">
        <w:rPr>
          <w:rFonts w:ascii="Times New Roman" w:eastAsia="Times New Roman" w:hAnsi="Times New Roman" w:cs="Times New Roman"/>
          <w:szCs w:val="22"/>
        </w:rPr>
        <w:t xml:space="preserve"> </w:t>
      </w:r>
      <w:r w:rsidRPr="007427D1">
        <w:rPr>
          <w:rFonts w:ascii="Times New Roman" w:hAnsi="Times New Roman" w:cs="Times New Roman"/>
          <w:szCs w:val="22"/>
        </w:rPr>
        <w:t>Only those children who met criteria of either ODD or CD were asked to take part in this study.</w:t>
      </w:r>
    </w:p>
    <w:p w:rsidR="002D5ED6" w:rsidRPr="007427D1" w:rsidRDefault="002D5ED6" w:rsidP="00AB5611">
      <w:pPr>
        <w:pStyle w:val="PlainText"/>
        <w:spacing w:line="480" w:lineRule="auto"/>
        <w:ind w:firstLine="708"/>
        <w:jc w:val="both"/>
        <w:rPr>
          <w:rFonts w:ascii="Times New Roman" w:hAnsi="Times New Roman" w:cs="Times New Roman"/>
          <w:szCs w:val="22"/>
          <w:lang w:val="en-GB"/>
        </w:rPr>
      </w:pPr>
      <w:r w:rsidRPr="007427D1">
        <w:rPr>
          <w:rFonts w:ascii="Times New Roman" w:hAnsi="Times New Roman" w:cs="Times New Roman"/>
          <w:szCs w:val="22"/>
        </w:rPr>
        <w:t xml:space="preserve">Special educational needs schools and regular elementary schools were selected based on their location, </w:t>
      </w:r>
      <w:r w:rsidR="00AB39F4" w:rsidRPr="007427D1">
        <w:rPr>
          <w:rFonts w:ascii="Times New Roman" w:hAnsi="Times New Roman" w:cs="Times New Roman"/>
          <w:szCs w:val="22"/>
        </w:rPr>
        <w:t>no further than one hour’s drive from</w:t>
      </w:r>
      <w:r w:rsidRPr="007427D1">
        <w:rPr>
          <w:rFonts w:ascii="Times New Roman" w:hAnsi="Times New Roman" w:cs="Times New Roman"/>
          <w:szCs w:val="22"/>
        </w:rPr>
        <w:t xml:space="preserve"> Leiden University. H</w:t>
      </w:r>
      <w:proofErr w:type="spellStart"/>
      <w:r w:rsidRPr="007427D1">
        <w:rPr>
          <w:rFonts w:ascii="Times New Roman" w:hAnsi="Times New Roman" w:cs="Times New Roman"/>
          <w:szCs w:val="22"/>
          <w:lang w:val="en-GB"/>
        </w:rPr>
        <w:t>eadmasters</w:t>
      </w:r>
      <w:proofErr w:type="spellEnd"/>
      <w:r w:rsidRPr="007427D1">
        <w:rPr>
          <w:rFonts w:ascii="Times New Roman" w:hAnsi="Times New Roman" w:cs="Times New Roman"/>
          <w:szCs w:val="22"/>
          <w:lang w:val="en-GB"/>
        </w:rPr>
        <w:t xml:space="preserve"> were contacted by one of the researchers and if the headmaster agreed to take part, information brochures for parents and response-cards were distributed by the teachers to the children in their class. </w:t>
      </w:r>
    </w:p>
    <w:p w:rsidR="00FF4B22" w:rsidRPr="007427D1" w:rsidRDefault="002D5ED6" w:rsidP="00AB5611">
      <w:pPr>
        <w:spacing w:after="240" w:line="480" w:lineRule="auto"/>
        <w:ind w:firstLine="709"/>
        <w:jc w:val="both"/>
        <w:rPr>
          <w:rFonts w:ascii="Times New Roman" w:hAnsi="Times New Roman" w:cs="Times New Roman"/>
          <w:lang w:val="en-US"/>
        </w:rPr>
      </w:pPr>
      <w:r w:rsidRPr="007427D1">
        <w:rPr>
          <w:rFonts w:ascii="Times New Roman" w:eastAsia="Times New Roman" w:hAnsi="Times New Roman" w:cs="Times New Roman"/>
          <w:lang w:val="en-US"/>
        </w:rPr>
        <w:t>Participating boys were asked to visit Leiden University for one day with one of their parents. During this day parents signed an informed consent, filled out questionnaires and completed the DISC-IV interview</w:t>
      </w:r>
      <w:r w:rsidR="00FF4B22" w:rsidRPr="007427D1">
        <w:rPr>
          <w:rFonts w:ascii="Times New Roman" w:eastAsia="Times New Roman" w:hAnsi="Times New Roman" w:cs="Times New Roman"/>
          <w:lang w:val="en-US"/>
        </w:rPr>
        <w:t xml:space="preserve">. </w:t>
      </w:r>
    </w:p>
    <w:p w:rsidR="00A924D1" w:rsidRPr="007427D1" w:rsidRDefault="008E61DA" w:rsidP="00AB5611">
      <w:pPr>
        <w:spacing w:after="0" w:line="480" w:lineRule="auto"/>
        <w:jc w:val="both"/>
        <w:rPr>
          <w:rFonts w:ascii="Times New Roman" w:hAnsi="Times New Roman" w:cs="Times New Roman"/>
          <w:lang w:val="en-US"/>
        </w:rPr>
      </w:pPr>
      <w:r w:rsidRPr="007427D1">
        <w:rPr>
          <w:rFonts w:ascii="Times New Roman" w:eastAsia="Times New Roman" w:hAnsi="Times New Roman" w:cs="Times New Roman"/>
          <w:b/>
          <w:lang w:val="en-US"/>
        </w:rPr>
        <w:t>2.</w:t>
      </w:r>
      <w:r w:rsidR="0037202C" w:rsidRPr="007427D1">
        <w:rPr>
          <w:rFonts w:ascii="Times New Roman" w:eastAsia="Times New Roman" w:hAnsi="Times New Roman" w:cs="Times New Roman"/>
          <w:b/>
          <w:lang w:val="en-US"/>
        </w:rPr>
        <w:t>3</w:t>
      </w:r>
      <w:r w:rsidRPr="007427D1">
        <w:rPr>
          <w:rFonts w:ascii="Times New Roman" w:eastAsia="Times New Roman" w:hAnsi="Times New Roman" w:cs="Times New Roman"/>
          <w:b/>
          <w:lang w:val="en-US"/>
        </w:rPr>
        <w:t xml:space="preserve"> </w:t>
      </w:r>
      <w:r w:rsidR="00A924D1" w:rsidRPr="007427D1">
        <w:rPr>
          <w:rFonts w:ascii="Times New Roman" w:eastAsia="Times New Roman" w:hAnsi="Times New Roman" w:cs="Times New Roman"/>
          <w:b/>
          <w:lang w:val="en-US"/>
        </w:rPr>
        <w:t>Measures</w:t>
      </w:r>
    </w:p>
    <w:p w:rsidR="000076B3" w:rsidRPr="007427D1" w:rsidRDefault="0024028C" w:rsidP="00352928">
      <w:pPr>
        <w:autoSpaceDE w:val="0"/>
        <w:autoSpaceDN w:val="0"/>
        <w:adjustRightInd w:val="0"/>
        <w:spacing w:after="240"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i/>
          <w:lang w:val="en-US"/>
        </w:rPr>
        <w:t xml:space="preserve">IQ </w:t>
      </w:r>
      <w:r w:rsidRPr="007427D1">
        <w:rPr>
          <w:rFonts w:ascii="Times New Roman" w:eastAsia="Times New Roman" w:hAnsi="Times New Roman" w:cs="Times New Roman"/>
          <w:lang w:val="en-US"/>
        </w:rPr>
        <w:t xml:space="preserve">was </w:t>
      </w:r>
      <w:r w:rsidR="000076B3" w:rsidRPr="007427D1">
        <w:rPr>
          <w:rFonts w:ascii="Times New Roman" w:eastAsia="Times New Roman" w:hAnsi="Times New Roman" w:cs="Times New Roman"/>
          <w:lang w:val="en-US"/>
        </w:rPr>
        <w:t>estimated using the</w:t>
      </w:r>
      <w:r w:rsidRPr="007427D1">
        <w:rPr>
          <w:rFonts w:ascii="Times New Roman" w:eastAsia="Times New Roman" w:hAnsi="Times New Roman" w:cs="Times New Roman"/>
          <w:lang w:val="en-US"/>
        </w:rPr>
        <w:t xml:space="preserve"> Vocabulary and Block Design subtests of the Dutch version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gt;&lt;Author&gt;Kort&lt;/Author&gt;&lt;Year&gt;2005&lt;/Year&gt;&lt;RecNum&gt;338&lt;/RecNum&gt;&lt;DisplayText&gt;(Kort et al., 2005)&lt;/DisplayText&gt;&lt;record&gt;&lt;rec-number&gt;338&lt;/rec-number&gt;&lt;foreign-keys&gt;&lt;key app="EN" db-id="ve929rds8z5pzveevxj5axtarzf5tpzrrdv5" timestamp="1449492483"&gt;338&lt;/key&gt;&lt;/foreign-keys&gt;&lt;ref-type name="Book"&gt;6&lt;/ref-type&gt;&lt;contributors&gt;&lt;authors&gt;&lt;author&gt;Kort, W. &lt;/author&gt;&lt;author&gt;Schittekatte, M.&lt;/author&gt;&lt;author&gt;Dekker, P. H.&lt;/author&gt;&lt;author&gt;Verhaeghe, P.&lt;/author&gt;&lt;author&gt;Compaan, E. L.&lt;/author&gt;&lt;author&gt;Bosmans, M.&lt;/author&gt;&lt;author&gt;Vermeir, G. &lt;/author&gt;&lt;/authors&gt;&lt;/contributors&gt;&lt;titles&gt;&lt;title&gt;WISC-III NL Wechsler Intelligence Scale for Children. Derde Editie NL. Handleiding en Verantwoording.&lt;/title&gt;&lt;/titles&gt;&lt;dates&gt;&lt;year&gt;2005&lt;/year&gt;&lt;/dates&gt;&lt;pub-location&gt;Amsterdam&lt;/pub-location&gt;&lt;publisher&gt;Harcourt Test Publishers/Nederlands Instituut voor Psychologen.&lt;/publisher&gt;&lt;urls&gt;&lt;/urls&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24" w:tooltip="Kort, 2005 #338" w:history="1">
        <w:r w:rsidR="00FC2181" w:rsidRPr="007427D1">
          <w:rPr>
            <w:rFonts w:ascii="Times New Roman" w:eastAsia="Times New Roman" w:hAnsi="Times New Roman" w:cs="Times New Roman"/>
            <w:noProof/>
            <w:lang w:val="en-US"/>
          </w:rPr>
          <w:t>Kort et al., 2005</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0076B3"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lang w:val="en-US"/>
        </w:rPr>
        <w:t>of the Wechsler Intelligence Scale for Children (WISC-IV)</w:t>
      </w:r>
      <w:r w:rsidR="00F074F5" w:rsidRPr="007427D1">
        <w:rPr>
          <w:rFonts w:ascii="Times New Roman" w:eastAsia="Times New Roman" w:hAnsi="Times New Roman" w:cs="Times New Roman"/>
          <w:lang w:val="en-US"/>
        </w:rPr>
        <w:t xml:space="preserve">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gt;&lt;Author&gt;Wechsler&lt;/Author&gt;&lt;Year&gt;2003&lt;/Year&gt;&lt;RecNum&gt;337&lt;/RecNum&gt;&lt;DisplayText&gt;(Wechsler, 2003)&lt;/DisplayText&gt;&lt;record&gt;&lt;rec-number&gt;337&lt;/rec-number&gt;&lt;foreign-keys&gt;&lt;key app="EN" db-id="ve929rds8z5pzveevxj5axtarzf5tpzrrdv5" timestamp="1449492468"&gt;337&lt;/key&gt;&lt;/foreign-keys&gt;&lt;ref-type name="Book"&gt;6&lt;/ref-type&gt;&lt;contributors&gt;&lt;authors&gt;&lt;author&gt;Wechsler, D.&lt;/author&gt;&lt;/authors&gt;&lt;/contributors&gt;&lt;titles&gt;&lt;title&gt;Wechsler Intelligence Scale for Children—4th Edition (WISC-IV®)&lt;/title&gt;&lt;/titles&gt;&lt;dates&gt;&lt;year&gt;2003&lt;/year&gt;&lt;/dates&gt;&lt;pub-location&gt; San Antonio&lt;/pub-location&gt;&lt;publisher&gt;Harcourt Assessment&lt;/publisher&gt;&lt;urls&gt;&lt;/urls&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54" w:tooltip="Wechsler, 2003 #337" w:history="1">
        <w:r w:rsidR="00FC2181" w:rsidRPr="007427D1">
          <w:rPr>
            <w:rFonts w:ascii="Times New Roman" w:eastAsia="Times New Roman" w:hAnsi="Times New Roman" w:cs="Times New Roman"/>
            <w:noProof/>
            <w:lang w:val="en-US"/>
          </w:rPr>
          <w:t>Wechsler, 2003</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Pr="007427D1">
        <w:rPr>
          <w:rFonts w:ascii="Times New Roman" w:eastAsia="Times New Roman" w:hAnsi="Times New Roman" w:cs="Times New Roman"/>
          <w:lang w:val="en-US"/>
        </w:rPr>
        <w:t xml:space="preserve">. These subtests have been found to provide a good estimation of full scale </w:t>
      </w:r>
      <w:r w:rsidR="00F074F5" w:rsidRPr="007427D1">
        <w:rPr>
          <w:rFonts w:ascii="Times New Roman" w:eastAsia="Times New Roman" w:hAnsi="Times New Roman" w:cs="Times New Roman"/>
          <w:lang w:val="en-US"/>
        </w:rPr>
        <w:t xml:space="preserve">IQ scores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gt;&lt;Author&gt;Sattler&lt;/Author&gt;&lt;Year&gt;1992&lt;/Year&gt;&lt;RecNum&gt;339&lt;/RecNum&gt;&lt;DisplayText&gt;(Sattler, 1992)&lt;/DisplayText&gt;&lt;record&gt;&lt;rec-number&gt;339&lt;/rec-number&gt;&lt;foreign-keys&gt;&lt;key app="EN" db-id="ve929rds8z5pzveevxj5axtarzf5tpzrrdv5" timestamp="1449492551"&gt;339&lt;/key&gt;&lt;/foreign-keys&gt;&lt;ref-type name="Book"&gt;6&lt;/ref-type&gt;&lt;contributors&gt;&lt;authors&gt;&lt;author&gt;Sattler, J.M. &lt;/author&gt;&lt;/authors&gt;&lt;/contributors&gt;&lt;titles&gt;&lt;title&gt;Assessment of children. (3rd edn, rev. and updated).&lt;/title&gt;&lt;/titles&gt;&lt;dates&gt;&lt;year&gt;1992&lt;/year&gt;&lt;/dates&gt;&lt;pub-location&gt;San Diego&lt;/pub-location&gt;&lt;publisher&gt;J. M. Sattler.&lt;/publisher&gt;&lt;urls&gt;&lt;/urls&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38" w:tooltip="Sattler, 1992 #339" w:history="1">
        <w:r w:rsidR="00FC2181" w:rsidRPr="007427D1">
          <w:rPr>
            <w:rFonts w:ascii="Times New Roman" w:eastAsia="Times New Roman" w:hAnsi="Times New Roman" w:cs="Times New Roman"/>
            <w:noProof/>
            <w:lang w:val="en-US"/>
          </w:rPr>
          <w:t>Sattler, 1992</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F074F5" w:rsidRPr="007427D1">
        <w:rPr>
          <w:rFonts w:ascii="Times New Roman" w:eastAsia="Times New Roman" w:hAnsi="Times New Roman" w:cs="Times New Roman"/>
          <w:lang w:val="en-US"/>
        </w:rPr>
        <w:t>.</w:t>
      </w:r>
    </w:p>
    <w:p w:rsidR="0097050C" w:rsidRPr="007427D1" w:rsidRDefault="0097050C" w:rsidP="00FC2181">
      <w:pPr>
        <w:spacing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i/>
          <w:lang w:val="en-US"/>
        </w:rPr>
        <w:t>Child psychopathology</w:t>
      </w:r>
      <w:r w:rsidRPr="007427D1">
        <w:rPr>
          <w:rFonts w:ascii="Times New Roman" w:eastAsia="Times New Roman" w:hAnsi="Times New Roman" w:cs="Times New Roman"/>
          <w:lang w:val="en-US"/>
        </w:rPr>
        <w:t xml:space="preserve"> was assessed using the Dutch version of the DISC-IV interview</w:t>
      </w:r>
      <w:r w:rsidR="00F074F5" w:rsidRPr="007427D1">
        <w:rPr>
          <w:rFonts w:ascii="Times New Roman" w:eastAsia="Times New Roman" w:hAnsi="Times New Roman" w:cs="Times New Roman"/>
          <w:lang w:val="en-US"/>
        </w:rPr>
        <w:t xml:space="preserve">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gt;&lt;Author&gt;Ferdinand&lt;/Author&gt;&lt;Year&gt;2002&lt;/Year&gt;&lt;RecNum&gt;329&lt;/RecNum&gt;&lt;DisplayText&gt;(Ferdinand and van der Ende, 2002)&lt;/DisplayText&gt;&lt;record&gt;&lt;rec-number&gt;329&lt;/rec-number&gt;&lt;foreign-keys&gt;&lt;key app="EN" db-id="ve929rds8z5pzveevxj5axtarzf5tpzrrdv5" timestamp="1449492133"&gt;329&lt;/key&gt;&lt;/foreign-keys&gt;&lt;ref-type name="Book"&gt;6&lt;/ref-type&gt;&lt;contributors&gt;&lt;authors&gt;&lt;author&gt;Ferdinand, R.F.&lt;/author&gt;&lt;author&gt;van der Ende, J. &lt;/author&gt;&lt;/authors&gt;&lt;/contributors&gt;&lt;titles&gt;&lt;title&gt;Nederlandse vertaling van de disc-iv; Diagnostic Interview Schedule for Children.&lt;/title&gt;&lt;/titles&gt;&lt;dates&gt;&lt;year&gt;2002&lt;/year&gt;&lt;/dates&gt;&lt;pub-location&gt;Rotterdam&lt;/pub-location&gt;&lt;publisher&gt;Afdeling kinder- en jeugdpsychiatrie van het Sophia Kinder¬ziekenhuis&lt;/publisher&gt;&lt;urls&gt;&lt;/urls&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16" w:tooltip="Ferdinand, 2002 #329" w:history="1">
        <w:r w:rsidR="00FC2181" w:rsidRPr="007427D1">
          <w:rPr>
            <w:rFonts w:ascii="Times New Roman" w:eastAsia="Times New Roman" w:hAnsi="Times New Roman" w:cs="Times New Roman"/>
            <w:noProof/>
            <w:lang w:val="en-US"/>
          </w:rPr>
          <w:t>Ferdinand and van der Ende, 2002</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F853B2"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lang w:val="en-US"/>
        </w:rPr>
        <w:t>with one of the parents. The DISC</w:t>
      </w:r>
      <w:r w:rsidR="0098283E" w:rsidRPr="007427D1">
        <w:rPr>
          <w:rFonts w:ascii="Times New Roman" w:eastAsia="Times New Roman" w:hAnsi="Times New Roman" w:cs="Times New Roman"/>
          <w:lang w:val="en-US"/>
        </w:rPr>
        <w:t>-IV</w:t>
      </w:r>
      <w:r w:rsidRPr="007427D1">
        <w:rPr>
          <w:rFonts w:ascii="Times New Roman" w:eastAsia="Times New Roman" w:hAnsi="Times New Roman" w:cs="Times New Roman"/>
          <w:lang w:val="en-US"/>
        </w:rPr>
        <w:t xml:space="preserve"> is a highly structured diagnostic instrument</w:t>
      </w:r>
      <w:r w:rsidR="00F074F5" w:rsidRPr="007427D1">
        <w:rPr>
          <w:rFonts w:ascii="Times New Roman" w:eastAsia="Times New Roman" w:hAnsi="Times New Roman" w:cs="Times New Roman"/>
          <w:lang w:val="en-US"/>
        </w:rPr>
        <w:t xml:space="preserve"> </w:t>
      </w:r>
      <w:r w:rsidR="00522F52" w:rsidRPr="007427D1">
        <w:rPr>
          <w:rFonts w:ascii="Times New Roman" w:eastAsia="Times New Roman" w:hAnsi="Times New Roman" w:cs="Times New Roman"/>
          <w:lang w:val="en-US"/>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eastAsia="Times New Roman" w:hAnsi="Times New Roman" w:cs="Times New Roman"/>
          <w:lang w:val="en-US"/>
        </w:rPr>
        <w:instrText xml:space="preserve"> ADDIN EN.CITE </w:instrText>
      </w:r>
      <w:r w:rsidR="00522F52" w:rsidRPr="007427D1">
        <w:rPr>
          <w:rFonts w:ascii="Times New Roman" w:eastAsia="Times New Roman" w:hAnsi="Times New Roman" w:cs="Times New Roman"/>
          <w:lang w:val="en-US"/>
        </w:rPr>
        <w:fldChar w:fldCharType="begin">
          <w:fldData xml:space="preserve">PEVuZE5vdGU+PENpdGU+PEF1dGhvcj5TaGFmZmVyPC9BdXRob3I+PFllYXI+MjAwMDwvWWVhcj48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</w:fldData>
        </w:fldChar>
      </w:r>
      <w:r w:rsidR="00FC2181" w:rsidRPr="007427D1">
        <w:rPr>
          <w:rFonts w:ascii="Times New Roman" w:eastAsia="Times New Roman" w:hAnsi="Times New Roman" w:cs="Times New Roman"/>
          <w:lang w:val="en-US"/>
        </w:rPr>
        <w:instrText xml:space="preserve"> ADDIN EN.CITE.DATA </w:instrText>
      </w:r>
      <w:r w:rsidR="00522F52" w:rsidRPr="007427D1">
        <w:rPr>
          <w:rFonts w:ascii="Times New Roman" w:eastAsia="Times New Roman" w:hAnsi="Times New Roman" w:cs="Times New Roman"/>
          <w:lang w:val="en-US"/>
        </w:rPr>
      </w:r>
      <w:r w:rsidR="00522F52" w:rsidRPr="007427D1">
        <w:rPr>
          <w:rFonts w:ascii="Times New Roman" w:eastAsia="Times New Roman" w:hAnsi="Times New Roman" w:cs="Times New Roman"/>
          <w:lang w:val="en-US"/>
        </w:rPr>
        <w:fldChar w:fldCharType="end"/>
      </w:r>
      <w:r w:rsidR="00522F52" w:rsidRPr="007427D1">
        <w:rPr>
          <w:rFonts w:ascii="Times New Roman" w:eastAsia="Times New Roman" w:hAnsi="Times New Roman" w:cs="Times New Roman"/>
          <w:lang w:val="en-US"/>
        </w:rPr>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40" w:tooltip="Shaffer, 2000 #328" w:history="1">
        <w:r w:rsidR="00FC2181" w:rsidRPr="007427D1">
          <w:rPr>
            <w:rFonts w:ascii="Times New Roman" w:eastAsia="Times New Roman" w:hAnsi="Times New Roman" w:cs="Times New Roman"/>
            <w:noProof/>
            <w:lang w:val="en-US"/>
          </w:rPr>
          <w:t>Shaffer et al., 2000</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8A0E2C"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lang w:val="en-US"/>
        </w:rPr>
        <w:t>and was conducted by a clinical trained psychologist with experience.</w:t>
      </w:r>
      <w:r w:rsidR="00AB41FC" w:rsidRPr="007427D1">
        <w:rPr>
          <w:rFonts w:ascii="Times New Roman" w:eastAsia="Times New Roman" w:hAnsi="Times New Roman" w:cs="Times New Roman"/>
          <w:lang w:val="en-US"/>
        </w:rPr>
        <w:t xml:space="preserve"> </w:t>
      </w:r>
      <w:r w:rsidR="00E9488B" w:rsidRPr="007427D1">
        <w:rPr>
          <w:rFonts w:ascii="Times New Roman" w:eastAsia="Times New Roman" w:hAnsi="Times New Roman" w:cs="Times New Roman"/>
          <w:lang w:val="en-US"/>
        </w:rPr>
        <w:t>Diagnosis occurred after completion of the interview,</w:t>
      </w:r>
      <w:r w:rsidR="00AB41FC" w:rsidRPr="007427D1">
        <w:rPr>
          <w:rFonts w:ascii="Times New Roman" w:eastAsia="Times New Roman" w:hAnsi="Times New Roman" w:cs="Times New Roman"/>
          <w:lang w:val="en-US"/>
        </w:rPr>
        <w:t xml:space="preserve"> at time of measuring symptoms this interviewer was ‘blind’ to diagnosis.</w:t>
      </w:r>
      <w:r w:rsidRPr="007427D1">
        <w:rPr>
          <w:rFonts w:ascii="Times New Roman" w:eastAsia="Times New Roman" w:hAnsi="Times New Roman" w:cs="Times New Roman"/>
          <w:lang w:val="en-US"/>
        </w:rPr>
        <w:t xml:space="preserve"> Symptom scores and diagnoses are according to the DSM-IV criteria (DSM-5 had not been published at the start of this study). </w:t>
      </w:r>
    </w:p>
    <w:p w:rsidR="00CF2EB4" w:rsidRPr="007427D1" w:rsidRDefault="00467533" w:rsidP="00FC2181">
      <w:pPr>
        <w:spacing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i/>
          <w:lang w:val="en-US"/>
        </w:rPr>
        <w:t xml:space="preserve">CU traits </w:t>
      </w:r>
      <w:r w:rsidRPr="007427D1">
        <w:rPr>
          <w:rFonts w:ascii="Times New Roman" w:eastAsia="Times New Roman" w:hAnsi="Times New Roman" w:cs="Times New Roman"/>
          <w:lang w:val="en-US"/>
        </w:rPr>
        <w:t xml:space="preserve">were measured with </w:t>
      </w:r>
      <w:r w:rsidR="00BB6946" w:rsidRPr="007427D1">
        <w:rPr>
          <w:rFonts w:ascii="Times New Roman" w:eastAsia="Times New Roman" w:hAnsi="Times New Roman" w:cs="Times New Roman"/>
          <w:lang w:val="en-US"/>
        </w:rPr>
        <w:t xml:space="preserve">the </w:t>
      </w:r>
      <w:r w:rsidR="00AB39F4" w:rsidRPr="007427D1">
        <w:rPr>
          <w:rFonts w:ascii="Times New Roman" w:eastAsia="Times New Roman" w:hAnsi="Times New Roman" w:cs="Times New Roman"/>
          <w:lang w:val="en-US"/>
        </w:rPr>
        <w:t xml:space="preserve">CU </w:t>
      </w:r>
      <w:r w:rsidR="00BB13A6" w:rsidRPr="007427D1">
        <w:rPr>
          <w:rFonts w:ascii="Times New Roman" w:eastAsia="Times New Roman" w:hAnsi="Times New Roman" w:cs="Times New Roman"/>
          <w:lang w:val="en-US"/>
        </w:rPr>
        <w:t xml:space="preserve">subscale </w:t>
      </w:r>
      <w:r w:rsidR="00AB39F4" w:rsidRPr="007427D1">
        <w:rPr>
          <w:rFonts w:ascii="Times New Roman" w:eastAsia="Times New Roman" w:hAnsi="Times New Roman" w:cs="Times New Roman"/>
          <w:lang w:val="en-US"/>
        </w:rPr>
        <w:t>o</w:t>
      </w:r>
      <w:r w:rsidR="00BB13A6" w:rsidRPr="007427D1">
        <w:rPr>
          <w:rFonts w:ascii="Times New Roman" w:eastAsia="Times New Roman" w:hAnsi="Times New Roman" w:cs="Times New Roman"/>
          <w:lang w:val="en-US"/>
        </w:rPr>
        <w:t xml:space="preserve">f </w:t>
      </w:r>
      <w:r w:rsidRPr="007427D1">
        <w:rPr>
          <w:rFonts w:ascii="Times New Roman" w:eastAsia="Times New Roman" w:hAnsi="Times New Roman" w:cs="Times New Roman"/>
          <w:lang w:val="en-US"/>
        </w:rPr>
        <w:t xml:space="preserve">the </w:t>
      </w:r>
      <w:r w:rsidR="00CF2EB4" w:rsidRPr="007427D1">
        <w:rPr>
          <w:rFonts w:ascii="Times New Roman" w:eastAsia="Times New Roman" w:hAnsi="Times New Roman" w:cs="Times New Roman"/>
          <w:lang w:val="en-US"/>
        </w:rPr>
        <w:t xml:space="preserve">Dutch version </w:t>
      </w:r>
      <w:r w:rsidR="00522F52" w:rsidRPr="007427D1">
        <w:rPr>
          <w:rFonts w:ascii="Times New Roman" w:eastAsia="Times New Roman" w:hAnsi="Times New Roman" w:cs="Times New Roman"/>
          <w:lang w:val="en-US"/>
        </w:rPr>
        <w:fldChar w:fldCharType="begin"/>
      </w:r>
      <w:r w:rsidR="002350B2" w:rsidRPr="007427D1">
        <w:rPr>
          <w:rFonts w:ascii="Times New Roman" w:eastAsia="Times New Roman" w:hAnsi="Times New Roman" w:cs="Times New Roman"/>
          <w:lang w:val="en-US"/>
        </w:rPr>
        <w:instrText xml:space="preserve"> ADDIN EN.CITE &lt;EndNote&gt;&lt;Cite&gt;&lt;Author&gt;De Wied&lt;/Author&gt;&lt;Year&gt;2014&lt;/Year&gt;&lt;RecNum&gt;382&lt;/RecNum&gt;&lt;DisplayText&gt;(De Wied et al., 2014)&lt;/DisplayText&gt;&lt;record&gt;&lt;rec-number&gt;382&lt;/rec-number&gt;&lt;foreign-keys&gt;&lt;key app="EN" db-id="ve929rds8z5pzveevxj5axtarzf5tpzrrdv5" timestamp="1464201229"&gt;382&lt;/key&gt;&lt;/foreign-keys&gt;&lt;ref-type name="Journal Article"&gt;17&lt;/ref-type&gt;&lt;contributors&gt;&lt;authors&gt;&lt;author&gt;De Wied, M. &lt;/author&gt;&lt;author&gt;Van der Baan, H.&lt;/author&gt;&lt;author&gt;Raaijmakers, Q.&lt;/author&gt;&lt;author&gt;De Ruiter, C.&lt;/author&gt;&lt;author&gt;Meeus, W. &lt;/author&gt;&lt;/authors&gt;&lt;/contributors&gt;&lt;titles&gt;&lt;title&gt;Factor structure and construct validity of the Dutch version of the Antisocial Process Screening Device. &lt;/title&gt;&lt;secondary-title&gt;Journal of Psychopathology and Behavioral Assessment&lt;/secondary-title&gt;&lt;/titles&gt;&lt;periodical&gt;&lt;full-title&gt;Journal of Psychopathology and Behavioral Assessment&lt;/full-title&gt;&lt;/periodical&gt;&lt;pages&gt;84-92&lt;/pages&gt;&lt;volume&gt;36&lt;/volume&gt;&lt;dates&gt;&lt;year&gt;2014&lt;/year&gt;&lt;/dates&gt;&lt;urls&gt;&lt;/urls&gt;&lt;/record&gt;&lt;/Cite&gt;&lt;/EndNote&gt;</w:instrText>
      </w:r>
      <w:r w:rsidR="00522F52" w:rsidRPr="007427D1">
        <w:rPr>
          <w:rFonts w:ascii="Times New Roman" w:eastAsia="Times New Roman" w:hAnsi="Times New Roman" w:cs="Times New Roman"/>
          <w:lang w:val="en-US"/>
        </w:rPr>
        <w:fldChar w:fldCharType="separate"/>
      </w:r>
      <w:r w:rsidR="002350B2" w:rsidRPr="007427D1">
        <w:rPr>
          <w:rFonts w:ascii="Times New Roman" w:eastAsia="Times New Roman" w:hAnsi="Times New Roman" w:cs="Times New Roman"/>
          <w:noProof/>
          <w:lang w:val="en-US"/>
        </w:rPr>
        <w:t>(</w:t>
      </w:r>
      <w:hyperlink w:anchor="_ENREF_10" w:tooltip="De Wied, 2014 #382" w:history="1">
        <w:r w:rsidR="00FC2181" w:rsidRPr="007427D1">
          <w:rPr>
            <w:rFonts w:ascii="Times New Roman" w:eastAsia="Times New Roman" w:hAnsi="Times New Roman" w:cs="Times New Roman"/>
            <w:noProof/>
            <w:lang w:val="en-US"/>
          </w:rPr>
          <w:t>De Wied et al., 2014</w:t>
        </w:r>
      </w:hyperlink>
      <w:r w:rsidR="002350B2"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BB6946" w:rsidRPr="007427D1">
        <w:rPr>
          <w:rFonts w:ascii="Times New Roman" w:eastAsia="Times New Roman" w:hAnsi="Times New Roman" w:cs="Times New Roman"/>
          <w:lang w:val="en-US"/>
        </w:rPr>
        <w:t xml:space="preserve"> </w:t>
      </w:r>
      <w:r w:rsidR="00CF2EB4" w:rsidRPr="007427D1">
        <w:rPr>
          <w:rFonts w:ascii="Times New Roman" w:eastAsia="Times New Roman" w:hAnsi="Times New Roman" w:cs="Times New Roman"/>
          <w:lang w:val="en-US"/>
        </w:rPr>
        <w:t>of</w:t>
      </w:r>
      <w:r w:rsidR="00BB13A6" w:rsidRPr="007427D1">
        <w:rPr>
          <w:rFonts w:ascii="Times New Roman" w:eastAsia="Times New Roman" w:hAnsi="Times New Roman" w:cs="Times New Roman"/>
          <w:lang w:val="en-US"/>
        </w:rPr>
        <w:t xml:space="preserve"> the Antisocial Process Screening Device </w:t>
      </w:r>
      <w:r w:rsidR="00D21437" w:rsidRPr="007427D1">
        <w:rPr>
          <w:rFonts w:ascii="Times New Roman" w:eastAsia="Times New Roman" w:hAnsi="Times New Roman" w:cs="Times New Roman"/>
          <w:lang w:val="en-US"/>
        </w:rPr>
        <w:t>(APSD;</w:t>
      </w:r>
      <w:r w:rsidR="00522F52" w:rsidRPr="007427D1">
        <w:rPr>
          <w:rFonts w:ascii="Times New Roman" w:eastAsia="Times New Roman" w:hAnsi="Times New Roman" w:cs="Times New Roman"/>
          <w:lang w:val="en-US"/>
        </w:rPr>
        <w:fldChar w:fldCharType="begin"/>
      </w:r>
      <w:r w:rsidR="00FC2181" w:rsidRPr="007427D1">
        <w:rPr>
          <w:rFonts w:ascii="Times New Roman" w:eastAsia="Times New Roman" w:hAnsi="Times New Roman" w:cs="Times New Roman"/>
          <w:lang w:val="en-US"/>
        </w:rPr>
        <w:instrText xml:space="preserve"> ADDIN EN.CITE &lt;EndNote&gt;&lt;Cite&gt;&lt;Author&gt;Frick&lt;/Author&gt;&lt;Year&gt;2001&lt;/Year&gt;&lt;RecNum&gt;381&lt;/RecNum&gt;&lt;DisplayText&gt;(Frick and Hare, 2001)&lt;/DisplayText&gt;&lt;record&gt;&lt;rec-number&gt;381&lt;/rec-number&gt;&lt;foreign-keys&gt;&lt;key app="EN" db-id="ve929rds8z5pzveevxj5axtarzf5tpzrrdv5" timestamp="1464200928"&gt;381&lt;/key&gt;&lt;/foreign-keys&gt;&lt;ref-type name="Book"&gt;6&lt;/ref-type&gt;&lt;contributors&gt;&lt;authors&gt;&lt;author&gt;Frick, P. J.&lt;/author&gt;&lt;author&gt;Hare, R. D.&lt;/author&gt;&lt;/authors&gt;&lt;/contributors&gt;&lt;titles&gt;&lt;title&gt; The antisocial process screening device&lt;/title&gt;&lt;/titles&gt;&lt;dates&gt;&lt;year&gt;2001&lt;/year&gt;&lt;/dates&gt;&lt;pub-location&gt;Multi-Health&lt;/pub-location&gt;&lt;publisher&gt;Toronto&lt;/publisher&gt;&lt;urls&gt;&lt;/urls&gt;&lt;/record&gt;&lt;/Cite&gt;&lt;/EndNote&gt;</w:instrText>
      </w:r>
      <w:r w:rsidR="00522F52" w:rsidRPr="007427D1">
        <w:rPr>
          <w:rFonts w:ascii="Times New Roman" w:eastAsia="Times New Roman" w:hAnsi="Times New Roman" w:cs="Times New Roman"/>
          <w:lang w:val="en-US"/>
        </w:rPr>
        <w:fldChar w:fldCharType="separate"/>
      </w:r>
      <w:r w:rsidR="00BF6E39" w:rsidRPr="007427D1">
        <w:rPr>
          <w:rFonts w:ascii="Times New Roman" w:eastAsia="Times New Roman" w:hAnsi="Times New Roman" w:cs="Times New Roman"/>
          <w:noProof/>
          <w:lang w:val="en-US"/>
        </w:rPr>
        <w:t xml:space="preserve"> </w:t>
      </w:r>
      <w:hyperlink w:anchor="_ENREF_18" w:tooltip="Frick, 2001 #381" w:history="1">
        <w:r w:rsidR="00FC2181" w:rsidRPr="007427D1">
          <w:rPr>
            <w:rFonts w:ascii="Times New Roman" w:eastAsia="Times New Roman" w:hAnsi="Times New Roman" w:cs="Times New Roman"/>
            <w:noProof/>
            <w:lang w:val="en-US"/>
          </w:rPr>
          <w:t>Frick and Hare, 2001</w:t>
        </w:r>
      </w:hyperlink>
      <w:r w:rsidR="00FC2181"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Pr="007427D1">
        <w:rPr>
          <w:rFonts w:ascii="Times New Roman" w:eastAsia="Times New Roman" w:hAnsi="Times New Roman" w:cs="Times New Roman"/>
          <w:lang w:val="en-US"/>
        </w:rPr>
        <w:t>.</w:t>
      </w:r>
      <w:r w:rsidR="00BB13A6" w:rsidRPr="007427D1">
        <w:rPr>
          <w:rFonts w:ascii="Times New Roman" w:eastAsia="Times New Roman" w:hAnsi="Times New Roman" w:cs="Times New Roman"/>
          <w:lang w:val="en-US"/>
        </w:rPr>
        <w:t xml:space="preserve"> Parent and teacher ratings were combined by taking the highest rated score on each item (see </w:t>
      </w:r>
      <w:r w:rsidR="00522F52" w:rsidRPr="007427D1">
        <w:rPr>
          <w:rFonts w:ascii="Times New Roman" w:eastAsia="Times New Roman" w:hAnsi="Times New Roman" w:cs="Times New Roman"/>
          <w:lang w:val="en-US"/>
        </w:rPr>
        <w:fldChar w:fldCharType="begin"/>
      </w:r>
      <w:r w:rsidR="00FC2181" w:rsidRPr="007427D1">
        <w:rPr>
          <w:rFonts w:ascii="Times New Roman" w:eastAsia="Times New Roman" w:hAnsi="Times New Roman" w:cs="Times New Roman"/>
          <w:lang w:val="en-US"/>
        </w:rPr>
        <w:instrText xml:space="preserve"> ADDIN EN.CITE &lt;EndNote&gt;&lt;Cite&gt;&lt;Author&gt;Frick&lt;/Author&gt;&lt;Year&gt;2001&lt;/Year&gt;&lt;RecNum&gt;381&lt;/RecNum&gt;&lt;DisplayText&gt;(Frick and Hare, 2001)&lt;/DisplayText&gt;&lt;record&gt;&lt;rec-number&gt;381&lt;/rec-number&gt;&lt;foreign-keys&gt;&lt;key app="EN" db-id="ve929rds8z5pzveevxj5axtarzf5tpzrrdv5" timestamp="1464200928"&gt;381&lt;/key&gt;&lt;/foreign-keys&gt;&lt;ref-type name="Book"&gt;6&lt;/ref-type&gt;&lt;contributors&gt;&lt;authors&gt;&lt;author&gt;Frick, P. J.&lt;/author&gt;&lt;author&gt;Hare, R. D.&lt;/author&gt;&lt;/authors&gt;&lt;/contributors&gt;&lt;titles&gt;&lt;title&gt; The antisocial process screening device&lt;/title&gt;&lt;/titles&gt;&lt;dates&gt;&lt;year&gt;2001&lt;/year&gt;&lt;/dates&gt;&lt;pub-location&gt;Multi-Health&lt;/pub-location&gt;&lt;publisher&gt;Toronto&lt;/publisher&gt;&lt;urls&gt;&lt;/urls&gt;&lt;/record&gt;&lt;/Cite&gt;&lt;/EndNote&gt;</w:instrText>
      </w:r>
      <w:r w:rsidR="00522F52" w:rsidRPr="007427D1">
        <w:rPr>
          <w:rFonts w:ascii="Times New Roman" w:eastAsia="Times New Roman" w:hAnsi="Times New Roman" w:cs="Times New Roman"/>
          <w:lang w:val="en-US"/>
        </w:rPr>
        <w:fldChar w:fldCharType="separate"/>
      </w:r>
      <w:hyperlink w:anchor="_ENREF_18" w:tooltip="Frick, 2001 #381" w:history="1">
        <w:r w:rsidR="00FC2181" w:rsidRPr="007427D1">
          <w:rPr>
            <w:rFonts w:ascii="Times New Roman" w:eastAsia="Times New Roman" w:hAnsi="Times New Roman" w:cs="Times New Roman"/>
            <w:noProof/>
            <w:lang w:val="en-US"/>
          </w:rPr>
          <w:t>Frick and Hare, 2001</w:t>
        </w:r>
      </w:hyperlink>
      <w:r w:rsidR="00FC2181"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BB13A6" w:rsidRPr="007427D1">
        <w:rPr>
          <w:rFonts w:ascii="Times New Roman" w:eastAsia="Times New Roman" w:hAnsi="Times New Roman" w:cs="Times New Roman"/>
          <w:lang w:val="en-US"/>
        </w:rPr>
        <w:t>.</w:t>
      </w:r>
      <w:r w:rsidR="005B7A07" w:rsidRPr="007427D1">
        <w:rPr>
          <w:rFonts w:ascii="Times New Roman" w:eastAsia="Times New Roman" w:hAnsi="Times New Roman" w:cs="Times New Roman"/>
          <w:lang w:val="en-US"/>
        </w:rPr>
        <w:t xml:space="preserve"> The Cronbach’s alpha was .66 for the whole sample.</w:t>
      </w:r>
    </w:p>
    <w:p w:rsidR="00F120B5" w:rsidRPr="007427D1" w:rsidRDefault="00F86363" w:rsidP="00FC2181">
      <w:pPr>
        <w:spacing w:line="480" w:lineRule="auto"/>
        <w:jc w:val="both"/>
        <w:rPr>
          <w:rFonts w:ascii="Times New Roman" w:hAnsi="Times New Roman" w:cs="Times New Roman"/>
          <w:lang w:val="en-US"/>
        </w:rPr>
      </w:pPr>
      <w:r w:rsidRPr="007427D1">
        <w:rPr>
          <w:rFonts w:ascii="Times New Roman" w:eastAsia="Times New Roman" w:hAnsi="Times New Roman" w:cs="Times New Roman"/>
          <w:i/>
          <w:lang w:val="en-US"/>
        </w:rPr>
        <w:lastRenderedPageBreak/>
        <w:t xml:space="preserve">Psychosocial stress induction procedure </w:t>
      </w:r>
      <w:r w:rsidR="00F120B5" w:rsidRPr="007427D1">
        <w:rPr>
          <w:rFonts w:ascii="Times New Roman" w:eastAsia="Times New Roman" w:hAnsi="Times New Roman" w:cs="Times New Roman"/>
          <w:lang w:val="en-US"/>
        </w:rPr>
        <w:t>the stress paradigm took place</w:t>
      </w:r>
      <w:r w:rsidR="00A96544" w:rsidRPr="007427D1">
        <w:rPr>
          <w:rFonts w:ascii="Times New Roman" w:eastAsia="Times New Roman" w:hAnsi="Times New Roman" w:cs="Times New Roman"/>
          <w:lang w:val="en-US"/>
        </w:rPr>
        <w:t xml:space="preserve"> in the afternoon</w:t>
      </w:r>
      <w:r w:rsidR="00F120B5" w:rsidRPr="007427D1">
        <w:rPr>
          <w:rFonts w:ascii="Times New Roman" w:eastAsia="Times New Roman" w:hAnsi="Times New Roman" w:cs="Times New Roman"/>
          <w:lang w:val="en-US"/>
        </w:rPr>
        <w:t xml:space="preserve">. </w:t>
      </w:r>
      <w:r w:rsidR="00D55D13" w:rsidRPr="007427D1">
        <w:rPr>
          <w:rFonts w:ascii="Times New Roman" w:eastAsia="Times New Roman" w:hAnsi="Times New Roman" w:cs="Times New Roman"/>
          <w:lang w:val="en-US"/>
        </w:rPr>
        <w:t>Stress was induced for 90 minutes using an established and ecologically valid psychosocial stressor that involves provocation, frustration and competition to increase emotional arousal</w:t>
      </w:r>
      <w:r w:rsidR="000D1D0F" w:rsidRPr="007427D1">
        <w:rPr>
          <w:rFonts w:ascii="Times New Roman" w:eastAsia="Times New Roman" w:hAnsi="Times New Roman" w:cs="Times New Roman"/>
          <w:lang w:val="en-US"/>
        </w:rPr>
        <w:t>. Participating b</w:t>
      </w:r>
      <w:r w:rsidR="00F120B5" w:rsidRPr="007427D1">
        <w:rPr>
          <w:rFonts w:ascii="Times New Roman" w:eastAsia="Times New Roman" w:hAnsi="Times New Roman" w:cs="Times New Roman"/>
          <w:lang w:val="en-US"/>
        </w:rPr>
        <w:t xml:space="preserve">oys were led to believe that they were competing against a videotaped opponent </w:t>
      </w:r>
      <w:r w:rsidR="00F120B5" w:rsidRPr="007427D1">
        <w:rPr>
          <w:rFonts w:ascii="Times New Roman" w:hAnsi="Times New Roman" w:cs="Times New Roman"/>
          <w:lang w:val="en-US"/>
        </w:rPr>
        <w:t xml:space="preserve">of similar age and sex </w:t>
      </w:r>
      <w:r w:rsidR="00F120B5" w:rsidRPr="007427D1">
        <w:rPr>
          <w:rFonts w:ascii="Times New Roman" w:eastAsia="Times New Roman" w:hAnsi="Times New Roman" w:cs="Times New Roman"/>
          <w:lang w:val="en-US"/>
        </w:rPr>
        <w:t>for best performance and a highly favored award</w:t>
      </w:r>
      <w:r w:rsidR="00B6662E" w:rsidRPr="007427D1">
        <w:rPr>
          <w:rFonts w:ascii="Times New Roman" w:eastAsia="Times New Roman" w:hAnsi="Times New Roman" w:cs="Times New Roman"/>
          <w:lang w:val="en-US"/>
        </w:rPr>
        <w:t xml:space="preserve"> (for example </w:t>
      </w:r>
      <w:r w:rsidR="00B6662E" w:rsidRPr="007427D1">
        <w:rPr>
          <w:rFonts w:ascii="Times New Roman" w:hAnsi="Times New Roman" w:cs="Times New Roman"/>
          <w:lang w:val="en-US"/>
        </w:rPr>
        <w:t>Lego, a monster truck, a giant toy water pistol or magician tricks box)</w:t>
      </w:r>
      <w:r w:rsidR="00497809" w:rsidRPr="007427D1">
        <w:rPr>
          <w:rFonts w:ascii="Times New Roman" w:eastAsia="Times New Roman" w:hAnsi="Times New Roman" w:cs="Times New Roman"/>
          <w:lang w:val="en-US"/>
        </w:rPr>
        <w:t>, whilst they were led to believe they were losing out on winning the comp</w:t>
      </w:r>
      <w:r w:rsidR="003D20C0" w:rsidRPr="007427D1">
        <w:rPr>
          <w:rFonts w:ascii="Times New Roman" w:eastAsia="Times New Roman" w:hAnsi="Times New Roman" w:cs="Times New Roman"/>
          <w:lang w:val="en-US"/>
        </w:rPr>
        <w:t>uter task competition</w:t>
      </w:r>
      <w:r w:rsidR="00497809" w:rsidRPr="007427D1">
        <w:rPr>
          <w:rFonts w:ascii="Times New Roman" w:eastAsia="Times New Roman" w:hAnsi="Times New Roman" w:cs="Times New Roman"/>
          <w:lang w:val="en-US"/>
        </w:rPr>
        <w:t xml:space="preserve"> </w:t>
      </w:r>
      <w:r w:rsidR="00D70043" w:rsidRPr="007427D1">
        <w:rPr>
          <w:rFonts w:ascii="Times New Roman" w:hAnsi="Times New Roman" w:cs="Times New Roman"/>
          <w:lang w:val="en-US"/>
        </w:rPr>
        <w:t xml:space="preserve">(for details, </w:t>
      </w:r>
      <w:r w:rsidR="005956D4" w:rsidRPr="007427D1">
        <w:rPr>
          <w:rFonts w:ascii="Times New Roman" w:hAnsi="Times New Roman" w:cs="Times New Roman"/>
          <w:lang w:val="en-US"/>
        </w:rPr>
        <w:t>see</w:t>
      </w:r>
      <w:r w:rsidR="009577CB"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GYWlyY2hpbGQ8L0F1dGhvcj48WWVhcj4yMDA4PC9ZZWFy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NDM4LTE0NDU8L3BhZ2VzPjx2b2x1bWU+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GYWlyY2hpbGQ8L0F1dGhvcj48WWVhcj4yMDA4PC9ZZWFy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NDM4LTE0NDU8L3BhZ2VzPjx2b2x1bWU+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hyperlink w:anchor="_ENREF_14" w:tooltip="Fairchild, 2008 #365" w:history="1">
        <w:r w:rsidR="00FC2181" w:rsidRPr="007427D1">
          <w:rPr>
            <w:rFonts w:ascii="Times New Roman" w:hAnsi="Times New Roman" w:cs="Times New Roman"/>
            <w:noProof/>
            <w:lang w:val="en-US"/>
          </w:rPr>
          <w:t>Fairchild et al., 2008</w:t>
        </w:r>
      </w:hyperlink>
      <w:r w:rsidR="00FC2181" w:rsidRPr="007427D1">
        <w:rPr>
          <w:rFonts w:ascii="Times New Roman" w:hAnsi="Times New Roman" w:cs="Times New Roman"/>
          <w:noProof/>
          <w:lang w:val="en-US"/>
        </w:rPr>
        <w:t xml:space="preserve">; </w:t>
      </w:r>
      <w:hyperlink w:anchor="_ENREF_39" w:tooltip="Schoorl, 2015 #342" w:history="1">
        <w:r w:rsidR="00FC2181" w:rsidRPr="007427D1">
          <w:rPr>
            <w:rFonts w:ascii="Times New Roman" w:hAnsi="Times New Roman" w:cs="Times New Roman"/>
            <w:noProof/>
            <w:lang w:val="en-US"/>
          </w:rPr>
          <w:t>Schoorl et al., 2015</w:t>
        </w:r>
      </w:hyperlink>
      <w:r w:rsidR="00FC2181" w:rsidRPr="007427D1">
        <w:rPr>
          <w:rFonts w:ascii="Times New Roman" w:hAnsi="Times New Roman" w:cs="Times New Roman"/>
          <w:noProof/>
          <w:lang w:val="en-US"/>
        </w:rPr>
        <w:t xml:space="preserve">; </w:t>
      </w:r>
      <w:hyperlink w:anchor="_ENREF_50" w:tooltip="van Goozen, 2000 #330" w:history="1">
        <w:r w:rsidR="00FC2181" w:rsidRPr="007427D1">
          <w:rPr>
            <w:rFonts w:ascii="Times New Roman" w:hAnsi="Times New Roman" w:cs="Times New Roman"/>
            <w:noProof/>
            <w:lang w:val="en-US"/>
          </w:rPr>
          <w:t>van Goozen et al., 2000</w:t>
        </w:r>
      </w:hyperlink>
      <w:r w:rsidR="00FC2181"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5F069C" w:rsidRPr="007427D1">
        <w:rPr>
          <w:rFonts w:ascii="Times New Roman" w:hAnsi="Times New Roman" w:cs="Times New Roman"/>
          <w:lang w:val="en-US"/>
        </w:rPr>
        <w:t>.</w:t>
      </w:r>
      <w:r w:rsidR="00F074F5" w:rsidRPr="007427D1">
        <w:rPr>
          <w:rFonts w:ascii="Times New Roman" w:hAnsi="Times New Roman" w:cs="Times New Roman"/>
          <w:lang w:val="en-US"/>
        </w:rPr>
        <w:t xml:space="preserve"> </w:t>
      </w:r>
    </w:p>
    <w:p w:rsidR="002732F6" w:rsidRPr="007427D1" w:rsidRDefault="00A924D1" w:rsidP="00FC2181">
      <w:pPr>
        <w:spacing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i/>
          <w:lang w:val="en-US"/>
        </w:rPr>
        <w:t xml:space="preserve">Stress manipulation </w:t>
      </w:r>
      <w:r w:rsidRPr="007427D1">
        <w:rPr>
          <w:rFonts w:ascii="Times New Roman" w:eastAsia="Times New Roman" w:hAnsi="Times New Roman" w:cs="Times New Roman"/>
          <w:lang w:val="en-US"/>
        </w:rPr>
        <w:t>was checked with a</w:t>
      </w:r>
      <w:r w:rsidR="00A04AC2" w:rsidRPr="007427D1">
        <w:rPr>
          <w:rFonts w:ascii="Times New Roman" w:eastAsia="Times New Roman" w:hAnsi="Times New Roman" w:cs="Times New Roman"/>
          <w:lang w:val="en-US"/>
        </w:rPr>
        <w:t xml:space="preserve">n adapted version of the Von </w:t>
      </w:r>
      <w:proofErr w:type="spellStart"/>
      <w:r w:rsidR="00A04AC2" w:rsidRPr="007427D1">
        <w:rPr>
          <w:rFonts w:ascii="Times New Roman" w:eastAsia="Times New Roman" w:hAnsi="Times New Roman" w:cs="Times New Roman"/>
          <w:lang w:val="en-US"/>
        </w:rPr>
        <w:t>Zerssen’s</w:t>
      </w:r>
      <w:proofErr w:type="spellEnd"/>
      <w:r w:rsidR="00A04AC2" w:rsidRPr="007427D1">
        <w:rPr>
          <w:rFonts w:ascii="Times New Roman" w:eastAsia="Times New Roman" w:hAnsi="Times New Roman" w:cs="Times New Roman"/>
          <w:lang w:val="en-US"/>
        </w:rPr>
        <w:t xml:space="preserve"> </w:t>
      </w:r>
      <w:r w:rsidR="00522F52" w:rsidRPr="007427D1">
        <w:rPr>
          <w:rFonts w:ascii="Times New Roman" w:eastAsia="Times New Roman" w:hAnsi="Times New Roman" w:cs="Times New Roman"/>
          <w:lang w:val="en-US"/>
        </w:rPr>
        <w:fldChar w:fldCharType="begin"/>
      </w:r>
      <w:r w:rsidR="00235E40" w:rsidRPr="007427D1">
        <w:rPr>
          <w:rFonts w:ascii="Times New Roman" w:eastAsia="Times New Roman" w:hAnsi="Times New Roman" w:cs="Times New Roman"/>
          <w:lang w:val="en-US"/>
        </w:rPr>
        <w:instrText xml:space="preserve"> ADDIN EN.CITE &lt;EndNote&gt;&lt;Cite ExcludeAuth="1"&gt;&lt;Author&gt;Von Zerssen&lt;/Author&gt;&lt;Year&gt;1986&lt;/Year&gt;&lt;RecNum&gt;333&lt;/RecNum&gt;&lt;DisplayText&gt;(1986)&lt;/DisplayText&gt;&lt;record&gt;&lt;rec-number&gt;333&lt;/rec-number&gt;&lt;foreign-keys&gt;&lt;key app="EN" db-id="ve929rds8z5pzveevxj5axtarzf5tpzrrdv5" timestamp="1449492246"&gt;333&lt;/key&gt;&lt;/foreign-keys&gt;&lt;ref-type name="Book Section"&gt;5&lt;/ref-type&gt;&lt;contributors&gt;&lt;authors&gt;&lt;author&gt;Von Zerssen, D. &lt;/author&gt;&lt;/authors&gt;&lt;secondary-authors&gt;&lt;author&gt;Sartorius, N.&lt;/author&gt;&lt;author&gt;Ban, T.A.&lt;/author&gt;&lt;/secondary-authors&gt;&lt;/contributors&gt;&lt;titles&gt;&lt;title&gt;Clinical self-rating scales (CSRS) of the Munich psychiatric information system (PSYCHIS München)&lt;/title&gt;&lt;secondary-title&gt;Assessment of depression&lt;/secondary-title&gt;&lt;/titles&gt;&lt;pages&gt;270-303&lt;/pages&gt;&lt;dates&gt;&lt;year&gt;1986&lt;/year&gt;&lt;/dates&gt;&lt;pub-location&gt;Berlin&lt;/pub-location&gt;&lt;publisher&gt;Springer-Verlag&lt;/publisher&gt;&lt;urls&gt;&lt;/urls&gt;&lt;/record&gt;&lt;/Cite&gt;&lt;/EndNote&gt;</w:instrText>
      </w:r>
      <w:r w:rsidR="00522F52" w:rsidRPr="007427D1">
        <w:rPr>
          <w:rFonts w:ascii="Times New Roman" w:eastAsia="Times New Roman" w:hAnsi="Times New Roman" w:cs="Times New Roman"/>
          <w:lang w:val="en-US"/>
        </w:rPr>
        <w:fldChar w:fldCharType="separate"/>
      </w:r>
      <w:r w:rsidR="00235E40" w:rsidRPr="007427D1">
        <w:rPr>
          <w:rFonts w:ascii="Times New Roman" w:eastAsia="Times New Roman" w:hAnsi="Times New Roman" w:cs="Times New Roman"/>
          <w:noProof/>
          <w:lang w:val="en-US"/>
        </w:rPr>
        <w:t>(</w:t>
      </w:r>
      <w:hyperlink w:anchor="_ENREF_53" w:tooltip="Von Zerssen, 1986 #333" w:history="1">
        <w:r w:rsidR="00FC2181" w:rsidRPr="007427D1">
          <w:rPr>
            <w:rFonts w:ascii="Times New Roman" w:eastAsia="Times New Roman" w:hAnsi="Times New Roman" w:cs="Times New Roman"/>
            <w:noProof/>
            <w:lang w:val="en-US"/>
          </w:rPr>
          <w:t>1986</w:t>
        </w:r>
      </w:hyperlink>
      <w:r w:rsidR="00235E40" w:rsidRPr="007427D1">
        <w:rPr>
          <w:rFonts w:ascii="Times New Roman" w:eastAsia="Times New Roman" w:hAnsi="Times New Roman" w:cs="Times New Roman"/>
          <w:noProof/>
          <w:lang w:val="en-US"/>
        </w:rPr>
        <w:t>)</w:t>
      </w:r>
      <w:r w:rsidR="00522F52" w:rsidRPr="007427D1">
        <w:rPr>
          <w:rFonts w:ascii="Times New Roman" w:eastAsia="Times New Roman" w:hAnsi="Times New Roman" w:cs="Times New Roman"/>
          <w:lang w:val="en-US"/>
        </w:rPr>
        <w:fldChar w:fldCharType="end"/>
      </w:r>
      <w:r w:rsidR="00BA059F" w:rsidRPr="007427D1">
        <w:rPr>
          <w:rFonts w:ascii="Times New Roman" w:eastAsia="Times New Roman" w:hAnsi="Times New Roman" w:cs="Times New Roman"/>
          <w:lang w:val="en-US"/>
        </w:rPr>
        <w:t xml:space="preserve"> </w:t>
      </w:r>
      <w:r w:rsidR="00A04AC2" w:rsidRPr="007427D1">
        <w:rPr>
          <w:rFonts w:ascii="Times New Roman" w:eastAsia="Times New Roman" w:hAnsi="Times New Roman" w:cs="Times New Roman"/>
          <w:lang w:val="en-US"/>
        </w:rPr>
        <w:t>clinical self-rating scale</w:t>
      </w:r>
      <w:r w:rsidR="007444F7" w:rsidRPr="007427D1">
        <w:rPr>
          <w:rFonts w:ascii="Times New Roman" w:eastAsia="Times New Roman" w:hAnsi="Times New Roman" w:cs="Times New Roman"/>
          <w:lang w:val="en-US"/>
        </w:rPr>
        <w:t>,</w:t>
      </w:r>
      <w:r w:rsidR="00A04AC2" w:rsidRPr="007427D1">
        <w:rPr>
          <w:rFonts w:ascii="Times New Roman" w:eastAsia="Times New Roman" w:hAnsi="Times New Roman" w:cs="Times New Roman"/>
          <w:lang w:val="en-US"/>
        </w:rPr>
        <w:t xml:space="preserve"> </w:t>
      </w:r>
      <w:r w:rsidRPr="007427D1">
        <w:rPr>
          <w:rFonts w:ascii="Times New Roman" w:eastAsia="Times New Roman" w:hAnsi="Times New Roman" w:cs="Times New Roman"/>
          <w:lang w:val="en-US"/>
        </w:rPr>
        <w:t xml:space="preserve">containing </w:t>
      </w:r>
      <w:r w:rsidR="00A04AC2" w:rsidRPr="007427D1">
        <w:rPr>
          <w:rFonts w:ascii="Times New Roman" w:eastAsia="Times New Roman" w:hAnsi="Times New Roman" w:cs="Times New Roman"/>
          <w:lang w:val="en-US"/>
        </w:rPr>
        <w:t>eleven</w:t>
      </w:r>
      <w:r w:rsidRPr="007427D1">
        <w:rPr>
          <w:rFonts w:ascii="Times New Roman" w:eastAsia="Times New Roman" w:hAnsi="Times New Roman" w:cs="Times New Roman"/>
          <w:lang w:val="en-US"/>
        </w:rPr>
        <w:t xml:space="preserve"> moods (happy, well, cheerful, good, liked, satisfied, afraid, worried, embarrassed, ashamed, angry, in control)</w:t>
      </w:r>
      <w:r w:rsidR="00A04AC2" w:rsidRPr="007427D1">
        <w:rPr>
          <w:rFonts w:ascii="Times New Roman" w:eastAsia="Times New Roman" w:hAnsi="Times New Roman" w:cs="Times New Roman"/>
          <w:lang w:val="en-US"/>
        </w:rPr>
        <w:t xml:space="preserve"> and feeling of control. Boys </w:t>
      </w:r>
      <w:r w:rsidRPr="007427D1">
        <w:rPr>
          <w:rFonts w:ascii="Times New Roman" w:eastAsia="Times New Roman" w:hAnsi="Times New Roman" w:cs="Times New Roman"/>
          <w:lang w:val="en-US"/>
        </w:rPr>
        <w:t xml:space="preserve">rated </w:t>
      </w:r>
      <w:r w:rsidR="00A04AC2" w:rsidRPr="007427D1">
        <w:rPr>
          <w:rFonts w:ascii="Times New Roman" w:eastAsia="Times New Roman" w:hAnsi="Times New Roman" w:cs="Times New Roman"/>
          <w:lang w:val="en-US"/>
        </w:rPr>
        <w:t xml:space="preserve">themselves </w:t>
      </w:r>
      <w:r w:rsidRPr="007427D1">
        <w:rPr>
          <w:rFonts w:ascii="Times New Roman" w:eastAsia="Times New Roman" w:hAnsi="Times New Roman" w:cs="Times New Roman"/>
          <w:lang w:val="en-US"/>
        </w:rPr>
        <w:t>on a five-point scale ranging from positive towards negative feelings (</w:t>
      </w:r>
      <w:proofErr w:type="spellStart"/>
      <w:r w:rsidRPr="007427D1">
        <w:rPr>
          <w:rFonts w:ascii="Times New Roman" w:eastAsia="Times New Roman" w:hAnsi="Times New Roman" w:cs="Times New Roman"/>
          <w:lang w:val="en-US"/>
        </w:rPr>
        <w:t>e.g</w:t>
      </w:r>
      <w:proofErr w:type="spellEnd"/>
      <w:r w:rsidRPr="007427D1">
        <w:rPr>
          <w:rFonts w:ascii="Times New Roman" w:eastAsia="Times New Roman" w:hAnsi="Times New Roman" w:cs="Times New Roman"/>
          <w:lang w:val="en-US"/>
        </w:rPr>
        <w:t xml:space="preserve"> 1=happy, 5=gloomy)</w:t>
      </w:r>
      <w:r w:rsidR="00B17E9F" w:rsidRPr="007427D1">
        <w:rPr>
          <w:rFonts w:ascii="Times New Roman" w:eastAsia="Times New Roman" w:hAnsi="Times New Roman" w:cs="Times New Roman"/>
          <w:lang w:val="en-US"/>
        </w:rPr>
        <w:t xml:space="preserve"> each time a cortisol sample was taken</w:t>
      </w:r>
      <w:r w:rsidRPr="007427D1">
        <w:rPr>
          <w:rFonts w:ascii="Times New Roman" w:eastAsia="Times New Roman" w:hAnsi="Times New Roman" w:cs="Times New Roman"/>
          <w:lang w:val="en-US"/>
        </w:rPr>
        <w:t xml:space="preserve">. All moods were combined into one negative mood score. </w:t>
      </w:r>
      <w:r w:rsidR="00B17E9F" w:rsidRPr="007427D1">
        <w:rPr>
          <w:rFonts w:ascii="Times New Roman" w:eastAsia="Times New Roman" w:hAnsi="Times New Roman" w:cs="Times New Roman"/>
          <w:lang w:val="en-US"/>
        </w:rPr>
        <w:t xml:space="preserve">Mean Cronbach’s alpha was .86. </w:t>
      </w:r>
    </w:p>
    <w:p w:rsidR="000C6881" w:rsidRPr="007427D1" w:rsidRDefault="004A2328" w:rsidP="00F23A6D">
      <w:pPr>
        <w:spacing w:line="480" w:lineRule="auto"/>
        <w:jc w:val="both"/>
        <w:rPr>
          <w:rFonts w:ascii="Times New Roman" w:hAnsi="Times New Roman" w:cs="Times New Roman"/>
          <w:lang w:val="en-US"/>
        </w:rPr>
      </w:pPr>
      <w:r w:rsidRPr="007427D1">
        <w:rPr>
          <w:rFonts w:ascii="Times New Roman" w:hAnsi="Times New Roman" w:cs="Times New Roman"/>
          <w:i/>
          <w:lang w:val="en-US"/>
        </w:rPr>
        <w:t>Procedure for cortisol collection</w:t>
      </w:r>
      <w:r w:rsidRPr="007427D1">
        <w:rPr>
          <w:rFonts w:ascii="Times New Roman" w:hAnsi="Times New Roman" w:cs="Times New Roman"/>
          <w:lang w:val="en-US"/>
        </w:rPr>
        <w:t xml:space="preserve"> </w:t>
      </w:r>
      <w:r w:rsidR="000C6881" w:rsidRPr="007427D1">
        <w:rPr>
          <w:rFonts w:ascii="Times New Roman" w:eastAsia="Times New Roman" w:hAnsi="Times New Roman" w:cs="Times New Roman"/>
          <w:lang w:val="en-US"/>
        </w:rPr>
        <w:t xml:space="preserve">Participating boys </w:t>
      </w:r>
      <w:r w:rsidR="00067277" w:rsidRPr="007427D1">
        <w:rPr>
          <w:rFonts w:ascii="Times New Roman" w:eastAsia="Times New Roman" w:hAnsi="Times New Roman" w:cs="Times New Roman"/>
          <w:lang w:val="en-US"/>
        </w:rPr>
        <w:t>completed a battery of questionnaires and neuropsychological tests in the morning</w:t>
      </w:r>
      <w:r w:rsidR="000C6881" w:rsidRPr="007427D1">
        <w:rPr>
          <w:rFonts w:ascii="Times New Roman" w:eastAsia="Times New Roman" w:hAnsi="Times New Roman" w:cs="Times New Roman"/>
          <w:lang w:val="en-US"/>
        </w:rPr>
        <w:t>. At the end of the morning they were asked to provide a baseline cortisol sample</w:t>
      </w:r>
      <w:r w:rsidR="002E53F3" w:rsidRPr="007427D1">
        <w:rPr>
          <w:rFonts w:ascii="Times New Roman" w:eastAsia="Times New Roman" w:hAnsi="Times New Roman" w:cs="Times New Roman"/>
          <w:lang w:val="en-US"/>
        </w:rPr>
        <w:t xml:space="preserve"> (see Fig. 1)</w:t>
      </w:r>
      <w:r w:rsidR="00CE2FAE" w:rsidRPr="007427D1">
        <w:rPr>
          <w:rFonts w:ascii="Times New Roman" w:eastAsia="Times New Roman" w:hAnsi="Times New Roman" w:cs="Times New Roman"/>
          <w:lang w:val="en-US"/>
        </w:rPr>
        <w:t>.</w:t>
      </w:r>
      <w:r w:rsidR="000C6881" w:rsidRPr="007427D1">
        <w:rPr>
          <w:rFonts w:ascii="Times New Roman" w:eastAsia="Times New Roman" w:hAnsi="Times New Roman" w:cs="Times New Roman"/>
          <w:lang w:val="en-US"/>
        </w:rPr>
        <w:t xml:space="preserve"> </w:t>
      </w:r>
      <w:r w:rsidR="000C6881" w:rsidRPr="007427D1">
        <w:rPr>
          <w:rFonts w:ascii="Times New Roman" w:hAnsi="Times New Roman" w:cs="Times New Roman"/>
          <w:lang w:val="en-US"/>
        </w:rPr>
        <w:t>In the stress phase four cortisol samples were taken, approximately one every 20 minutes. After the stress phase ended</w:t>
      </w:r>
      <w:r w:rsidR="0065778A" w:rsidRPr="007427D1">
        <w:rPr>
          <w:rFonts w:ascii="Times New Roman" w:hAnsi="Times New Roman" w:cs="Times New Roman"/>
          <w:lang w:val="en-US"/>
        </w:rPr>
        <w:t xml:space="preserve"> and disclosure was done</w:t>
      </w:r>
      <w:r w:rsidR="000C6881" w:rsidRPr="007427D1">
        <w:rPr>
          <w:rFonts w:ascii="Times New Roman" w:hAnsi="Times New Roman" w:cs="Times New Roman"/>
          <w:lang w:val="en-US"/>
        </w:rPr>
        <w:t xml:space="preserve">, the boys remained </w:t>
      </w:r>
      <w:r w:rsidR="0065778A" w:rsidRPr="007427D1">
        <w:rPr>
          <w:rFonts w:ascii="Times New Roman" w:hAnsi="Times New Roman" w:cs="Times New Roman"/>
          <w:lang w:val="en-US"/>
        </w:rPr>
        <w:t xml:space="preserve">seated </w:t>
      </w:r>
      <w:r w:rsidR="000C6881" w:rsidRPr="007427D1">
        <w:rPr>
          <w:rFonts w:ascii="Times New Roman" w:hAnsi="Times New Roman" w:cs="Times New Roman"/>
          <w:lang w:val="en-US"/>
        </w:rPr>
        <w:t xml:space="preserve">in the same room for one more hour in which they completed questionnaires and watched </w:t>
      </w:r>
      <w:r w:rsidR="0065778A" w:rsidRPr="007427D1">
        <w:rPr>
          <w:rFonts w:ascii="Times New Roman" w:hAnsi="Times New Roman" w:cs="Times New Roman"/>
          <w:lang w:val="en-US"/>
        </w:rPr>
        <w:t xml:space="preserve">relaxing </w:t>
      </w:r>
      <w:r w:rsidR="000C6881" w:rsidRPr="007427D1">
        <w:rPr>
          <w:rFonts w:ascii="Times New Roman" w:hAnsi="Times New Roman" w:cs="Times New Roman"/>
          <w:lang w:val="en-US"/>
        </w:rPr>
        <w:t xml:space="preserve">cartoons. In this recovery phase three </w:t>
      </w:r>
      <w:r w:rsidR="005E5532" w:rsidRPr="007427D1">
        <w:rPr>
          <w:rFonts w:ascii="Times New Roman" w:hAnsi="Times New Roman" w:cs="Times New Roman"/>
          <w:lang w:val="en-US"/>
        </w:rPr>
        <w:t xml:space="preserve">cortisol </w:t>
      </w:r>
      <w:r w:rsidR="000C6881" w:rsidRPr="007427D1">
        <w:rPr>
          <w:rFonts w:ascii="Times New Roman" w:hAnsi="Times New Roman" w:cs="Times New Roman"/>
          <w:lang w:val="en-US"/>
        </w:rPr>
        <w:t xml:space="preserve">recovery samples were collected, one every 20 minutes. </w:t>
      </w:r>
      <w:r w:rsidR="00067277" w:rsidRPr="007427D1">
        <w:rPr>
          <w:rFonts w:ascii="Times New Roman" w:hAnsi="Times New Roman" w:cs="Times New Roman"/>
          <w:lang w:val="en-US"/>
        </w:rPr>
        <w:t>See Fig</w:t>
      </w:r>
      <w:r w:rsidR="00A03E98" w:rsidRPr="007427D1">
        <w:rPr>
          <w:rFonts w:ascii="Times New Roman" w:hAnsi="Times New Roman" w:cs="Times New Roman"/>
          <w:lang w:val="en-US"/>
        </w:rPr>
        <w:t>.</w:t>
      </w:r>
      <w:r w:rsidR="00067277" w:rsidRPr="007427D1">
        <w:rPr>
          <w:rFonts w:ascii="Times New Roman" w:hAnsi="Times New Roman" w:cs="Times New Roman"/>
          <w:lang w:val="en-US"/>
        </w:rPr>
        <w:t xml:space="preserve"> 1 for a schematic representation of the test procedure. </w:t>
      </w:r>
    </w:p>
    <w:p w:rsidR="002E53F3" w:rsidRPr="007427D1" w:rsidRDefault="002E53F3" w:rsidP="002E53F3">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Fig</w:t>
      </w:r>
      <w:r w:rsidR="00A03E98" w:rsidRPr="007427D1">
        <w:rPr>
          <w:rFonts w:ascii="Times New Roman" w:hAnsi="Times New Roman" w:cs="Times New Roman"/>
          <w:lang w:val="en-US"/>
        </w:rPr>
        <w:t>.</w:t>
      </w:r>
      <w:r w:rsidRPr="007427D1">
        <w:rPr>
          <w:rFonts w:ascii="Times New Roman" w:hAnsi="Times New Roman" w:cs="Times New Roman"/>
          <w:lang w:val="en-US"/>
        </w:rPr>
        <w:t xml:space="preserve"> 1 here]</w:t>
      </w:r>
    </w:p>
    <w:p w:rsidR="002E53F3" w:rsidRPr="007427D1" w:rsidRDefault="002E53F3" w:rsidP="00F23A6D">
      <w:pPr>
        <w:spacing w:line="480" w:lineRule="auto"/>
        <w:jc w:val="both"/>
        <w:rPr>
          <w:rFonts w:ascii="Times New Roman" w:hAnsi="Times New Roman" w:cs="Times New Roman"/>
          <w:lang w:val="en-US"/>
        </w:rPr>
      </w:pPr>
    </w:p>
    <w:p w:rsidR="002E53F3" w:rsidRPr="007427D1" w:rsidRDefault="004A2328" w:rsidP="002E53F3">
      <w:pPr>
        <w:spacing w:line="480" w:lineRule="auto"/>
        <w:ind w:firstLine="708"/>
        <w:jc w:val="both"/>
        <w:rPr>
          <w:rFonts w:ascii="Times New Roman" w:hAnsi="Times New Roman" w:cs="Times New Roman"/>
          <w:lang w:val="en-GB"/>
        </w:rPr>
      </w:pPr>
      <w:r w:rsidRPr="007427D1">
        <w:rPr>
          <w:rFonts w:ascii="Times New Roman" w:hAnsi="Times New Roman" w:cs="Times New Roman"/>
          <w:lang w:val="en-US"/>
        </w:rPr>
        <w:t xml:space="preserve">Saliva was collected using a tube in which subjects could spit (passive drool) (0,5ml). Children were instructed to accumulate saliva in the floor of their mouth and collect them directly into sterilized glass tubes. Contamination with food debris was avoided by rinsing the mouth with water </w:t>
      </w:r>
      <w:r w:rsidR="00624567" w:rsidRPr="007427D1">
        <w:rPr>
          <w:rFonts w:ascii="Times New Roman" w:hAnsi="Times New Roman" w:cs="Times New Roman"/>
          <w:lang w:val="en-US"/>
        </w:rPr>
        <w:lastRenderedPageBreak/>
        <w:t>before the stress experiment started</w:t>
      </w:r>
      <w:r w:rsidR="00450AB9" w:rsidRPr="007427D1">
        <w:rPr>
          <w:rFonts w:ascii="Times New Roman" w:hAnsi="Times New Roman" w:cs="Times New Roman"/>
          <w:lang w:val="en-US"/>
        </w:rPr>
        <w:t>.</w:t>
      </w:r>
      <w:r w:rsidRPr="007427D1">
        <w:rPr>
          <w:rFonts w:ascii="Times New Roman" w:hAnsi="Times New Roman" w:cs="Times New Roman"/>
          <w:lang w:val="en-US"/>
        </w:rPr>
        <w:t xml:space="preserve"> After a</w:t>
      </w:r>
      <w:r w:rsidR="00187DED" w:rsidRPr="007427D1">
        <w:rPr>
          <w:rFonts w:ascii="Times New Roman" w:hAnsi="Times New Roman" w:cs="Times New Roman"/>
          <w:lang w:val="en-US"/>
        </w:rPr>
        <w:t>l</w:t>
      </w:r>
      <w:r w:rsidRPr="007427D1">
        <w:rPr>
          <w:rFonts w:ascii="Times New Roman" w:hAnsi="Times New Roman" w:cs="Times New Roman"/>
          <w:lang w:val="en-US"/>
        </w:rPr>
        <w:t xml:space="preserve">l samples were collected they were stored at </w:t>
      </w:r>
      <w:r w:rsidRPr="007427D1">
        <w:rPr>
          <w:rFonts w:ascii="Times New Roman" w:hAnsi="Times New Roman" w:cs="Times New Roman"/>
          <w:lang w:val="en-GB"/>
        </w:rPr>
        <w:t>at -20 °C until analysis.</w:t>
      </w:r>
    </w:p>
    <w:p w:rsidR="00407865" w:rsidRPr="007427D1" w:rsidRDefault="004A2328" w:rsidP="00FC2181">
      <w:pPr>
        <w:spacing w:after="240" w:line="480" w:lineRule="auto"/>
        <w:jc w:val="both"/>
        <w:rPr>
          <w:rFonts w:ascii="Times New Roman" w:hAnsi="Times New Roman" w:cs="Times New Roman"/>
          <w:lang w:val="en-US"/>
        </w:rPr>
      </w:pPr>
      <w:r w:rsidRPr="007427D1">
        <w:rPr>
          <w:rFonts w:ascii="Times New Roman" w:hAnsi="Times New Roman" w:cs="Times New Roman"/>
          <w:i/>
          <w:lang w:val="en-US"/>
        </w:rPr>
        <w:t xml:space="preserve">Assay procedure for cortisol </w:t>
      </w:r>
      <w:proofErr w:type="spellStart"/>
      <w:r w:rsidRPr="007427D1">
        <w:rPr>
          <w:rFonts w:ascii="Times New Roman" w:hAnsi="Times New Roman" w:cs="Times New Roman"/>
          <w:lang w:val="en-US"/>
        </w:rPr>
        <w:t>Cortisol</w:t>
      </w:r>
      <w:proofErr w:type="spellEnd"/>
      <w:r w:rsidRPr="007427D1">
        <w:rPr>
          <w:rFonts w:ascii="Times New Roman" w:hAnsi="Times New Roman" w:cs="Times New Roman"/>
          <w:lang w:val="en-US"/>
        </w:rPr>
        <w:t xml:space="preserve"> concentrations in the saliva samples were determined by using a time-resolved fluorescence immunoassay</w:t>
      </w:r>
      <w:r w:rsidR="00711708" w:rsidRPr="007427D1">
        <w:rPr>
          <w:rFonts w:ascii="Times New Roman" w:hAnsi="Times New Roman" w:cs="Times New Roman"/>
          <w:lang w:val="en-US"/>
        </w:rPr>
        <w:t xml:space="preserve"> (DELFIA), for details see</w:t>
      </w:r>
      <w:r w:rsidR="00407865"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Dressendörfer&lt;/Author&gt;&lt;Year&gt;1992&lt;/Year&gt;&lt;RecNum&gt;350&lt;/RecNum&gt;&lt;DisplayText&gt;(Dressendörfer et al., 1992)&lt;/DisplayText&gt;&lt;record&gt;&lt;rec-number&gt;350&lt;/rec-number&gt;&lt;foreign-keys&gt;&lt;key app="EN" db-id="ve929rds8z5pzveevxj5axtarzf5tpzrrdv5" timestamp="1452769906"&gt;350&lt;/key&gt;&lt;/foreign-keys&gt;&lt;ref-type name="Journal Article"&gt;17&lt;/ref-type&gt;&lt;contributors&gt;&lt;authors&gt;&lt;author&gt;Dressendörfer, R. A.&lt;/author&gt;&lt;author&gt;Kirschbaum, C.&lt;/author&gt;&lt;author&gt;Rohde, W.&lt;/author&gt;&lt;author&gt;Stahl, F.&lt;/author&gt;&lt;author&gt;Strasburger, C. J.&lt;/author&gt;&lt;/authors&gt;&lt;/contributors&gt;&lt;titles&gt;&lt;title&gt;Synthesis of a cortisol-biotin conjugate and evaluation as a tracer in an immunoassay for salivary cortisol measurement&lt;/title&gt;&lt;secondary-title&gt;The Journal of steroid biochemistry and molecular biology&lt;/secondary-title&gt;&lt;/titles&gt;&lt;periodical&gt;&lt;full-title&gt;The Journal of steroid biochemistry and molecular biology&lt;/full-title&gt;&lt;/periodical&gt;&lt;pages&gt;683-692&lt;/pages&gt;&lt;volume&gt;43&lt;/volume&gt;&lt;number&gt;7&lt;/number&gt;&lt;dates&gt;&lt;year&gt;1992&lt;/year&gt;&lt;/dates&gt;&lt;isbn&gt;0960-0760&lt;/isbn&gt;&lt;urls&gt;&lt;related-urls&gt;&lt;url&gt;http://leu-sfx.hosted.exlibrisgroup.com/sfx_local?sid=google&amp;amp;auinit=RA&amp;amp;aulast=Dressend%C3%B6rfer&amp;amp;atitle=Synthesis%20of%20a%20cortisol-biotin%20conjugate%20and%20evaluation%20as%20a%20tracer%20in%20an%20immunoassay%20for%20salivary%20cortisol%20measurement&amp;amp;id=doi%3A10.1016%2F0960-0760%2892%2990294-S&amp;amp;title=The%20Journal%20of%20steroid%20biochemistry%20and%20molecular%20biology&amp;amp;volume=43&amp;amp;issue=7&amp;amp;date=1992&amp;amp;spage=683&amp;amp;issn=0960-0760&lt;/url&gt;&lt;/related-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12" w:tooltip="Dressendörfer, 1992 #350" w:history="1">
        <w:r w:rsidR="00FC2181" w:rsidRPr="007427D1">
          <w:rPr>
            <w:rFonts w:ascii="Times New Roman" w:hAnsi="Times New Roman" w:cs="Times New Roman"/>
            <w:noProof/>
            <w:lang w:val="en-US"/>
          </w:rPr>
          <w:t>Dressendörfer et al., 1992</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407865" w:rsidRPr="007427D1">
        <w:rPr>
          <w:rFonts w:ascii="Times New Roman" w:hAnsi="Times New Roman" w:cs="Times New Roman"/>
          <w:lang w:val="en-US"/>
        </w:rPr>
        <w:t>.</w:t>
      </w:r>
      <w:r w:rsidR="00711708" w:rsidRPr="007427D1">
        <w:rPr>
          <w:rFonts w:ascii="Times New Roman" w:hAnsi="Times New Roman" w:cs="Times New Roman"/>
          <w:lang w:val="en-US"/>
        </w:rPr>
        <w:t xml:space="preserve"> The intra- and </w:t>
      </w:r>
      <w:proofErr w:type="spellStart"/>
      <w:r w:rsidR="00711708" w:rsidRPr="007427D1">
        <w:rPr>
          <w:rFonts w:ascii="Times New Roman" w:hAnsi="Times New Roman" w:cs="Times New Roman"/>
          <w:lang w:val="en-US"/>
        </w:rPr>
        <w:t>interassay</w:t>
      </w:r>
      <w:proofErr w:type="spellEnd"/>
      <w:r w:rsidR="00A85E0B" w:rsidRPr="007427D1">
        <w:rPr>
          <w:rFonts w:ascii="Times New Roman" w:hAnsi="Times New Roman" w:cs="Times New Roman"/>
          <w:lang w:val="en-US"/>
        </w:rPr>
        <w:t xml:space="preserve"> variability was below 7% and </w:t>
      </w:r>
      <w:r w:rsidR="00BD286A" w:rsidRPr="007427D1">
        <w:rPr>
          <w:rFonts w:ascii="Times New Roman" w:hAnsi="Times New Roman" w:cs="Times New Roman"/>
          <w:lang w:val="en-US"/>
        </w:rPr>
        <w:t>6</w:t>
      </w:r>
      <w:r w:rsidR="00711708" w:rsidRPr="007427D1">
        <w:rPr>
          <w:rFonts w:ascii="Times New Roman" w:hAnsi="Times New Roman" w:cs="Times New Roman"/>
          <w:lang w:val="en-US"/>
        </w:rPr>
        <w:t>%, respectively.</w:t>
      </w:r>
      <w:r w:rsidR="00A85E0B" w:rsidRPr="007427D1">
        <w:rPr>
          <w:rFonts w:ascii="Times New Roman" w:hAnsi="Times New Roman" w:cs="Times New Roman"/>
          <w:lang w:val="en-US"/>
        </w:rPr>
        <w:t xml:space="preserve"> Results are reported in </w:t>
      </w:r>
      <w:proofErr w:type="spellStart"/>
      <w:r w:rsidR="00A85E0B" w:rsidRPr="007427D1">
        <w:rPr>
          <w:rFonts w:ascii="Times New Roman" w:hAnsi="Times New Roman" w:cs="Times New Roman"/>
          <w:lang w:val="en-US"/>
        </w:rPr>
        <w:t>nmol</w:t>
      </w:r>
      <w:proofErr w:type="spellEnd"/>
      <w:r w:rsidR="00A85E0B" w:rsidRPr="007427D1">
        <w:rPr>
          <w:rFonts w:ascii="Times New Roman" w:hAnsi="Times New Roman" w:cs="Times New Roman"/>
          <w:lang w:val="en-US"/>
        </w:rPr>
        <w:t>/l.</w:t>
      </w:r>
    </w:p>
    <w:p w:rsidR="004A6E62" w:rsidRPr="007427D1" w:rsidRDefault="008E61DA" w:rsidP="00F23A6D">
      <w:pPr>
        <w:spacing w:after="0"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b/>
          <w:lang w:val="en-US"/>
        </w:rPr>
        <w:t xml:space="preserve">2.3 </w:t>
      </w:r>
      <w:r w:rsidR="00A924D1" w:rsidRPr="007427D1">
        <w:rPr>
          <w:rFonts w:ascii="Times New Roman" w:eastAsia="Times New Roman" w:hAnsi="Times New Roman" w:cs="Times New Roman"/>
          <w:b/>
          <w:lang w:val="en-US"/>
        </w:rPr>
        <w:t>Statistical analysis</w:t>
      </w:r>
    </w:p>
    <w:p w:rsidR="00A0250B" w:rsidRPr="007427D1" w:rsidRDefault="007125AC" w:rsidP="00FC2181">
      <w:pPr>
        <w:spacing w:after="240" w:line="480" w:lineRule="auto"/>
        <w:jc w:val="both"/>
        <w:rPr>
          <w:rFonts w:ascii="Times New Roman" w:hAnsi="Times New Roman" w:cs="Times New Roman"/>
          <w:lang w:val="en-US"/>
        </w:rPr>
      </w:pPr>
      <w:r w:rsidRPr="007427D1">
        <w:rPr>
          <w:rFonts w:ascii="Times New Roman" w:eastAsia="Times New Roman" w:hAnsi="Times New Roman" w:cs="Times New Roman"/>
          <w:lang w:val="en-US"/>
        </w:rPr>
        <w:t>T</w:t>
      </w:r>
      <w:r w:rsidR="00273BC7" w:rsidRPr="007427D1">
        <w:rPr>
          <w:rFonts w:ascii="Times New Roman" w:eastAsia="Times New Roman" w:hAnsi="Times New Roman" w:cs="Times New Roman"/>
          <w:lang w:val="en-US"/>
        </w:rPr>
        <w:t xml:space="preserve">he </w:t>
      </w:r>
      <w:r w:rsidR="00B1516C" w:rsidRPr="007427D1">
        <w:rPr>
          <w:rFonts w:ascii="Times New Roman" w:eastAsia="Times New Roman" w:hAnsi="Times New Roman" w:cs="Times New Roman"/>
          <w:lang w:val="en-US"/>
        </w:rPr>
        <w:t>three groups (</w:t>
      </w:r>
      <w:r w:rsidR="00273BC7" w:rsidRPr="007427D1">
        <w:rPr>
          <w:rFonts w:ascii="Times New Roman" w:eastAsia="Times New Roman" w:hAnsi="Times New Roman" w:cs="Times New Roman"/>
          <w:lang w:val="en-US"/>
        </w:rPr>
        <w:t>ODD/CD</w:t>
      </w:r>
      <w:r w:rsidR="00B1516C" w:rsidRPr="007427D1">
        <w:rPr>
          <w:rFonts w:ascii="Times New Roman" w:eastAsia="Times New Roman" w:hAnsi="Times New Roman" w:cs="Times New Roman"/>
          <w:lang w:val="en-US"/>
        </w:rPr>
        <w:t>+ANX, ODD/CD-ANX and NC) were</w:t>
      </w:r>
      <w:r w:rsidR="00273BC7" w:rsidRPr="007427D1">
        <w:rPr>
          <w:rFonts w:ascii="Times New Roman" w:eastAsia="Times New Roman" w:hAnsi="Times New Roman" w:cs="Times New Roman"/>
          <w:lang w:val="en-US"/>
        </w:rPr>
        <w:t xml:space="preserve"> compared </w:t>
      </w:r>
      <w:r w:rsidR="002B4E87" w:rsidRPr="007427D1">
        <w:rPr>
          <w:rFonts w:ascii="Times New Roman" w:eastAsia="Times New Roman" w:hAnsi="Times New Roman" w:cs="Times New Roman"/>
          <w:lang w:val="en-US"/>
        </w:rPr>
        <w:t xml:space="preserve">on their self-reported mood </w:t>
      </w:r>
      <w:r w:rsidR="00A84CF2" w:rsidRPr="007427D1">
        <w:rPr>
          <w:rFonts w:ascii="Times New Roman" w:eastAsia="Times New Roman" w:hAnsi="Times New Roman" w:cs="Times New Roman"/>
          <w:lang w:val="en-US"/>
        </w:rPr>
        <w:t>and</w:t>
      </w:r>
      <w:r w:rsidR="002B4E87" w:rsidRPr="007427D1">
        <w:rPr>
          <w:rFonts w:ascii="Times New Roman" w:eastAsia="Times New Roman" w:hAnsi="Times New Roman" w:cs="Times New Roman"/>
          <w:lang w:val="en-US"/>
        </w:rPr>
        <w:t xml:space="preserve"> </w:t>
      </w:r>
      <w:r w:rsidR="00B1516C" w:rsidRPr="007427D1">
        <w:rPr>
          <w:rFonts w:ascii="Times New Roman" w:eastAsia="Times New Roman" w:hAnsi="Times New Roman" w:cs="Times New Roman"/>
          <w:lang w:val="en-US"/>
        </w:rPr>
        <w:t>all eight</w:t>
      </w:r>
      <w:r w:rsidR="002B4E87" w:rsidRPr="007427D1">
        <w:rPr>
          <w:rFonts w:ascii="Times New Roman" w:eastAsia="Times New Roman" w:hAnsi="Times New Roman" w:cs="Times New Roman"/>
          <w:lang w:val="en-US"/>
        </w:rPr>
        <w:t xml:space="preserve"> cortisol </w:t>
      </w:r>
      <w:r w:rsidR="00B1516C" w:rsidRPr="007427D1">
        <w:rPr>
          <w:rFonts w:ascii="Times New Roman" w:eastAsia="Times New Roman" w:hAnsi="Times New Roman" w:cs="Times New Roman"/>
          <w:lang w:val="en-US"/>
        </w:rPr>
        <w:t>samples</w:t>
      </w:r>
      <w:r w:rsidR="002B4E87" w:rsidRPr="007427D1">
        <w:rPr>
          <w:rFonts w:ascii="Times New Roman" w:eastAsia="Times New Roman" w:hAnsi="Times New Roman" w:cs="Times New Roman"/>
          <w:lang w:val="en-US"/>
        </w:rPr>
        <w:t xml:space="preserve"> with a </w:t>
      </w:r>
      <w:r w:rsidR="00B1516C" w:rsidRPr="007427D1">
        <w:rPr>
          <w:rFonts w:ascii="Times New Roman" w:eastAsia="Times New Roman" w:hAnsi="Times New Roman" w:cs="Times New Roman"/>
          <w:lang w:val="en-US"/>
        </w:rPr>
        <w:t>R</w:t>
      </w:r>
      <w:r w:rsidR="002B4E87" w:rsidRPr="007427D1">
        <w:rPr>
          <w:rFonts w:ascii="Times New Roman" w:eastAsia="Times New Roman" w:hAnsi="Times New Roman" w:cs="Times New Roman"/>
          <w:lang w:val="en-US"/>
        </w:rPr>
        <w:t xml:space="preserve">ANOVA. </w:t>
      </w:r>
      <w:r w:rsidR="00B1516C" w:rsidRPr="007427D1">
        <w:rPr>
          <w:rFonts w:ascii="Times New Roman" w:eastAsia="Times New Roman" w:hAnsi="Times New Roman" w:cs="Times New Roman"/>
          <w:lang w:val="en-US"/>
        </w:rPr>
        <w:t xml:space="preserve">To explore the cortisol pattern in more detail we </w:t>
      </w:r>
      <w:r w:rsidR="00A84CF2" w:rsidRPr="007427D1">
        <w:rPr>
          <w:rFonts w:ascii="Times New Roman" w:eastAsia="Times New Roman" w:hAnsi="Times New Roman" w:cs="Times New Roman"/>
          <w:lang w:val="en-US"/>
        </w:rPr>
        <w:t xml:space="preserve">also </w:t>
      </w:r>
      <w:r w:rsidR="001D128C" w:rsidRPr="007427D1">
        <w:rPr>
          <w:rFonts w:ascii="Times New Roman" w:eastAsia="Times New Roman" w:hAnsi="Times New Roman" w:cs="Times New Roman"/>
          <w:lang w:val="en-US"/>
        </w:rPr>
        <w:t>examine</w:t>
      </w:r>
      <w:r w:rsidR="00B1516C" w:rsidRPr="007427D1">
        <w:rPr>
          <w:rFonts w:ascii="Times New Roman" w:eastAsia="Times New Roman" w:hAnsi="Times New Roman" w:cs="Times New Roman"/>
          <w:lang w:val="en-US"/>
        </w:rPr>
        <w:t>d</w:t>
      </w:r>
      <w:r w:rsidR="001D128C" w:rsidRPr="007427D1">
        <w:rPr>
          <w:rFonts w:ascii="Times New Roman" w:eastAsia="Times New Roman" w:hAnsi="Times New Roman" w:cs="Times New Roman"/>
          <w:lang w:val="en-US"/>
        </w:rPr>
        <w:t xml:space="preserve"> </w:t>
      </w:r>
      <w:r w:rsidR="00B1516C" w:rsidRPr="007427D1">
        <w:rPr>
          <w:rFonts w:ascii="Times New Roman" w:hAnsi="Times New Roman" w:cs="Times New Roman"/>
          <w:lang w:val="en-US"/>
        </w:rPr>
        <w:t>c</w:t>
      </w:r>
      <w:r w:rsidR="001D128C" w:rsidRPr="007427D1">
        <w:rPr>
          <w:rFonts w:ascii="Times New Roman" w:hAnsi="Times New Roman" w:cs="Times New Roman"/>
          <w:lang w:val="en-US"/>
        </w:rPr>
        <w:t xml:space="preserve">ortisol during the three phases of the paradigm: baseline, </w:t>
      </w:r>
      <w:r w:rsidR="00B1516C" w:rsidRPr="007427D1">
        <w:rPr>
          <w:rFonts w:ascii="Times New Roman" w:hAnsi="Times New Roman" w:cs="Times New Roman"/>
          <w:lang w:val="en-US"/>
        </w:rPr>
        <w:t>stress</w:t>
      </w:r>
      <w:r w:rsidR="001D128C" w:rsidRPr="007427D1">
        <w:rPr>
          <w:rFonts w:ascii="Times New Roman" w:hAnsi="Times New Roman" w:cs="Times New Roman"/>
          <w:lang w:val="en-US"/>
        </w:rPr>
        <w:t xml:space="preserve"> and recovery</w:t>
      </w:r>
      <w:r w:rsidR="00A0119F" w:rsidRPr="007427D1">
        <w:rPr>
          <w:rFonts w:ascii="Times New Roman" w:hAnsi="Times New Roman" w:cs="Times New Roman"/>
          <w:lang w:val="en-US"/>
        </w:rPr>
        <w:t xml:space="preserve">. </w:t>
      </w:r>
      <w:r w:rsidR="00B1516C" w:rsidRPr="007427D1">
        <w:rPr>
          <w:rFonts w:ascii="Times New Roman" w:hAnsi="Times New Roman" w:cs="Times New Roman"/>
          <w:lang w:val="en-US"/>
        </w:rPr>
        <w:t xml:space="preserve">For the stress phase we calculated a </w:t>
      </w:r>
      <w:r w:rsidR="005E5532" w:rsidRPr="007427D1">
        <w:rPr>
          <w:rFonts w:ascii="Times New Roman" w:hAnsi="Times New Roman" w:cs="Times New Roman"/>
          <w:lang w:val="en-US"/>
        </w:rPr>
        <w:t>cortisol stress reactivity</w:t>
      </w:r>
      <w:r w:rsidR="007F465A" w:rsidRPr="007427D1">
        <w:rPr>
          <w:rFonts w:ascii="Times New Roman" w:hAnsi="Times New Roman" w:cs="Times New Roman"/>
          <w:lang w:val="en-US"/>
        </w:rPr>
        <w:t xml:space="preserve"> </w:t>
      </w:r>
      <w:r w:rsidR="004E0FF0" w:rsidRPr="007427D1">
        <w:rPr>
          <w:rFonts w:ascii="Times New Roman" w:hAnsi="Times New Roman" w:cs="Times New Roman"/>
          <w:lang w:val="en-US"/>
        </w:rPr>
        <w:t xml:space="preserve">level by calculating </w:t>
      </w:r>
      <w:r w:rsidR="007F465A" w:rsidRPr="007427D1">
        <w:rPr>
          <w:rFonts w:ascii="Times New Roman" w:hAnsi="Times New Roman" w:cs="Times New Roman"/>
          <w:lang w:val="en-US"/>
        </w:rPr>
        <w:t>the area under the curve with respect to increase (</w:t>
      </w:r>
      <w:proofErr w:type="spellStart"/>
      <w:r w:rsidR="007F465A" w:rsidRPr="007427D1">
        <w:rPr>
          <w:rFonts w:ascii="Times New Roman" w:hAnsi="Times New Roman" w:cs="Times New Roman"/>
          <w:lang w:val="en-US"/>
        </w:rPr>
        <w:t>AUCi</w:t>
      </w:r>
      <w:proofErr w:type="spellEnd"/>
      <w:r w:rsidR="007F465A"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Pruessner&lt;/Author&gt;&lt;Year&gt;2003&lt;/Year&gt;&lt;RecNum&gt;340&lt;/RecNum&gt;&lt;DisplayText&gt;(Pruessner et al., 2003)&lt;/DisplayText&gt;&lt;record&gt;&lt;rec-number&gt;340&lt;/rec-number&gt;&lt;foreign-keys&gt;&lt;key app="EN" db-id="ve929rds8z5pzveevxj5axtarzf5tpzrrdv5" timestamp="1449492718"&gt;340&lt;/key&gt;&lt;/foreign-keys&gt;&lt;ref-type name="Journal Article"&gt;17&lt;/ref-type&gt;&lt;contributors&gt;&lt;authors&gt;&lt;author&gt;Pruessner, J. C.&lt;/author&gt;&lt;author&gt;Kirschbaum, C.&lt;/author&gt;&lt;author&gt;Meinlschmid, G.&lt;/author&gt;&lt;author&gt;Hellhammer, D. H.&lt;/author&gt;&lt;/authors&gt;&lt;/contributors&gt;&lt;auth-address&gt;McConnell Brain Imaging Centre, Montreal Neurological Institute, McGill University, Montreal, Canada. jens@bic.mni.mcgill.ca&lt;/auth-address&gt;&lt;titles&gt;&lt;title&gt;Two formulas for computation of the area under the curve represent measures of total hormone concentration versus time-dependent change&lt;/title&gt;&lt;secondary-title&gt;Psychoneuroendocrinology&lt;/secondary-title&gt;&lt;/titles&gt;&lt;periodical&gt;&lt;full-title&gt;Psychoneuroendocrinology&lt;/full-title&gt;&lt;/periodical&gt;&lt;pages&gt;916-31&lt;/pages&gt;&lt;volume&gt;28&lt;/volume&gt;&lt;number&gt;7&lt;/number&gt;&lt;edition&gt;2003/08/02&lt;/edition&gt;&lt;keywords&gt;&lt;keyword&gt;Area Under Curve&lt;/keyword&gt;&lt;keyword&gt;Dexamethasone/diagnostic use&lt;/keyword&gt;&lt;keyword&gt;Glucocorticoids/diagnostic use&lt;/keyword&gt;&lt;keyword&gt;Hormones/ analysis&lt;/keyword&gt;&lt;keyword&gt;Humans&lt;/keyword&gt;&lt;keyword&gt;Hydrocortisone/analysis&lt;/keyword&gt;&lt;keyword&gt;Kinetics&lt;/keyword&gt;&lt;keyword&gt;Mathematics&lt;/keyword&gt;&lt;keyword&gt;Saliva/chemistry&lt;/keyword&gt;&lt;keyword&gt;Stress, Psychological/metabolism&lt;/keyword&gt;&lt;keyword&gt;Teaching&lt;/keyword&gt;&lt;/keywords&gt;&lt;dates&gt;&lt;year&gt;2003&lt;/year&gt;&lt;pub-dates&gt;&lt;date&gt;Oct&lt;/date&gt;&lt;/pub-dates&gt;&lt;/dates&gt;&lt;isbn&gt;0306-4530 (Print)&amp;#xD;0306-4530 (Linking)&lt;/isbn&gt;&lt;accession-num&gt;12892658&lt;/accession-num&gt;&lt;urls&gt;&lt;/urls&gt;&lt;remote-database-provider&gt;NLM&lt;/remote-database-provider&gt;&lt;language&gt;eng&lt;/language&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35" w:tooltip="Pruessner, 2003 #340" w:history="1">
        <w:r w:rsidR="00FC2181" w:rsidRPr="007427D1">
          <w:rPr>
            <w:rFonts w:ascii="Times New Roman" w:hAnsi="Times New Roman" w:cs="Times New Roman"/>
            <w:noProof/>
            <w:lang w:val="en-US"/>
          </w:rPr>
          <w:t>Pruessner et al., 2003</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7F465A" w:rsidRPr="007427D1">
        <w:rPr>
          <w:rFonts w:ascii="Times New Roman" w:hAnsi="Times New Roman" w:cs="Times New Roman"/>
          <w:lang w:val="en-US"/>
        </w:rPr>
        <w:t xml:space="preserve">. </w:t>
      </w:r>
      <w:r w:rsidR="000870A8" w:rsidRPr="007427D1">
        <w:rPr>
          <w:rFonts w:ascii="Times New Roman" w:hAnsi="Times New Roman" w:cs="Times New Roman"/>
          <w:lang w:val="en-US"/>
        </w:rPr>
        <w:t>Cortisol r</w:t>
      </w:r>
      <w:r w:rsidR="007F465A" w:rsidRPr="007427D1">
        <w:rPr>
          <w:rFonts w:ascii="Times New Roman" w:hAnsi="Times New Roman" w:cs="Times New Roman"/>
          <w:lang w:val="en-US"/>
        </w:rPr>
        <w:t xml:space="preserve">ecovery was measured using delta scores of the first and last </w:t>
      </w:r>
      <w:r w:rsidR="004A3D40" w:rsidRPr="007427D1">
        <w:rPr>
          <w:rFonts w:ascii="Times New Roman" w:hAnsi="Times New Roman" w:cs="Times New Roman"/>
          <w:lang w:val="en-US"/>
        </w:rPr>
        <w:t xml:space="preserve">cortisol </w:t>
      </w:r>
      <w:r w:rsidR="007F465A" w:rsidRPr="007427D1">
        <w:rPr>
          <w:rFonts w:ascii="Times New Roman" w:hAnsi="Times New Roman" w:cs="Times New Roman"/>
          <w:lang w:val="en-US"/>
        </w:rPr>
        <w:t>measure</w:t>
      </w:r>
      <w:r w:rsidR="00CF74BA" w:rsidRPr="007427D1">
        <w:rPr>
          <w:rFonts w:ascii="Times New Roman" w:hAnsi="Times New Roman" w:cs="Times New Roman"/>
          <w:lang w:val="en-US"/>
        </w:rPr>
        <w:t xml:space="preserve"> </w:t>
      </w:r>
      <w:r w:rsidR="007750E0" w:rsidRPr="007427D1">
        <w:rPr>
          <w:rFonts w:ascii="Times New Roman" w:hAnsi="Times New Roman" w:cs="Times New Roman"/>
          <w:lang w:val="en-US"/>
        </w:rPr>
        <w:t xml:space="preserve">during the recovery phase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Linden&lt;/Author&gt;&lt;Year&gt;1997&lt;/Year&gt;&lt;RecNum&gt;348&lt;/RecNum&gt;&lt;DisplayText&gt;(Linden et al., 1997)&lt;/DisplayText&gt;&lt;record&gt;&lt;rec-number&gt;348&lt;/rec-number&gt;&lt;foreign-keys&gt;&lt;key app="EN" db-id="ve929rds8z5pzveevxj5axtarzf5tpzrrdv5" timestamp="1452596473"&gt;348&lt;/key&gt;&lt;/foreign-keys&gt;&lt;ref-type name="Journal Article"&gt;17&lt;/ref-type&gt;&lt;contributors&gt;&lt;authors&gt;&lt;author&gt;Linden, W.&lt;/author&gt;&lt;author&gt;Earle, T. L.&lt;/author&gt;&lt;author&gt;Gerin, W.&lt;/author&gt;&lt;author&gt;Christenfeld, N.&lt;/author&gt;&lt;/authors&gt;&lt;/contributors&gt;&lt;titles&gt;&lt;title&gt;Physiological stress reactivity and recovery: Conceptual siblings separated at birth?&lt;/title&gt;&lt;secondary-title&gt;Journal of psychosomatic research&lt;/secondary-title&gt;&lt;/titles&gt;&lt;periodical&gt;&lt;full-title&gt;Journal of psychosomatic research&lt;/full-title&gt;&lt;/periodical&gt;&lt;pages&gt;117-135&lt;/pages&gt;&lt;volume&gt;42&lt;/volume&gt;&lt;number&gt;2&lt;/number&gt;&lt;dates&gt;&lt;year&gt;1997&lt;/year&gt;&lt;/dates&gt;&lt;isbn&gt;0022-3999&lt;/isbn&gt;&lt;urls&gt;&lt;related-urls&gt;&lt;url&gt;http://leu-sfx.hosted.exlibrisgroup.com/sfx_local?sid=google&amp;amp;auinit=W&amp;amp;aulast=Linden&amp;amp;atitle=Physiological%20stress%20reactivity%20and%20recovery%3A%20conceptual%20siblings%20separated%20at%20birth%3F&amp;amp;id=doi%3A10.1016%2FS0022-3999%2896%2900240-1&amp;amp;title=Journal%20of%20psychosomatic%20research&amp;amp;volume=42&amp;amp;issue=2&amp;amp;date=1997&amp;amp;spage=117&amp;amp;issn=0022-3999&lt;/url&gt;&lt;/related-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6" w:tooltip="Linden, 1997 #348" w:history="1">
        <w:r w:rsidR="00FC2181" w:rsidRPr="007427D1">
          <w:rPr>
            <w:rFonts w:ascii="Times New Roman" w:hAnsi="Times New Roman" w:cs="Times New Roman"/>
            <w:noProof/>
            <w:lang w:val="en-US"/>
          </w:rPr>
          <w:t>Linden et al., 1997</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7F465A" w:rsidRPr="007427D1">
        <w:rPr>
          <w:rFonts w:ascii="Times New Roman" w:hAnsi="Times New Roman" w:cs="Times New Roman"/>
          <w:lang w:val="en-US"/>
        </w:rPr>
        <w:t xml:space="preserve">. </w:t>
      </w:r>
      <w:r w:rsidR="001D128C" w:rsidRPr="007427D1">
        <w:rPr>
          <w:rFonts w:ascii="Times New Roman" w:eastAsia="Times New Roman" w:hAnsi="Times New Roman" w:cs="Times New Roman"/>
          <w:lang w:val="en-US"/>
        </w:rPr>
        <w:t xml:space="preserve">We applied a Greenhouse </w:t>
      </w:r>
      <w:proofErr w:type="spellStart"/>
      <w:r w:rsidR="001D128C" w:rsidRPr="007427D1">
        <w:rPr>
          <w:rFonts w:ascii="Times New Roman" w:eastAsia="Times New Roman" w:hAnsi="Times New Roman" w:cs="Times New Roman"/>
          <w:lang w:val="en-US"/>
        </w:rPr>
        <w:t>Geisser</w:t>
      </w:r>
      <w:proofErr w:type="spellEnd"/>
      <w:r w:rsidR="001D128C" w:rsidRPr="007427D1">
        <w:rPr>
          <w:rFonts w:ascii="Times New Roman" w:eastAsia="Times New Roman" w:hAnsi="Times New Roman" w:cs="Times New Roman"/>
          <w:lang w:val="en-US"/>
        </w:rPr>
        <w:t xml:space="preserve"> correction if assumptions of </w:t>
      </w:r>
      <w:proofErr w:type="spellStart"/>
      <w:r w:rsidR="001D128C" w:rsidRPr="007427D1">
        <w:rPr>
          <w:rFonts w:ascii="Times New Roman" w:eastAsia="Times New Roman" w:hAnsi="Times New Roman" w:cs="Times New Roman"/>
          <w:lang w:val="en-US"/>
        </w:rPr>
        <w:t>sphericity</w:t>
      </w:r>
      <w:proofErr w:type="spellEnd"/>
      <w:r w:rsidR="001D128C" w:rsidRPr="007427D1">
        <w:rPr>
          <w:rFonts w:ascii="Times New Roman" w:eastAsia="Times New Roman" w:hAnsi="Times New Roman" w:cs="Times New Roman"/>
          <w:lang w:val="en-US"/>
        </w:rPr>
        <w:t xml:space="preserve"> were violated. </w:t>
      </w:r>
      <w:r w:rsidR="00CE05FF" w:rsidRPr="007427D1">
        <w:rPr>
          <w:rFonts w:ascii="Times New Roman" w:eastAsia="Times New Roman" w:hAnsi="Times New Roman" w:cs="Times New Roman"/>
          <w:lang w:val="en-US"/>
        </w:rPr>
        <w:t xml:space="preserve">Finally, </w:t>
      </w:r>
      <w:r w:rsidR="004369F2" w:rsidRPr="007427D1">
        <w:rPr>
          <w:rFonts w:ascii="Times New Roman" w:eastAsia="Times New Roman" w:hAnsi="Times New Roman" w:cs="Times New Roman"/>
          <w:lang w:val="en-US"/>
        </w:rPr>
        <w:t xml:space="preserve">a backwards </w:t>
      </w:r>
      <w:r w:rsidR="00801A62" w:rsidRPr="007427D1">
        <w:rPr>
          <w:rFonts w:ascii="Times New Roman" w:eastAsia="Times New Roman" w:hAnsi="Times New Roman" w:cs="Times New Roman"/>
          <w:lang w:val="en-US"/>
        </w:rPr>
        <w:t xml:space="preserve">linear </w:t>
      </w:r>
      <w:r w:rsidR="004369F2" w:rsidRPr="007427D1">
        <w:rPr>
          <w:rFonts w:ascii="Times New Roman" w:eastAsia="Times New Roman" w:hAnsi="Times New Roman" w:cs="Times New Roman"/>
          <w:lang w:val="en-US"/>
        </w:rPr>
        <w:t xml:space="preserve">regression analysis was performed to investigate the </w:t>
      </w:r>
      <w:r w:rsidR="00C176AA" w:rsidRPr="007427D1">
        <w:rPr>
          <w:rFonts w:ascii="Times New Roman" w:eastAsia="Times New Roman" w:hAnsi="Times New Roman" w:cs="Times New Roman"/>
          <w:lang w:val="en-US"/>
        </w:rPr>
        <w:t>predictive value of</w:t>
      </w:r>
      <w:r w:rsidR="004369F2" w:rsidRPr="007427D1">
        <w:rPr>
          <w:rFonts w:ascii="Times New Roman" w:eastAsia="Times New Roman" w:hAnsi="Times New Roman" w:cs="Times New Roman"/>
          <w:lang w:val="en-US"/>
        </w:rPr>
        <w:t xml:space="preserve"> clinical characteristics </w:t>
      </w:r>
      <w:r w:rsidR="00C176AA" w:rsidRPr="007427D1">
        <w:rPr>
          <w:rFonts w:ascii="Times New Roman" w:eastAsia="Times New Roman" w:hAnsi="Times New Roman" w:cs="Times New Roman"/>
          <w:lang w:val="en-US"/>
        </w:rPr>
        <w:t>for</w:t>
      </w:r>
      <w:r w:rsidR="004369F2" w:rsidRPr="007427D1">
        <w:rPr>
          <w:rFonts w:ascii="Times New Roman" w:eastAsia="Times New Roman" w:hAnsi="Times New Roman" w:cs="Times New Roman"/>
          <w:lang w:val="en-US"/>
        </w:rPr>
        <w:t xml:space="preserve"> cortisol baseline, reactivity and recovery. </w:t>
      </w:r>
      <w:r w:rsidR="001D128C" w:rsidRPr="007427D1">
        <w:rPr>
          <w:rFonts w:ascii="Times New Roman" w:eastAsia="Times New Roman" w:hAnsi="Times New Roman" w:cs="Times New Roman"/>
          <w:lang w:val="en-US"/>
        </w:rPr>
        <w:t>Effect sizes are reported as eta squared (</w:t>
      </w:r>
      <w:r w:rsidR="001D128C" w:rsidRPr="007427D1">
        <w:rPr>
          <w:rFonts w:ascii="Times New Roman" w:hAnsi="Times New Roman" w:cs="Times New Roman"/>
        </w:rPr>
        <w:t>η</w:t>
      </w:r>
      <w:r w:rsidR="001D128C" w:rsidRPr="007427D1">
        <w:rPr>
          <w:rFonts w:ascii="Times New Roman" w:hAnsi="Times New Roman" w:cs="Times New Roman"/>
          <w:vertAlign w:val="superscript"/>
          <w:lang w:val="en-US"/>
        </w:rPr>
        <w:t>2</w:t>
      </w:r>
      <w:r w:rsidR="001D128C" w:rsidRPr="007427D1">
        <w:rPr>
          <w:rFonts w:ascii="Times New Roman" w:hAnsi="Times New Roman" w:cs="Times New Roman"/>
          <w:lang w:val="en-US"/>
        </w:rPr>
        <w:t xml:space="preserve">) with .01 being a small, .06 being a medium and .14 being a large effect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Cohen&lt;/Author&gt;&lt;Year&gt;1988&lt;/Year&gt;&lt;RecNum&gt;326&lt;/RecNum&gt;&lt;DisplayText&gt;(Cohen, 1988)&lt;/DisplayText&gt;&lt;record&gt;&lt;rec-number&gt;326&lt;/rec-number&gt;&lt;foreign-keys&gt;&lt;key app="EN" db-id="ve929rds8z5pzveevxj5axtarzf5tpzrrdv5" timestamp="1449492049"&gt;326&lt;/key&gt;&lt;/foreign-keys&gt;&lt;ref-type name="Book"&gt;6&lt;/ref-type&gt;&lt;contributors&gt;&lt;authors&gt;&lt;author&gt;Cohen, J. &lt;/author&gt;&lt;/authors&gt;&lt;/contributors&gt;&lt;titles&gt;&lt;title&gt;Statistical power analysis for the behavioral sciences (2nd ed.)&lt;/title&gt;&lt;/titles&gt;&lt;dates&gt;&lt;year&gt;1988&lt;/year&gt;&lt;/dates&gt;&lt;pub-location&gt;Hillsdale&lt;/pub-location&gt;&lt;publisher&gt;Lawrence Earlbaum Associates&lt;/publisher&gt;&lt;urls&gt;&lt;/urls&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8" w:tooltip="Cohen, 1988 #326" w:history="1">
        <w:r w:rsidR="00FC2181" w:rsidRPr="007427D1">
          <w:rPr>
            <w:rFonts w:ascii="Times New Roman" w:hAnsi="Times New Roman" w:cs="Times New Roman"/>
            <w:noProof/>
            <w:lang w:val="en-US"/>
          </w:rPr>
          <w:t>Cohen, 1988</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AD7373" w:rsidRPr="007427D1">
        <w:rPr>
          <w:rFonts w:ascii="Times New Roman" w:hAnsi="Times New Roman" w:cs="Times New Roman"/>
          <w:lang w:val="en-US"/>
        </w:rPr>
        <w:t>.</w:t>
      </w:r>
    </w:p>
    <w:p w:rsidR="0071362E" w:rsidRPr="007427D1" w:rsidRDefault="0071362E" w:rsidP="005D2248">
      <w:pPr>
        <w:spacing w:after="240" w:line="480" w:lineRule="auto"/>
        <w:ind w:firstLine="708"/>
        <w:jc w:val="both"/>
        <w:rPr>
          <w:rFonts w:ascii="Times New Roman" w:eastAsia="Times New Roman" w:hAnsi="Times New Roman" w:cs="Times New Roman"/>
          <w:b/>
          <w:lang w:val="en-US"/>
        </w:rPr>
      </w:pPr>
    </w:p>
    <w:p w:rsidR="00153EC7" w:rsidRPr="007427D1" w:rsidRDefault="00153EC7" w:rsidP="00B3374C">
      <w:pPr>
        <w:spacing w:after="0" w:line="480" w:lineRule="auto"/>
        <w:rPr>
          <w:rFonts w:ascii="Times New Roman" w:eastAsia="Times New Roman" w:hAnsi="Times New Roman" w:cs="Times New Roman"/>
          <w:b/>
          <w:lang w:val="en-US"/>
        </w:rPr>
      </w:pPr>
      <w:r w:rsidRPr="007427D1">
        <w:rPr>
          <w:rFonts w:ascii="Times New Roman" w:eastAsia="Times New Roman" w:hAnsi="Times New Roman" w:cs="Times New Roman"/>
          <w:b/>
          <w:lang w:val="en-US"/>
        </w:rPr>
        <w:t>3. Results</w:t>
      </w:r>
    </w:p>
    <w:p w:rsidR="00E52F18" w:rsidRPr="007427D1" w:rsidRDefault="004B2F3E" w:rsidP="004B2F3E">
      <w:pPr>
        <w:spacing w:after="0" w:line="480" w:lineRule="auto"/>
        <w:jc w:val="both"/>
        <w:rPr>
          <w:rFonts w:ascii="Times New Roman" w:eastAsia="Times New Roman" w:hAnsi="Times New Roman" w:cs="Times New Roman"/>
          <w:lang w:val="en-US"/>
        </w:rPr>
      </w:pPr>
      <w:r w:rsidRPr="007427D1">
        <w:rPr>
          <w:rFonts w:ascii="Times New Roman" w:hAnsi="Times New Roman" w:cs="Times New Roman"/>
          <w:lang w:val="en-US"/>
        </w:rPr>
        <w:t xml:space="preserve">A MANOVA revealed that medication use was not related to the cortisol measures, </w:t>
      </w:r>
      <w:r w:rsidRPr="007427D1">
        <w:rPr>
          <w:rFonts w:ascii="Times New Roman" w:hAnsi="Times New Roman" w:cs="Times New Roman"/>
          <w:i/>
          <w:lang w:val="en-US"/>
        </w:rPr>
        <w:t>F</w:t>
      </w:r>
      <w:r w:rsidRPr="007427D1">
        <w:rPr>
          <w:rFonts w:ascii="Times New Roman" w:hAnsi="Times New Roman" w:cs="Times New Roman"/>
          <w:lang w:val="en-US"/>
        </w:rPr>
        <w:t xml:space="preserve"> =.64, </w:t>
      </w:r>
      <w:r w:rsidRPr="007427D1">
        <w:rPr>
          <w:rFonts w:ascii="Times New Roman" w:hAnsi="Times New Roman" w:cs="Times New Roman"/>
          <w:i/>
          <w:lang w:val="en-US"/>
        </w:rPr>
        <w:t>p</w:t>
      </w:r>
      <w:r w:rsidRPr="007427D1">
        <w:rPr>
          <w:rFonts w:ascii="Times New Roman" w:hAnsi="Times New Roman" w:cs="Times New Roman"/>
          <w:lang w:val="en-US"/>
        </w:rPr>
        <w:t>=.596. Therefore, medication use was not controlled for in subsequent analyses.</w:t>
      </w:r>
      <w:r w:rsidR="00FC6C7F" w:rsidRPr="007427D1">
        <w:rPr>
          <w:rFonts w:ascii="Times New Roman" w:hAnsi="Times New Roman" w:cs="Times New Roman"/>
          <w:lang w:val="en-US"/>
        </w:rPr>
        <w:t xml:space="preserve"> </w:t>
      </w:r>
      <w:r w:rsidR="00BB6946" w:rsidRPr="007427D1">
        <w:rPr>
          <w:rFonts w:ascii="Times New Roman" w:hAnsi="Times New Roman" w:cs="Times New Roman"/>
          <w:lang w:val="en-US"/>
        </w:rPr>
        <w:t>T</w:t>
      </w:r>
      <w:r w:rsidR="00A208E8" w:rsidRPr="007427D1">
        <w:rPr>
          <w:rFonts w:ascii="Times New Roman" w:hAnsi="Times New Roman" w:cs="Times New Roman"/>
          <w:lang w:val="en-US"/>
        </w:rPr>
        <w:t>he ODD/CD+ANX group had higher levels of comorbid ADHD than the ODD/CD-ANX group</w:t>
      </w:r>
      <w:r w:rsidR="00BB6946" w:rsidRPr="007427D1">
        <w:rPr>
          <w:rFonts w:ascii="Times New Roman" w:hAnsi="Times New Roman" w:cs="Times New Roman"/>
          <w:lang w:val="en-US"/>
        </w:rPr>
        <w:t xml:space="preserve">, </w:t>
      </w:r>
      <w:r w:rsidR="00A208E8" w:rsidRPr="007427D1">
        <w:rPr>
          <w:rFonts w:ascii="Times New Roman" w:hAnsi="Times New Roman" w:cs="Times New Roman"/>
          <w:lang w:val="en-US"/>
        </w:rPr>
        <w:t xml:space="preserve">84% versus 50%, </w:t>
      </w:r>
      <w:r w:rsidR="00A208E8" w:rsidRPr="007427D1">
        <w:rPr>
          <w:rFonts w:ascii="Times New Roman" w:hAnsi="Times New Roman" w:cs="Times New Roman"/>
          <w:i/>
        </w:rPr>
        <w:t>χ</w:t>
      </w:r>
      <w:r w:rsidR="00A208E8" w:rsidRPr="007427D1">
        <w:rPr>
          <w:rFonts w:ascii="Times New Roman" w:hAnsi="Times New Roman" w:cs="Times New Roman"/>
          <w:i/>
          <w:lang w:val="en-US"/>
        </w:rPr>
        <w:t>²</w:t>
      </w:r>
      <w:r w:rsidR="00A208E8" w:rsidRPr="007427D1">
        <w:rPr>
          <w:rFonts w:ascii="Times New Roman" w:hAnsi="Times New Roman" w:cs="Times New Roman"/>
          <w:lang w:val="en-US"/>
        </w:rPr>
        <w:t xml:space="preserve">=7.39, </w:t>
      </w:r>
      <w:r w:rsidR="00A208E8" w:rsidRPr="007427D1">
        <w:rPr>
          <w:rFonts w:ascii="Times New Roman" w:hAnsi="Times New Roman" w:cs="Times New Roman"/>
          <w:i/>
          <w:lang w:val="en-US"/>
        </w:rPr>
        <w:t>p</w:t>
      </w:r>
      <w:r w:rsidR="00A208E8" w:rsidRPr="007427D1">
        <w:rPr>
          <w:rFonts w:ascii="Times New Roman" w:hAnsi="Times New Roman" w:cs="Times New Roman"/>
          <w:lang w:val="en-US"/>
        </w:rPr>
        <w:t>=.007. However, a correlation analysis indicated that ADHD was not related to any of the cortisol measures</w:t>
      </w:r>
      <w:r w:rsidR="00286B3E" w:rsidRPr="007427D1">
        <w:rPr>
          <w:rFonts w:ascii="Times New Roman" w:hAnsi="Times New Roman" w:cs="Times New Roman"/>
          <w:lang w:val="en-US"/>
        </w:rPr>
        <w:t>.</w:t>
      </w:r>
    </w:p>
    <w:p w:rsidR="005B3635" w:rsidRPr="007427D1" w:rsidRDefault="00087BC0" w:rsidP="00E52F18">
      <w:pPr>
        <w:spacing w:after="240" w:line="480" w:lineRule="auto"/>
        <w:ind w:firstLine="708"/>
        <w:jc w:val="both"/>
        <w:rPr>
          <w:rFonts w:ascii="Times New Roman" w:eastAsia="Times New Roman" w:hAnsi="Times New Roman" w:cs="Times New Roman"/>
          <w:lang w:val="en-US"/>
        </w:rPr>
      </w:pPr>
      <w:r w:rsidRPr="007427D1">
        <w:rPr>
          <w:rFonts w:ascii="Times New Roman" w:hAnsi="Times New Roman" w:cs="Times New Roman"/>
          <w:lang w:val="en-US"/>
        </w:rPr>
        <w:t>Descriptive statistics</w:t>
      </w:r>
      <w:r w:rsidR="005C65C5" w:rsidRPr="007427D1">
        <w:rPr>
          <w:rFonts w:ascii="Times New Roman" w:hAnsi="Times New Roman" w:cs="Times New Roman"/>
          <w:lang w:val="en-US"/>
        </w:rPr>
        <w:t xml:space="preserve"> for the </w:t>
      </w:r>
      <w:r w:rsidR="00641B77" w:rsidRPr="007427D1">
        <w:rPr>
          <w:rFonts w:ascii="Times New Roman" w:hAnsi="Times New Roman" w:cs="Times New Roman"/>
          <w:lang w:val="en-US"/>
        </w:rPr>
        <w:t xml:space="preserve">three groups </w:t>
      </w:r>
      <w:r w:rsidR="005C65C5" w:rsidRPr="007427D1">
        <w:rPr>
          <w:rFonts w:ascii="Times New Roman" w:hAnsi="Times New Roman" w:cs="Times New Roman"/>
          <w:lang w:val="en-US"/>
        </w:rPr>
        <w:t xml:space="preserve">are presented in Table 1. The three groups </w:t>
      </w:r>
      <w:r w:rsidR="00641B77" w:rsidRPr="007427D1">
        <w:rPr>
          <w:rFonts w:ascii="Times New Roman" w:hAnsi="Times New Roman" w:cs="Times New Roman"/>
          <w:lang w:val="en-US"/>
        </w:rPr>
        <w:t xml:space="preserve">did not differ in age or percentage of Caucasians, </w:t>
      </w:r>
      <w:r w:rsidR="00482766" w:rsidRPr="007427D1">
        <w:rPr>
          <w:rFonts w:ascii="Times New Roman" w:hAnsi="Times New Roman" w:cs="Times New Roman"/>
          <w:lang w:val="en-US"/>
        </w:rPr>
        <w:t xml:space="preserve">respectively </w:t>
      </w:r>
      <w:r w:rsidR="00641B77" w:rsidRPr="007427D1">
        <w:rPr>
          <w:rFonts w:ascii="Times New Roman" w:hAnsi="Times New Roman" w:cs="Times New Roman"/>
          <w:i/>
          <w:lang w:val="en-US"/>
        </w:rPr>
        <w:t>F</w:t>
      </w:r>
      <w:r w:rsidR="00641B77" w:rsidRPr="007427D1">
        <w:rPr>
          <w:rFonts w:ascii="Times New Roman" w:hAnsi="Times New Roman" w:cs="Times New Roman"/>
          <w:lang w:val="en-US"/>
        </w:rPr>
        <w:t xml:space="preserve">=1.46, </w:t>
      </w:r>
      <w:r w:rsidR="00641B77" w:rsidRPr="007427D1">
        <w:rPr>
          <w:rFonts w:ascii="Times New Roman" w:hAnsi="Times New Roman" w:cs="Times New Roman"/>
          <w:i/>
          <w:lang w:val="en-US"/>
        </w:rPr>
        <w:t>p</w:t>
      </w:r>
      <w:r w:rsidR="00641B77" w:rsidRPr="007427D1">
        <w:rPr>
          <w:rFonts w:ascii="Times New Roman" w:hAnsi="Times New Roman" w:cs="Times New Roman"/>
          <w:lang w:val="en-US"/>
        </w:rPr>
        <w:t>=.237</w:t>
      </w:r>
      <w:r w:rsidR="00482766" w:rsidRPr="007427D1">
        <w:rPr>
          <w:rFonts w:ascii="Times New Roman" w:hAnsi="Times New Roman" w:cs="Times New Roman"/>
          <w:lang w:val="en-US"/>
        </w:rPr>
        <w:t xml:space="preserve"> and</w:t>
      </w:r>
      <w:r w:rsidR="00641B77" w:rsidRPr="007427D1">
        <w:rPr>
          <w:rFonts w:ascii="Times New Roman" w:hAnsi="Times New Roman" w:cs="Times New Roman"/>
          <w:lang w:val="en-US"/>
        </w:rPr>
        <w:t xml:space="preserve"> </w:t>
      </w:r>
      <w:r w:rsidR="00641B77" w:rsidRPr="007427D1">
        <w:rPr>
          <w:rFonts w:ascii="Times New Roman" w:hAnsi="Times New Roman" w:cs="Times New Roman"/>
          <w:i/>
        </w:rPr>
        <w:t>χ</w:t>
      </w:r>
      <w:r w:rsidR="00641B77" w:rsidRPr="007427D1">
        <w:rPr>
          <w:rFonts w:ascii="Times New Roman" w:hAnsi="Times New Roman" w:cs="Times New Roman"/>
          <w:lang w:val="en-US"/>
        </w:rPr>
        <w:t xml:space="preserve">=2.85, </w:t>
      </w:r>
      <w:r w:rsidR="00641B77" w:rsidRPr="007427D1">
        <w:rPr>
          <w:rFonts w:ascii="Times New Roman" w:hAnsi="Times New Roman" w:cs="Times New Roman"/>
          <w:i/>
          <w:lang w:val="en-US"/>
        </w:rPr>
        <w:t>p</w:t>
      </w:r>
      <w:r w:rsidR="00641B77" w:rsidRPr="007427D1">
        <w:rPr>
          <w:rFonts w:ascii="Times New Roman" w:hAnsi="Times New Roman" w:cs="Times New Roman"/>
          <w:lang w:val="en-US"/>
        </w:rPr>
        <w:t xml:space="preserve">=.240. </w:t>
      </w:r>
      <w:r w:rsidR="00C00C97" w:rsidRPr="007427D1">
        <w:rPr>
          <w:rFonts w:ascii="Times New Roman" w:hAnsi="Times New Roman" w:cs="Times New Roman"/>
          <w:lang w:val="en-US"/>
        </w:rPr>
        <w:t>The ODD/CD+ANX</w:t>
      </w:r>
      <w:r w:rsidR="00120ABA" w:rsidRPr="007427D1">
        <w:rPr>
          <w:rFonts w:ascii="Times New Roman" w:hAnsi="Times New Roman" w:cs="Times New Roman"/>
          <w:lang w:val="en-US"/>
        </w:rPr>
        <w:t xml:space="preserve"> group</w:t>
      </w:r>
      <w:r w:rsidR="00C00C97" w:rsidRPr="007427D1">
        <w:rPr>
          <w:rFonts w:ascii="Times New Roman" w:hAnsi="Times New Roman" w:cs="Times New Roman"/>
          <w:lang w:val="en-US"/>
        </w:rPr>
        <w:t xml:space="preserve"> had a significantly higher anxiety level than the ODD/CD-ANX group and the </w:t>
      </w:r>
      <w:r w:rsidR="00C00C97" w:rsidRPr="007427D1">
        <w:rPr>
          <w:rFonts w:ascii="Times New Roman" w:hAnsi="Times New Roman" w:cs="Times New Roman"/>
          <w:lang w:val="en-US"/>
        </w:rPr>
        <w:lastRenderedPageBreak/>
        <w:t xml:space="preserve">NC group, </w:t>
      </w:r>
      <w:r w:rsidR="00C00C97" w:rsidRPr="007427D1">
        <w:rPr>
          <w:rFonts w:ascii="Times New Roman" w:hAnsi="Times New Roman" w:cs="Times New Roman"/>
          <w:i/>
          <w:lang w:val="en-US"/>
        </w:rPr>
        <w:t>F</w:t>
      </w:r>
      <w:r w:rsidR="00C00C97" w:rsidRPr="007427D1">
        <w:rPr>
          <w:rFonts w:ascii="Times New Roman" w:hAnsi="Times New Roman" w:cs="Times New Roman"/>
          <w:lang w:val="en-US"/>
        </w:rPr>
        <w:t>=33.75,</w:t>
      </w:r>
      <w:r w:rsidR="00C00C97" w:rsidRPr="007427D1">
        <w:rPr>
          <w:rFonts w:ascii="Times New Roman" w:hAnsi="Times New Roman" w:cs="Times New Roman"/>
          <w:i/>
          <w:lang w:val="en-US"/>
        </w:rPr>
        <w:t xml:space="preserve"> p </w:t>
      </w:r>
      <w:r w:rsidR="00C00C97" w:rsidRPr="007427D1">
        <w:rPr>
          <w:rFonts w:ascii="Times New Roman" w:hAnsi="Times New Roman" w:cs="Times New Roman"/>
          <w:lang w:val="en-US"/>
        </w:rPr>
        <w:t xml:space="preserve">&lt;.001, while the other groups did not differ from each other. CU traits were higher in both ODD/CD groups compared to controls, </w:t>
      </w:r>
      <w:r w:rsidR="00C00C97" w:rsidRPr="007427D1">
        <w:rPr>
          <w:rFonts w:ascii="Times New Roman" w:hAnsi="Times New Roman" w:cs="Times New Roman"/>
          <w:i/>
          <w:lang w:val="en-US"/>
        </w:rPr>
        <w:t>F</w:t>
      </w:r>
      <w:r w:rsidR="00C00C97" w:rsidRPr="007427D1">
        <w:rPr>
          <w:rFonts w:ascii="Times New Roman" w:hAnsi="Times New Roman" w:cs="Times New Roman"/>
          <w:lang w:val="en-US"/>
        </w:rPr>
        <w:t>=13.84,</w:t>
      </w:r>
      <w:r w:rsidR="00C00C97" w:rsidRPr="007427D1">
        <w:rPr>
          <w:rFonts w:ascii="Times New Roman" w:hAnsi="Times New Roman" w:cs="Times New Roman"/>
          <w:i/>
          <w:lang w:val="en-US"/>
        </w:rPr>
        <w:t xml:space="preserve"> p </w:t>
      </w:r>
      <w:r w:rsidR="00C00C97" w:rsidRPr="007427D1">
        <w:rPr>
          <w:rFonts w:ascii="Times New Roman" w:hAnsi="Times New Roman" w:cs="Times New Roman"/>
          <w:lang w:val="en-US"/>
        </w:rPr>
        <w:t>&lt;.001</w:t>
      </w:r>
      <w:r w:rsidR="00120ABA" w:rsidRPr="007427D1">
        <w:rPr>
          <w:rFonts w:ascii="Times New Roman" w:hAnsi="Times New Roman" w:cs="Times New Roman"/>
          <w:lang w:val="en-US"/>
        </w:rPr>
        <w:t>, but the ODD/CD groups did not differ from each other</w:t>
      </w:r>
      <w:r w:rsidR="00C00C97" w:rsidRPr="007427D1">
        <w:rPr>
          <w:rFonts w:ascii="Times New Roman" w:hAnsi="Times New Roman" w:cs="Times New Roman"/>
          <w:lang w:val="en-US"/>
        </w:rPr>
        <w:t xml:space="preserve">. </w:t>
      </w:r>
      <w:r w:rsidR="00641B77" w:rsidRPr="007427D1">
        <w:rPr>
          <w:rFonts w:ascii="Times New Roman" w:hAnsi="Times New Roman" w:cs="Times New Roman"/>
          <w:lang w:val="en-US"/>
        </w:rPr>
        <w:t xml:space="preserve">The NC group </w:t>
      </w:r>
      <w:r w:rsidR="00A84CF2" w:rsidRPr="007427D1">
        <w:rPr>
          <w:rFonts w:ascii="Times New Roman" w:hAnsi="Times New Roman" w:cs="Times New Roman"/>
          <w:lang w:val="en-US"/>
        </w:rPr>
        <w:t>had</w:t>
      </w:r>
      <w:r w:rsidR="00C00C97" w:rsidRPr="007427D1">
        <w:rPr>
          <w:rFonts w:ascii="Times New Roman" w:hAnsi="Times New Roman" w:cs="Times New Roman"/>
          <w:lang w:val="en-US"/>
        </w:rPr>
        <w:t xml:space="preserve"> a higher IQ score than both ODD/CD </w:t>
      </w:r>
      <w:r w:rsidR="00641B77" w:rsidRPr="007427D1">
        <w:rPr>
          <w:rFonts w:ascii="Times New Roman" w:hAnsi="Times New Roman" w:cs="Times New Roman"/>
          <w:lang w:val="en-US"/>
        </w:rPr>
        <w:t>group</w:t>
      </w:r>
      <w:r w:rsidR="00C00C97" w:rsidRPr="007427D1">
        <w:rPr>
          <w:rFonts w:ascii="Times New Roman" w:hAnsi="Times New Roman" w:cs="Times New Roman"/>
          <w:lang w:val="en-US"/>
        </w:rPr>
        <w:t>s</w:t>
      </w:r>
      <w:r w:rsidR="00641B77" w:rsidRPr="007427D1">
        <w:rPr>
          <w:rFonts w:ascii="Times New Roman" w:hAnsi="Times New Roman" w:cs="Times New Roman"/>
          <w:lang w:val="en-US"/>
        </w:rPr>
        <w:t xml:space="preserve">, </w:t>
      </w:r>
      <w:r w:rsidR="00641B77" w:rsidRPr="007427D1">
        <w:rPr>
          <w:rFonts w:ascii="Times New Roman" w:hAnsi="Times New Roman" w:cs="Times New Roman"/>
          <w:i/>
          <w:lang w:val="en-US"/>
        </w:rPr>
        <w:t>F</w:t>
      </w:r>
      <w:r w:rsidR="00641B77" w:rsidRPr="007427D1">
        <w:rPr>
          <w:rFonts w:ascii="Times New Roman" w:hAnsi="Times New Roman" w:cs="Times New Roman"/>
          <w:lang w:val="en-US"/>
        </w:rPr>
        <w:t xml:space="preserve">=6.12, </w:t>
      </w:r>
      <w:r w:rsidR="00641B77" w:rsidRPr="007427D1">
        <w:rPr>
          <w:rFonts w:ascii="Times New Roman" w:hAnsi="Times New Roman" w:cs="Times New Roman"/>
          <w:i/>
          <w:lang w:val="en-US"/>
        </w:rPr>
        <w:t>p</w:t>
      </w:r>
      <w:r w:rsidR="00641B77" w:rsidRPr="007427D1">
        <w:rPr>
          <w:rFonts w:ascii="Times New Roman" w:hAnsi="Times New Roman" w:cs="Times New Roman"/>
          <w:lang w:val="en-US"/>
        </w:rPr>
        <w:t>=.003.</w:t>
      </w:r>
      <w:r w:rsidR="00995D2D" w:rsidRPr="007427D1">
        <w:rPr>
          <w:rFonts w:ascii="Times New Roman" w:eastAsia="Times New Roman" w:hAnsi="Times New Roman" w:cs="Times New Roman"/>
          <w:lang w:val="en-US"/>
        </w:rPr>
        <w:t xml:space="preserve"> </w:t>
      </w:r>
      <w:r w:rsidR="00C00C97" w:rsidRPr="007427D1">
        <w:rPr>
          <w:rFonts w:ascii="Times New Roman" w:eastAsia="Times New Roman" w:hAnsi="Times New Roman" w:cs="Times New Roman"/>
          <w:lang w:val="en-US"/>
        </w:rPr>
        <w:t xml:space="preserve">Therefore, </w:t>
      </w:r>
      <w:r w:rsidR="005B3635" w:rsidRPr="007427D1">
        <w:rPr>
          <w:rFonts w:ascii="Times New Roman" w:eastAsia="Times New Roman" w:hAnsi="Times New Roman" w:cs="Times New Roman"/>
          <w:lang w:val="en-US"/>
        </w:rPr>
        <w:t xml:space="preserve">all </w:t>
      </w:r>
      <w:r w:rsidR="00C00C97" w:rsidRPr="007427D1">
        <w:rPr>
          <w:rFonts w:ascii="Times New Roman" w:eastAsia="Times New Roman" w:hAnsi="Times New Roman" w:cs="Times New Roman"/>
          <w:lang w:val="en-US"/>
        </w:rPr>
        <w:t xml:space="preserve">subsequent </w:t>
      </w:r>
      <w:r w:rsidR="005B3635" w:rsidRPr="007427D1">
        <w:rPr>
          <w:rFonts w:ascii="Times New Roman" w:eastAsia="Times New Roman" w:hAnsi="Times New Roman" w:cs="Times New Roman"/>
          <w:lang w:val="en-US"/>
        </w:rPr>
        <w:t xml:space="preserve">analyses were repeated with IQ included as a covariate. </w:t>
      </w:r>
      <w:r w:rsidR="00C00C97" w:rsidRPr="007427D1">
        <w:rPr>
          <w:rFonts w:ascii="Times New Roman" w:eastAsia="Times New Roman" w:hAnsi="Times New Roman" w:cs="Times New Roman"/>
          <w:lang w:val="en-US"/>
        </w:rPr>
        <w:t>Because r</w:t>
      </w:r>
      <w:r w:rsidR="005B3635" w:rsidRPr="007427D1">
        <w:rPr>
          <w:rFonts w:ascii="Times New Roman" w:eastAsia="Times New Roman" w:hAnsi="Times New Roman" w:cs="Times New Roman"/>
          <w:lang w:val="en-US"/>
        </w:rPr>
        <w:t xml:space="preserve">esults remained the same with </w:t>
      </w:r>
      <w:r w:rsidR="001D1B5D" w:rsidRPr="007427D1">
        <w:rPr>
          <w:rFonts w:ascii="Times New Roman" w:eastAsia="Times New Roman" w:hAnsi="Times New Roman" w:cs="Times New Roman"/>
          <w:lang w:val="en-US"/>
        </w:rPr>
        <w:t xml:space="preserve">or </w:t>
      </w:r>
      <w:r w:rsidR="005B3635" w:rsidRPr="007427D1">
        <w:rPr>
          <w:rFonts w:ascii="Times New Roman" w:eastAsia="Times New Roman" w:hAnsi="Times New Roman" w:cs="Times New Roman"/>
          <w:lang w:val="en-US"/>
        </w:rPr>
        <w:t>without this covariate</w:t>
      </w:r>
      <w:r w:rsidR="00CD07DB" w:rsidRPr="007427D1">
        <w:rPr>
          <w:rFonts w:ascii="Times New Roman" w:eastAsia="Times New Roman" w:hAnsi="Times New Roman" w:cs="Times New Roman"/>
          <w:lang w:val="en-US"/>
        </w:rPr>
        <w:t xml:space="preserve">, </w:t>
      </w:r>
      <w:r w:rsidR="002660BD" w:rsidRPr="007427D1">
        <w:rPr>
          <w:rFonts w:ascii="Times New Roman" w:eastAsia="Times New Roman" w:hAnsi="Times New Roman" w:cs="Times New Roman"/>
          <w:lang w:val="en-US"/>
        </w:rPr>
        <w:t xml:space="preserve">it was chosen to report the analyses without IQ as a covariate. </w:t>
      </w:r>
    </w:p>
    <w:p w:rsidR="00411670" w:rsidRPr="007427D1" w:rsidRDefault="00411670" w:rsidP="00411670">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Table 1 here]</w:t>
      </w:r>
    </w:p>
    <w:p w:rsidR="00B3374C" w:rsidRPr="007427D1" w:rsidRDefault="00B3374C" w:rsidP="00B3374C">
      <w:pPr>
        <w:spacing w:after="0" w:line="480" w:lineRule="auto"/>
        <w:jc w:val="both"/>
        <w:rPr>
          <w:rFonts w:ascii="Times New Roman" w:hAnsi="Times New Roman" w:cs="Times New Roman"/>
          <w:b/>
          <w:lang w:val="en-US"/>
        </w:rPr>
      </w:pPr>
    </w:p>
    <w:p w:rsidR="00153EC7" w:rsidRPr="007427D1" w:rsidRDefault="00153EC7" w:rsidP="00153EC7">
      <w:pPr>
        <w:spacing w:after="0" w:line="480" w:lineRule="auto"/>
        <w:jc w:val="both"/>
        <w:rPr>
          <w:rFonts w:ascii="Times New Roman" w:hAnsi="Times New Roman" w:cs="Times New Roman"/>
          <w:lang w:val="en-US"/>
        </w:rPr>
      </w:pPr>
      <w:r w:rsidRPr="007427D1">
        <w:rPr>
          <w:rFonts w:ascii="Times New Roman" w:hAnsi="Times New Roman" w:cs="Times New Roman"/>
          <w:b/>
          <w:lang w:val="en-US"/>
        </w:rPr>
        <w:t xml:space="preserve">3.1 </w:t>
      </w:r>
      <w:r w:rsidR="000D1D0F" w:rsidRPr="007427D1">
        <w:rPr>
          <w:rFonts w:ascii="Times New Roman" w:hAnsi="Times New Roman" w:cs="Times New Roman"/>
          <w:b/>
          <w:lang w:val="en-US"/>
        </w:rPr>
        <w:t>Subjective mood effects</w:t>
      </w:r>
    </w:p>
    <w:p w:rsidR="00153EC7" w:rsidRPr="007427D1" w:rsidRDefault="00153EC7" w:rsidP="00153EC7">
      <w:pPr>
        <w:spacing w:line="480" w:lineRule="auto"/>
        <w:jc w:val="both"/>
        <w:rPr>
          <w:rFonts w:ascii="Times New Roman" w:hAnsi="Times New Roman" w:cs="Times New Roman"/>
          <w:lang w:val="en-US"/>
        </w:rPr>
      </w:pPr>
      <w:r w:rsidRPr="007427D1">
        <w:rPr>
          <w:rFonts w:ascii="Times New Roman" w:hAnsi="Times New Roman" w:cs="Times New Roman"/>
          <w:lang w:val="en-US"/>
        </w:rPr>
        <w:t xml:space="preserve">Data of one boy with ODD/CD-ANX was missing, because he refused to fill out the mood questionnaire. There was a significant main effect of time, </w:t>
      </w:r>
      <w:proofErr w:type="gramStart"/>
      <w:r w:rsidRPr="007427D1">
        <w:rPr>
          <w:rFonts w:ascii="Times New Roman" w:hAnsi="Times New Roman" w:cs="Times New Roman"/>
          <w:i/>
          <w:lang w:val="en-US"/>
        </w:rPr>
        <w:t>F</w:t>
      </w:r>
      <w:r w:rsidRPr="007427D1">
        <w:rPr>
          <w:rFonts w:ascii="Times New Roman" w:hAnsi="Times New Roman" w:cs="Times New Roman"/>
          <w:lang w:val="en-US"/>
        </w:rPr>
        <w:t>(</w:t>
      </w:r>
      <w:proofErr w:type="gramEnd"/>
      <w:r w:rsidRPr="007427D1">
        <w:rPr>
          <w:rFonts w:ascii="Times New Roman" w:hAnsi="Times New Roman" w:cs="Times New Roman"/>
          <w:lang w:val="en-US"/>
        </w:rPr>
        <w:t xml:space="preserve">2.98, 256.52)=35.28, </w:t>
      </w:r>
      <w:r w:rsidRPr="007427D1">
        <w:rPr>
          <w:rFonts w:ascii="Times New Roman" w:hAnsi="Times New Roman" w:cs="Times New Roman"/>
          <w:i/>
          <w:lang w:val="en-US"/>
        </w:rPr>
        <w:t>p</w:t>
      </w:r>
      <w:r w:rsidRPr="007427D1">
        <w:rPr>
          <w:rFonts w:ascii="Times New Roman" w:hAnsi="Times New Roman" w:cs="Times New Roman"/>
          <w:lang w:val="en-US"/>
        </w:rPr>
        <w:t xml:space="preserve">&lt;.001, </w:t>
      </w:r>
      <w:r w:rsidRPr="007427D1">
        <w:rPr>
          <w:rFonts w:ascii="Times New Roman" w:hAnsi="Times New Roman" w:cs="Times New Roman"/>
        </w:rPr>
        <w:t>η</w:t>
      </w:r>
      <w:r w:rsidRPr="007427D1">
        <w:rPr>
          <w:rFonts w:ascii="Times New Roman" w:hAnsi="Times New Roman" w:cs="Times New Roman"/>
          <w:vertAlign w:val="superscript"/>
          <w:lang w:val="en-US"/>
        </w:rPr>
        <w:t>2</w:t>
      </w:r>
      <w:r w:rsidRPr="007427D1">
        <w:rPr>
          <w:rFonts w:ascii="Times New Roman" w:hAnsi="Times New Roman" w:cs="Times New Roman"/>
          <w:lang w:val="en-US"/>
        </w:rPr>
        <w:t xml:space="preserve">=.29, but not of group, </w:t>
      </w:r>
      <w:r w:rsidRPr="007427D1">
        <w:rPr>
          <w:rFonts w:ascii="Times New Roman" w:hAnsi="Times New Roman" w:cs="Times New Roman"/>
          <w:i/>
          <w:lang w:val="en-US"/>
        </w:rPr>
        <w:t>F</w:t>
      </w:r>
      <w:r w:rsidRPr="007427D1">
        <w:rPr>
          <w:rFonts w:ascii="Times New Roman" w:hAnsi="Times New Roman" w:cs="Times New Roman"/>
          <w:lang w:val="en-US"/>
        </w:rPr>
        <w:t xml:space="preserve">(2, 86)=1.27, </w:t>
      </w:r>
      <w:r w:rsidRPr="007427D1">
        <w:rPr>
          <w:rFonts w:ascii="Times New Roman" w:hAnsi="Times New Roman" w:cs="Times New Roman"/>
          <w:i/>
          <w:lang w:val="en-US"/>
        </w:rPr>
        <w:t>p</w:t>
      </w:r>
      <w:r w:rsidRPr="007427D1">
        <w:rPr>
          <w:rFonts w:ascii="Times New Roman" w:hAnsi="Times New Roman" w:cs="Times New Roman"/>
          <w:lang w:val="en-US"/>
        </w:rPr>
        <w:t>=.287, and no time by group interaction,</w:t>
      </w:r>
      <w:r w:rsidRPr="007427D1">
        <w:rPr>
          <w:rFonts w:ascii="Times New Roman" w:hAnsi="Times New Roman" w:cs="Times New Roman"/>
          <w:i/>
          <w:lang w:val="en-US"/>
        </w:rPr>
        <w:t xml:space="preserve"> F</w:t>
      </w:r>
      <w:r w:rsidRPr="007427D1">
        <w:rPr>
          <w:rFonts w:ascii="Times New Roman" w:hAnsi="Times New Roman" w:cs="Times New Roman"/>
          <w:lang w:val="en-US"/>
        </w:rPr>
        <w:t xml:space="preserve">(2.98, 256.52)=1.62, </w:t>
      </w:r>
      <w:r w:rsidRPr="007427D1">
        <w:rPr>
          <w:rFonts w:ascii="Times New Roman" w:hAnsi="Times New Roman" w:cs="Times New Roman"/>
          <w:i/>
          <w:lang w:val="en-US"/>
        </w:rPr>
        <w:t>p</w:t>
      </w:r>
      <w:r w:rsidRPr="007427D1">
        <w:rPr>
          <w:rFonts w:ascii="Times New Roman" w:hAnsi="Times New Roman" w:cs="Times New Roman"/>
          <w:lang w:val="en-US"/>
        </w:rPr>
        <w:t>=.141, indicating that stress induction was successful and similar in all groups (see Fig</w:t>
      </w:r>
      <w:r w:rsidR="00721F7F" w:rsidRPr="007427D1">
        <w:rPr>
          <w:rFonts w:ascii="Times New Roman" w:hAnsi="Times New Roman" w:cs="Times New Roman"/>
          <w:lang w:val="en-US"/>
        </w:rPr>
        <w:t>.</w:t>
      </w:r>
      <w:r w:rsidRPr="007427D1">
        <w:rPr>
          <w:rFonts w:ascii="Times New Roman" w:hAnsi="Times New Roman" w:cs="Times New Roman"/>
          <w:lang w:val="en-US"/>
        </w:rPr>
        <w:t xml:space="preserve"> </w:t>
      </w:r>
      <w:r w:rsidR="002E53F3" w:rsidRPr="007427D1">
        <w:rPr>
          <w:rFonts w:ascii="Times New Roman" w:hAnsi="Times New Roman" w:cs="Times New Roman"/>
          <w:lang w:val="en-US"/>
        </w:rPr>
        <w:t>2</w:t>
      </w:r>
      <w:r w:rsidRPr="007427D1">
        <w:rPr>
          <w:rFonts w:ascii="Times New Roman" w:hAnsi="Times New Roman" w:cs="Times New Roman"/>
          <w:lang w:val="en-US"/>
        </w:rPr>
        <w:t>).</w:t>
      </w:r>
    </w:p>
    <w:p w:rsidR="00411670" w:rsidRPr="007427D1" w:rsidRDefault="00411670" w:rsidP="00411670">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Fig</w:t>
      </w:r>
      <w:r w:rsidR="00A03E98" w:rsidRPr="007427D1">
        <w:rPr>
          <w:rFonts w:ascii="Times New Roman" w:hAnsi="Times New Roman" w:cs="Times New Roman"/>
          <w:lang w:val="en-US"/>
        </w:rPr>
        <w:t>.</w:t>
      </w:r>
      <w:r w:rsidRPr="007427D1">
        <w:rPr>
          <w:rFonts w:ascii="Times New Roman" w:hAnsi="Times New Roman" w:cs="Times New Roman"/>
          <w:lang w:val="en-US"/>
        </w:rPr>
        <w:t xml:space="preserve"> </w:t>
      </w:r>
      <w:r w:rsidR="002E53F3" w:rsidRPr="007427D1">
        <w:rPr>
          <w:rFonts w:ascii="Times New Roman" w:hAnsi="Times New Roman" w:cs="Times New Roman"/>
          <w:lang w:val="en-US"/>
        </w:rPr>
        <w:t>2</w:t>
      </w:r>
      <w:r w:rsidRPr="007427D1">
        <w:rPr>
          <w:rFonts w:ascii="Times New Roman" w:hAnsi="Times New Roman" w:cs="Times New Roman"/>
          <w:lang w:val="en-US"/>
        </w:rPr>
        <w:t xml:space="preserve"> here]</w:t>
      </w:r>
    </w:p>
    <w:p w:rsidR="0071362E" w:rsidRPr="007427D1" w:rsidRDefault="0071362E" w:rsidP="00153EC7">
      <w:pPr>
        <w:spacing w:after="0" w:line="480" w:lineRule="auto"/>
        <w:jc w:val="both"/>
        <w:rPr>
          <w:rFonts w:ascii="Times New Roman" w:hAnsi="Times New Roman" w:cs="Times New Roman"/>
          <w:b/>
          <w:lang w:val="en-US"/>
        </w:rPr>
      </w:pPr>
    </w:p>
    <w:p w:rsidR="00153EC7" w:rsidRPr="007427D1" w:rsidRDefault="00153EC7" w:rsidP="00153EC7">
      <w:pPr>
        <w:spacing w:after="0" w:line="480" w:lineRule="auto"/>
        <w:jc w:val="both"/>
        <w:rPr>
          <w:rFonts w:ascii="Times New Roman" w:hAnsi="Times New Roman" w:cs="Times New Roman"/>
          <w:b/>
          <w:lang w:val="en-US"/>
        </w:rPr>
      </w:pPr>
      <w:r w:rsidRPr="007427D1">
        <w:rPr>
          <w:rFonts w:ascii="Times New Roman" w:hAnsi="Times New Roman" w:cs="Times New Roman"/>
          <w:b/>
          <w:lang w:val="en-US"/>
        </w:rPr>
        <w:t xml:space="preserve">3.2 Cortisol </w:t>
      </w:r>
    </w:p>
    <w:p w:rsidR="002660BD" w:rsidRPr="007427D1" w:rsidRDefault="00153EC7" w:rsidP="00153EC7">
      <w:pPr>
        <w:spacing w:line="480" w:lineRule="auto"/>
        <w:jc w:val="both"/>
        <w:rPr>
          <w:rFonts w:ascii="Times New Roman" w:hAnsi="Times New Roman" w:cs="Times New Roman"/>
          <w:lang w:val="en-US"/>
        </w:rPr>
      </w:pPr>
      <w:r w:rsidRPr="007427D1">
        <w:rPr>
          <w:rFonts w:ascii="Times New Roman" w:hAnsi="Times New Roman" w:cs="Times New Roman"/>
          <w:lang w:val="en-US"/>
        </w:rPr>
        <w:t xml:space="preserve">A repeated measures ANOVA over all 8 cortisol samples showed that there was a significant main effect of time </w:t>
      </w:r>
      <w:r w:rsidRPr="007427D1">
        <w:rPr>
          <w:rFonts w:ascii="Times New Roman" w:hAnsi="Times New Roman" w:cs="Times New Roman"/>
          <w:i/>
          <w:lang w:val="en-US"/>
        </w:rPr>
        <w:t>F</w:t>
      </w:r>
      <w:r w:rsidRPr="007427D1">
        <w:rPr>
          <w:rFonts w:ascii="Times New Roman" w:hAnsi="Times New Roman" w:cs="Times New Roman"/>
          <w:lang w:val="en-US"/>
        </w:rPr>
        <w:t xml:space="preserve">(3.93, 334.41)=11.04, </w:t>
      </w:r>
      <w:r w:rsidRPr="007427D1">
        <w:rPr>
          <w:rFonts w:ascii="Times New Roman" w:hAnsi="Times New Roman" w:cs="Times New Roman"/>
          <w:i/>
          <w:lang w:val="en-US"/>
        </w:rPr>
        <w:t>p</w:t>
      </w:r>
      <w:r w:rsidRPr="007427D1">
        <w:rPr>
          <w:rFonts w:ascii="Times New Roman" w:hAnsi="Times New Roman" w:cs="Times New Roman"/>
          <w:lang w:val="en-US"/>
        </w:rPr>
        <w:t xml:space="preserve">&lt;.001, </w:t>
      </w:r>
      <w:r w:rsidRPr="007427D1">
        <w:rPr>
          <w:rFonts w:ascii="Times New Roman" w:hAnsi="Times New Roman" w:cs="Times New Roman"/>
        </w:rPr>
        <w:t>η</w:t>
      </w:r>
      <w:r w:rsidRPr="007427D1">
        <w:rPr>
          <w:rFonts w:ascii="Times New Roman" w:hAnsi="Times New Roman" w:cs="Times New Roman"/>
          <w:vertAlign w:val="superscript"/>
          <w:lang w:val="en-US"/>
        </w:rPr>
        <w:t>2</w:t>
      </w:r>
      <w:r w:rsidRPr="007427D1">
        <w:rPr>
          <w:rFonts w:ascii="Times New Roman" w:hAnsi="Times New Roman" w:cs="Times New Roman"/>
          <w:lang w:val="en-US"/>
        </w:rPr>
        <w:t xml:space="preserve">=.12, of group </w:t>
      </w:r>
      <w:r w:rsidRPr="007427D1">
        <w:rPr>
          <w:rFonts w:ascii="Times New Roman" w:hAnsi="Times New Roman" w:cs="Times New Roman"/>
          <w:i/>
          <w:lang w:val="en-US"/>
        </w:rPr>
        <w:t>F</w:t>
      </w:r>
      <w:r w:rsidRPr="007427D1">
        <w:rPr>
          <w:rFonts w:ascii="Times New Roman" w:hAnsi="Times New Roman" w:cs="Times New Roman"/>
          <w:lang w:val="en-US"/>
        </w:rPr>
        <w:t xml:space="preserve">(2,85)=3.27, </w:t>
      </w:r>
      <w:r w:rsidRPr="007427D1">
        <w:rPr>
          <w:rFonts w:ascii="Times New Roman" w:hAnsi="Times New Roman" w:cs="Times New Roman"/>
          <w:i/>
          <w:lang w:val="en-US"/>
        </w:rPr>
        <w:t>p</w:t>
      </w:r>
      <w:r w:rsidRPr="007427D1">
        <w:rPr>
          <w:rFonts w:ascii="Times New Roman" w:hAnsi="Times New Roman" w:cs="Times New Roman"/>
          <w:lang w:val="en-US"/>
        </w:rPr>
        <w:t xml:space="preserve">=.043, </w:t>
      </w:r>
      <w:r w:rsidRPr="007427D1">
        <w:rPr>
          <w:rFonts w:ascii="Times New Roman" w:hAnsi="Times New Roman" w:cs="Times New Roman"/>
        </w:rPr>
        <w:t>η</w:t>
      </w:r>
      <w:r w:rsidRPr="007427D1">
        <w:rPr>
          <w:rFonts w:ascii="Times New Roman" w:hAnsi="Times New Roman" w:cs="Times New Roman"/>
          <w:vertAlign w:val="superscript"/>
          <w:lang w:val="en-US"/>
        </w:rPr>
        <w:t>2</w:t>
      </w:r>
      <w:r w:rsidRPr="007427D1">
        <w:rPr>
          <w:rFonts w:ascii="Times New Roman" w:hAnsi="Times New Roman" w:cs="Times New Roman"/>
          <w:lang w:val="en-US"/>
        </w:rPr>
        <w:t xml:space="preserve">=.07, and a time by group interaction </w:t>
      </w:r>
      <w:r w:rsidRPr="007427D1">
        <w:rPr>
          <w:rFonts w:ascii="Times New Roman" w:hAnsi="Times New Roman" w:cs="Times New Roman"/>
          <w:i/>
          <w:lang w:val="en-US"/>
        </w:rPr>
        <w:t>F</w:t>
      </w:r>
      <w:r w:rsidRPr="007427D1">
        <w:rPr>
          <w:rFonts w:ascii="Times New Roman" w:hAnsi="Times New Roman" w:cs="Times New Roman"/>
          <w:lang w:val="en-US"/>
        </w:rPr>
        <w:t xml:space="preserve">(3.93, 334.41)=2.71, </w:t>
      </w:r>
      <w:r w:rsidRPr="007427D1">
        <w:rPr>
          <w:rFonts w:ascii="Times New Roman" w:hAnsi="Times New Roman" w:cs="Times New Roman"/>
          <w:i/>
          <w:lang w:val="en-US"/>
        </w:rPr>
        <w:t>p</w:t>
      </w:r>
      <w:r w:rsidRPr="007427D1">
        <w:rPr>
          <w:rFonts w:ascii="Times New Roman" w:hAnsi="Times New Roman" w:cs="Times New Roman"/>
          <w:lang w:val="en-US"/>
        </w:rPr>
        <w:t xml:space="preserve">=.007, </w:t>
      </w:r>
      <w:r w:rsidRPr="007427D1">
        <w:rPr>
          <w:rFonts w:ascii="Times New Roman" w:hAnsi="Times New Roman" w:cs="Times New Roman"/>
        </w:rPr>
        <w:t>η</w:t>
      </w:r>
      <w:r w:rsidRPr="007427D1">
        <w:rPr>
          <w:rFonts w:ascii="Times New Roman" w:hAnsi="Times New Roman" w:cs="Times New Roman"/>
          <w:vertAlign w:val="superscript"/>
          <w:lang w:val="en-US"/>
        </w:rPr>
        <w:t>2</w:t>
      </w:r>
      <w:r w:rsidR="00721F7F" w:rsidRPr="007427D1">
        <w:rPr>
          <w:rFonts w:ascii="Times New Roman" w:hAnsi="Times New Roman" w:cs="Times New Roman"/>
          <w:lang w:val="en-US"/>
        </w:rPr>
        <w:t>=.06 (see Fig.</w:t>
      </w:r>
      <w:r w:rsidRPr="007427D1">
        <w:rPr>
          <w:rFonts w:ascii="Times New Roman" w:hAnsi="Times New Roman" w:cs="Times New Roman"/>
          <w:lang w:val="en-US"/>
        </w:rPr>
        <w:t xml:space="preserve"> </w:t>
      </w:r>
      <w:r w:rsidR="00C71C8B" w:rsidRPr="007427D1">
        <w:rPr>
          <w:rFonts w:ascii="Times New Roman" w:hAnsi="Times New Roman" w:cs="Times New Roman"/>
          <w:lang w:val="en-US"/>
        </w:rPr>
        <w:t>3</w:t>
      </w:r>
      <w:r w:rsidRPr="007427D1">
        <w:rPr>
          <w:rFonts w:ascii="Times New Roman" w:hAnsi="Times New Roman" w:cs="Times New Roman"/>
          <w:lang w:val="en-US"/>
        </w:rPr>
        <w:t xml:space="preserve">). </w:t>
      </w:r>
      <w:r w:rsidR="00380EFA" w:rsidRPr="007427D1">
        <w:rPr>
          <w:rFonts w:ascii="Times New Roman" w:hAnsi="Times New Roman" w:cs="Times New Roman"/>
          <w:lang w:val="en-US"/>
        </w:rPr>
        <w:t>The p</w:t>
      </w:r>
      <w:r w:rsidRPr="007427D1">
        <w:rPr>
          <w:rFonts w:ascii="Times New Roman" w:hAnsi="Times New Roman" w:cs="Times New Roman"/>
          <w:lang w:val="en-US"/>
        </w:rPr>
        <w:t xml:space="preserve">ost hoc analyses </w:t>
      </w:r>
      <w:r w:rsidR="00380EFA" w:rsidRPr="007427D1">
        <w:rPr>
          <w:rFonts w:ascii="Times New Roman" w:hAnsi="Times New Roman" w:cs="Times New Roman"/>
          <w:lang w:val="en-US"/>
        </w:rPr>
        <w:t xml:space="preserve">of the repeated measures ANOVA </w:t>
      </w:r>
      <w:r w:rsidRPr="007427D1">
        <w:rPr>
          <w:rFonts w:ascii="Times New Roman" w:hAnsi="Times New Roman" w:cs="Times New Roman"/>
          <w:lang w:val="en-US"/>
        </w:rPr>
        <w:t xml:space="preserve">revealed that </w:t>
      </w:r>
      <w:r w:rsidR="002F1E73" w:rsidRPr="007427D1">
        <w:rPr>
          <w:rFonts w:ascii="Times New Roman" w:hAnsi="Times New Roman" w:cs="Times New Roman"/>
          <w:lang w:val="en-US"/>
        </w:rPr>
        <w:t>both</w:t>
      </w:r>
      <w:r w:rsidRPr="007427D1">
        <w:rPr>
          <w:rFonts w:ascii="Times New Roman" w:hAnsi="Times New Roman" w:cs="Times New Roman"/>
          <w:lang w:val="en-US"/>
        </w:rPr>
        <w:t xml:space="preserve"> ODD/CD groups did not differ from each other, but the ODD/CD-ANX group did have significantly lower </w:t>
      </w:r>
      <w:r w:rsidR="002660BD" w:rsidRPr="007427D1">
        <w:rPr>
          <w:rFonts w:ascii="Times New Roman" w:hAnsi="Times New Roman" w:cs="Times New Roman"/>
          <w:lang w:val="en-US"/>
        </w:rPr>
        <w:t xml:space="preserve">overall </w:t>
      </w:r>
      <w:r w:rsidRPr="007427D1">
        <w:rPr>
          <w:rFonts w:ascii="Times New Roman" w:hAnsi="Times New Roman" w:cs="Times New Roman"/>
          <w:lang w:val="en-US"/>
        </w:rPr>
        <w:t xml:space="preserve">cortisol levels than the NC group, </w:t>
      </w:r>
      <w:r w:rsidRPr="007427D1">
        <w:rPr>
          <w:rFonts w:ascii="Times New Roman" w:hAnsi="Times New Roman" w:cs="Times New Roman"/>
          <w:i/>
          <w:lang w:val="en-US"/>
        </w:rPr>
        <w:t>p</w:t>
      </w:r>
      <w:r w:rsidRPr="007427D1">
        <w:rPr>
          <w:rFonts w:ascii="Times New Roman" w:hAnsi="Times New Roman" w:cs="Times New Roman"/>
          <w:lang w:val="en-US"/>
        </w:rPr>
        <w:t xml:space="preserve"> =.013.  </w:t>
      </w:r>
    </w:p>
    <w:p w:rsidR="002660BD" w:rsidRPr="007427D1" w:rsidRDefault="00153EC7" w:rsidP="002660BD">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Because the significant interaction effect indicates that the three groups had different cortisol patterns</w:t>
      </w:r>
      <w:r w:rsidR="002660BD" w:rsidRPr="007427D1">
        <w:rPr>
          <w:rFonts w:ascii="Times New Roman" w:hAnsi="Times New Roman" w:cs="Times New Roman"/>
          <w:lang w:val="en-US"/>
        </w:rPr>
        <w:t xml:space="preserve"> over time</w:t>
      </w:r>
      <w:r w:rsidRPr="007427D1">
        <w:rPr>
          <w:rFonts w:ascii="Times New Roman" w:hAnsi="Times New Roman" w:cs="Times New Roman"/>
          <w:lang w:val="en-US"/>
        </w:rPr>
        <w:t xml:space="preserve">, </w:t>
      </w:r>
      <w:r w:rsidR="002660BD" w:rsidRPr="007427D1">
        <w:rPr>
          <w:rFonts w:ascii="Times New Roman" w:hAnsi="Times New Roman" w:cs="Times New Roman"/>
          <w:lang w:val="en-US"/>
        </w:rPr>
        <w:t>which is also evident in</w:t>
      </w:r>
      <w:r w:rsidRPr="007427D1">
        <w:rPr>
          <w:rFonts w:ascii="Times New Roman" w:hAnsi="Times New Roman" w:cs="Times New Roman"/>
          <w:lang w:val="en-US"/>
        </w:rPr>
        <w:t xml:space="preserve"> Fig</w:t>
      </w:r>
      <w:r w:rsidR="00721F7F" w:rsidRPr="007427D1">
        <w:rPr>
          <w:rFonts w:ascii="Times New Roman" w:hAnsi="Times New Roman" w:cs="Times New Roman"/>
          <w:lang w:val="en-US"/>
        </w:rPr>
        <w:t>.</w:t>
      </w:r>
      <w:r w:rsidR="002E53F3" w:rsidRPr="007427D1">
        <w:rPr>
          <w:rFonts w:ascii="Times New Roman" w:hAnsi="Times New Roman" w:cs="Times New Roman"/>
          <w:lang w:val="en-US"/>
        </w:rPr>
        <w:t xml:space="preserve"> 3</w:t>
      </w:r>
      <w:r w:rsidR="002660BD" w:rsidRPr="007427D1">
        <w:rPr>
          <w:rFonts w:ascii="Times New Roman" w:hAnsi="Times New Roman" w:cs="Times New Roman"/>
          <w:lang w:val="en-US"/>
        </w:rPr>
        <w:t xml:space="preserve">, we subsequently did post-hoc </w:t>
      </w:r>
      <w:r w:rsidR="00202B4D" w:rsidRPr="007427D1">
        <w:rPr>
          <w:rFonts w:ascii="Times New Roman" w:hAnsi="Times New Roman" w:cs="Times New Roman"/>
          <w:lang w:val="en-US"/>
        </w:rPr>
        <w:t>ANOVA’s</w:t>
      </w:r>
      <w:r w:rsidR="002660BD" w:rsidRPr="007427D1">
        <w:rPr>
          <w:rFonts w:ascii="Times New Roman" w:hAnsi="Times New Roman" w:cs="Times New Roman"/>
          <w:lang w:val="en-US"/>
        </w:rPr>
        <w:t xml:space="preserve"> to examine group differences for baseline, stress and recovery phase separately</w:t>
      </w:r>
      <w:r w:rsidR="00202B4D" w:rsidRPr="007427D1">
        <w:rPr>
          <w:rFonts w:ascii="Times New Roman" w:hAnsi="Times New Roman" w:cs="Times New Roman"/>
          <w:lang w:val="en-US"/>
        </w:rPr>
        <w:t xml:space="preserve"> in the three groups</w:t>
      </w:r>
      <w:r w:rsidR="002660BD" w:rsidRPr="007427D1">
        <w:rPr>
          <w:rFonts w:ascii="Times New Roman" w:hAnsi="Times New Roman" w:cs="Times New Roman"/>
          <w:lang w:val="en-US"/>
        </w:rPr>
        <w:t>. T</w:t>
      </w:r>
      <w:r w:rsidRPr="007427D1">
        <w:rPr>
          <w:rFonts w:ascii="Times New Roman" w:hAnsi="Times New Roman" w:cs="Times New Roman"/>
          <w:lang w:val="en-US"/>
        </w:rPr>
        <w:t xml:space="preserve">he </w:t>
      </w:r>
      <w:r w:rsidRPr="007427D1">
        <w:rPr>
          <w:rFonts w:ascii="Times New Roman" w:hAnsi="Times New Roman" w:cs="Times New Roman"/>
          <w:lang w:val="en-US"/>
        </w:rPr>
        <w:lastRenderedPageBreak/>
        <w:t xml:space="preserve">ANOVA for baseline </w:t>
      </w:r>
      <w:r w:rsidR="002660BD" w:rsidRPr="007427D1">
        <w:rPr>
          <w:rFonts w:ascii="Times New Roman" w:hAnsi="Times New Roman" w:cs="Times New Roman"/>
          <w:lang w:val="en-US"/>
        </w:rPr>
        <w:t xml:space="preserve">cortisol </w:t>
      </w:r>
      <w:r w:rsidRPr="007427D1">
        <w:rPr>
          <w:rFonts w:ascii="Times New Roman" w:hAnsi="Times New Roman" w:cs="Times New Roman"/>
          <w:lang w:val="en-US"/>
        </w:rPr>
        <w:t xml:space="preserve">revealed that the ODD/CD-ANX group had a significantly lower baseline cortisol level than both the ODD/CD+ANX and NC group, </w:t>
      </w:r>
      <w:r w:rsidRPr="007427D1">
        <w:rPr>
          <w:rFonts w:ascii="Times New Roman" w:hAnsi="Times New Roman" w:cs="Times New Roman"/>
          <w:i/>
          <w:lang w:val="en-US"/>
        </w:rPr>
        <w:t>F</w:t>
      </w:r>
      <w:r w:rsidRPr="007427D1">
        <w:rPr>
          <w:rFonts w:ascii="Times New Roman" w:hAnsi="Times New Roman" w:cs="Times New Roman"/>
          <w:lang w:val="en-US"/>
        </w:rPr>
        <w:t xml:space="preserve">=4.45, </w:t>
      </w:r>
      <w:r w:rsidRPr="007427D1">
        <w:rPr>
          <w:rFonts w:ascii="Times New Roman" w:hAnsi="Times New Roman" w:cs="Times New Roman"/>
          <w:i/>
          <w:lang w:val="en-US"/>
        </w:rPr>
        <w:t>p</w:t>
      </w:r>
      <w:r w:rsidRPr="007427D1">
        <w:rPr>
          <w:rFonts w:ascii="Times New Roman" w:hAnsi="Times New Roman" w:cs="Times New Roman"/>
          <w:lang w:val="en-US"/>
        </w:rPr>
        <w:t xml:space="preserve">=.014. </w:t>
      </w:r>
    </w:p>
    <w:p w:rsidR="00AF1BBD" w:rsidRPr="007427D1" w:rsidRDefault="00C30FEE" w:rsidP="00AF1BBD">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T</w:t>
      </w:r>
      <w:r w:rsidR="00153EC7" w:rsidRPr="007427D1">
        <w:rPr>
          <w:rFonts w:ascii="Times New Roman" w:hAnsi="Times New Roman" w:cs="Times New Roman"/>
          <w:lang w:val="en-US"/>
        </w:rPr>
        <w:t xml:space="preserve">he </w:t>
      </w:r>
      <w:r w:rsidR="00A51957" w:rsidRPr="007427D1">
        <w:rPr>
          <w:rFonts w:ascii="Times New Roman" w:hAnsi="Times New Roman" w:cs="Times New Roman"/>
          <w:lang w:val="en-US"/>
        </w:rPr>
        <w:t xml:space="preserve">ODD/CD-ANX group </w:t>
      </w:r>
      <w:r w:rsidR="001D1B5D" w:rsidRPr="007427D1">
        <w:rPr>
          <w:rFonts w:ascii="Times New Roman" w:hAnsi="Times New Roman" w:cs="Times New Roman"/>
          <w:lang w:val="en-US"/>
        </w:rPr>
        <w:t>had a</w:t>
      </w:r>
      <w:r w:rsidR="00A51957" w:rsidRPr="007427D1">
        <w:rPr>
          <w:rFonts w:ascii="Times New Roman" w:hAnsi="Times New Roman" w:cs="Times New Roman"/>
          <w:lang w:val="en-US"/>
        </w:rPr>
        <w:t xml:space="preserve"> marginally </w:t>
      </w:r>
      <w:r w:rsidR="001D1B5D" w:rsidRPr="007427D1">
        <w:rPr>
          <w:rFonts w:ascii="Times New Roman" w:hAnsi="Times New Roman" w:cs="Times New Roman"/>
          <w:lang w:val="en-US"/>
        </w:rPr>
        <w:t xml:space="preserve">significant </w:t>
      </w:r>
      <w:r w:rsidR="00A51957" w:rsidRPr="007427D1">
        <w:rPr>
          <w:rFonts w:ascii="Times New Roman" w:hAnsi="Times New Roman" w:cs="Times New Roman"/>
          <w:lang w:val="en-US"/>
        </w:rPr>
        <w:t xml:space="preserve">lower </w:t>
      </w:r>
      <w:r w:rsidR="005E5532" w:rsidRPr="007427D1">
        <w:rPr>
          <w:rFonts w:ascii="Times New Roman" w:hAnsi="Times New Roman" w:cs="Times New Roman"/>
          <w:lang w:val="en-US"/>
        </w:rPr>
        <w:t xml:space="preserve">cortisol </w:t>
      </w:r>
      <w:r w:rsidR="00E94921" w:rsidRPr="007427D1">
        <w:rPr>
          <w:rFonts w:ascii="Times New Roman" w:hAnsi="Times New Roman" w:cs="Times New Roman"/>
          <w:lang w:val="en-US"/>
        </w:rPr>
        <w:t>stress</w:t>
      </w:r>
      <w:r w:rsidR="00A51957" w:rsidRPr="007427D1">
        <w:rPr>
          <w:rFonts w:ascii="Times New Roman" w:hAnsi="Times New Roman" w:cs="Times New Roman"/>
          <w:lang w:val="en-US"/>
        </w:rPr>
        <w:t xml:space="preserve"> reactivity (</w:t>
      </w:r>
      <w:proofErr w:type="spellStart"/>
      <w:r w:rsidR="00A51957" w:rsidRPr="007427D1">
        <w:rPr>
          <w:rFonts w:ascii="Times New Roman" w:hAnsi="Times New Roman" w:cs="Times New Roman"/>
          <w:lang w:val="en-US"/>
        </w:rPr>
        <w:t>AUCi</w:t>
      </w:r>
      <w:proofErr w:type="spellEnd"/>
      <w:r w:rsidR="00A51957" w:rsidRPr="007427D1">
        <w:rPr>
          <w:rFonts w:ascii="Times New Roman" w:hAnsi="Times New Roman" w:cs="Times New Roman"/>
          <w:lang w:val="en-US"/>
        </w:rPr>
        <w:t xml:space="preserve">) than </w:t>
      </w:r>
      <w:r w:rsidR="001D1B5D" w:rsidRPr="007427D1">
        <w:rPr>
          <w:rFonts w:ascii="Times New Roman" w:hAnsi="Times New Roman" w:cs="Times New Roman"/>
          <w:lang w:val="en-US"/>
        </w:rPr>
        <w:t xml:space="preserve">the </w:t>
      </w:r>
      <w:r w:rsidR="00866D9A" w:rsidRPr="007427D1">
        <w:rPr>
          <w:rFonts w:ascii="Times New Roman" w:hAnsi="Times New Roman" w:cs="Times New Roman"/>
          <w:lang w:val="en-US"/>
        </w:rPr>
        <w:t>ODD/CD+ANX</w:t>
      </w:r>
      <w:r w:rsidR="001D1B5D" w:rsidRPr="007427D1">
        <w:rPr>
          <w:rFonts w:ascii="Times New Roman" w:hAnsi="Times New Roman" w:cs="Times New Roman"/>
          <w:lang w:val="en-US"/>
        </w:rPr>
        <w:t xml:space="preserve"> group</w:t>
      </w:r>
      <w:r w:rsidR="00A51957" w:rsidRPr="007427D1">
        <w:rPr>
          <w:rFonts w:ascii="Times New Roman" w:hAnsi="Times New Roman" w:cs="Times New Roman"/>
          <w:lang w:val="en-US"/>
        </w:rPr>
        <w:t xml:space="preserve">, </w:t>
      </w:r>
      <w:r w:rsidR="00A51957" w:rsidRPr="007427D1">
        <w:rPr>
          <w:rFonts w:ascii="Times New Roman" w:hAnsi="Times New Roman" w:cs="Times New Roman"/>
          <w:i/>
          <w:lang w:val="en-US"/>
        </w:rPr>
        <w:t>p</w:t>
      </w:r>
      <w:r w:rsidR="00A51957" w:rsidRPr="007427D1">
        <w:rPr>
          <w:rFonts w:ascii="Times New Roman" w:hAnsi="Times New Roman" w:cs="Times New Roman"/>
          <w:lang w:val="en-US"/>
        </w:rPr>
        <w:t xml:space="preserve"> =.066</w:t>
      </w:r>
      <w:r w:rsidR="00C95A95" w:rsidRPr="007427D1">
        <w:rPr>
          <w:rFonts w:ascii="Times New Roman" w:hAnsi="Times New Roman" w:cs="Times New Roman"/>
          <w:lang w:val="en-US"/>
        </w:rPr>
        <w:t>.</w:t>
      </w:r>
      <w:r w:rsidR="006E240C" w:rsidRPr="007427D1">
        <w:rPr>
          <w:rFonts w:ascii="Times New Roman" w:hAnsi="Times New Roman" w:cs="Times New Roman"/>
          <w:lang w:val="en-US"/>
        </w:rPr>
        <w:t xml:space="preserve"> </w:t>
      </w:r>
    </w:p>
    <w:p w:rsidR="00153EC7" w:rsidRPr="007427D1" w:rsidRDefault="00153EC7" w:rsidP="00AF1BBD">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Finally, </w:t>
      </w:r>
      <w:r w:rsidR="004A180F" w:rsidRPr="007427D1">
        <w:rPr>
          <w:rFonts w:ascii="Times New Roman" w:hAnsi="Times New Roman" w:cs="Times New Roman"/>
          <w:lang w:val="en-US"/>
        </w:rPr>
        <w:t xml:space="preserve">for the recovery phase it was found that </w:t>
      </w:r>
      <w:r w:rsidRPr="007427D1">
        <w:rPr>
          <w:rFonts w:ascii="Times New Roman" w:hAnsi="Times New Roman" w:cs="Times New Roman"/>
          <w:lang w:val="en-US"/>
        </w:rPr>
        <w:t>the ODD/C</w:t>
      </w:r>
      <w:r w:rsidR="00AF1BBD" w:rsidRPr="007427D1">
        <w:rPr>
          <w:rFonts w:ascii="Times New Roman" w:hAnsi="Times New Roman" w:cs="Times New Roman"/>
          <w:lang w:val="en-US"/>
        </w:rPr>
        <w:t xml:space="preserve">D+ANX showed significantly less </w:t>
      </w:r>
      <w:r w:rsidRPr="007427D1">
        <w:rPr>
          <w:rFonts w:ascii="Times New Roman" w:hAnsi="Times New Roman" w:cs="Times New Roman"/>
          <w:lang w:val="en-US"/>
        </w:rPr>
        <w:t xml:space="preserve">cortisol recovery than the ODD/CD-ANX and NC group, </w:t>
      </w:r>
      <w:r w:rsidRPr="007427D1">
        <w:rPr>
          <w:rFonts w:ascii="Times New Roman" w:hAnsi="Times New Roman" w:cs="Times New Roman"/>
          <w:i/>
          <w:lang w:val="en-US"/>
        </w:rPr>
        <w:t>F</w:t>
      </w:r>
      <w:r w:rsidRPr="007427D1">
        <w:rPr>
          <w:rFonts w:ascii="Times New Roman" w:hAnsi="Times New Roman" w:cs="Times New Roman"/>
          <w:lang w:val="en-US"/>
        </w:rPr>
        <w:t xml:space="preserve">=9.44, </w:t>
      </w:r>
      <w:r w:rsidRPr="007427D1">
        <w:rPr>
          <w:rFonts w:ascii="Times New Roman" w:hAnsi="Times New Roman" w:cs="Times New Roman"/>
          <w:i/>
          <w:lang w:val="en-US"/>
        </w:rPr>
        <w:t>p</w:t>
      </w:r>
      <w:r w:rsidR="00D70408" w:rsidRPr="007427D1">
        <w:rPr>
          <w:rFonts w:ascii="Times New Roman" w:hAnsi="Times New Roman" w:cs="Times New Roman"/>
          <w:lang w:val="en-US"/>
        </w:rPr>
        <w:t>&lt;.001.</w:t>
      </w:r>
      <w:r w:rsidR="00AF1BBD" w:rsidRPr="007427D1">
        <w:rPr>
          <w:rFonts w:ascii="Times New Roman" w:hAnsi="Times New Roman" w:cs="Times New Roman"/>
          <w:lang w:val="en-US"/>
        </w:rPr>
        <w:t xml:space="preserve"> Furthermore, paired samples t-test revealed that the cortisol levels of the ODD/CD+ANX group did not decline in the recovery phase, </w:t>
      </w:r>
      <w:r w:rsidR="00AF1BBD" w:rsidRPr="007427D1">
        <w:rPr>
          <w:rFonts w:ascii="Times New Roman" w:hAnsi="Times New Roman" w:cs="Times New Roman"/>
          <w:i/>
          <w:lang w:val="en-US"/>
        </w:rPr>
        <w:t>t</w:t>
      </w:r>
      <w:r w:rsidR="00AF1BBD" w:rsidRPr="007427D1">
        <w:rPr>
          <w:rFonts w:ascii="Times New Roman" w:hAnsi="Times New Roman" w:cs="Times New Roman"/>
          <w:lang w:val="en-US"/>
        </w:rPr>
        <w:t xml:space="preserve">=-1.19, </w:t>
      </w:r>
      <w:r w:rsidR="00AF1BBD" w:rsidRPr="007427D1">
        <w:rPr>
          <w:rFonts w:ascii="Times New Roman" w:hAnsi="Times New Roman" w:cs="Times New Roman"/>
          <w:i/>
          <w:lang w:val="en-US"/>
        </w:rPr>
        <w:t>p</w:t>
      </w:r>
      <w:r w:rsidR="00AF1BBD" w:rsidRPr="007427D1">
        <w:rPr>
          <w:rFonts w:ascii="Times New Roman" w:hAnsi="Times New Roman" w:cs="Times New Roman"/>
          <w:lang w:val="en-US"/>
        </w:rPr>
        <w:t>=.245, whereas cortisol levels declined in the ODD/CD-ANX</w:t>
      </w:r>
      <w:r w:rsidR="0012108C" w:rsidRPr="007427D1">
        <w:rPr>
          <w:rFonts w:ascii="Times New Roman" w:hAnsi="Times New Roman" w:cs="Times New Roman"/>
          <w:lang w:val="en-US"/>
        </w:rPr>
        <w:t xml:space="preserve"> group</w:t>
      </w:r>
      <w:r w:rsidR="00AF1BBD" w:rsidRPr="007427D1">
        <w:rPr>
          <w:rFonts w:ascii="Times New Roman" w:hAnsi="Times New Roman" w:cs="Times New Roman"/>
          <w:lang w:val="en-US"/>
        </w:rPr>
        <w:t>,</w:t>
      </w:r>
      <w:r w:rsidR="00AF1BBD" w:rsidRPr="007427D1">
        <w:rPr>
          <w:rFonts w:ascii="Times New Roman" w:hAnsi="Times New Roman" w:cs="Times New Roman"/>
          <w:i/>
          <w:lang w:val="en-US"/>
        </w:rPr>
        <w:t xml:space="preserve"> t</w:t>
      </w:r>
      <w:r w:rsidR="00AF1BBD" w:rsidRPr="007427D1">
        <w:rPr>
          <w:rFonts w:ascii="Times New Roman" w:hAnsi="Times New Roman" w:cs="Times New Roman"/>
          <w:lang w:val="en-US"/>
        </w:rPr>
        <w:t xml:space="preserve">=2.28, </w:t>
      </w:r>
      <w:r w:rsidR="00AF1BBD" w:rsidRPr="007427D1">
        <w:rPr>
          <w:rFonts w:ascii="Times New Roman" w:hAnsi="Times New Roman" w:cs="Times New Roman"/>
          <w:i/>
          <w:lang w:val="en-US"/>
        </w:rPr>
        <w:t>p</w:t>
      </w:r>
      <w:r w:rsidR="00AF1BBD" w:rsidRPr="007427D1">
        <w:rPr>
          <w:rFonts w:ascii="Times New Roman" w:hAnsi="Times New Roman" w:cs="Times New Roman"/>
          <w:lang w:val="en-US"/>
        </w:rPr>
        <w:t>=.034, and NC group,</w:t>
      </w:r>
      <w:r w:rsidR="00AF1BBD" w:rsidRPr="007427D1">
        <w:rPr>
          <w:rFonts w:ascii="Times New Roman" w:hAnsi="Times New Roman" w:cs="Times New Roman"/>
          <w:i/>
          <w:lang w:val="en-US"/>
        </w:rPr>
        <w:t xml:space="preserve"> t</w:t>
      </w:r>
      <w:r w:rsidR="00AF1BBD" w:rsidRPr="007427D1">
        <w:rPr>
          <w:rFonts w:ascii="Times New Roman" w:hAnsi="Times New Roman" w:cs="Times New Roman"/>
          <w:lang w:val="en-US"/>
        </w:rPr>
        <w:t xml:space="preserve">=4.59, </w:t>
      </w:r>
      <w:r w:rsidR="00AF1BBD" w:rsidRPr="007427D1">
        <w:rPr>
          <w:rFonts w:ascii="Times New Roman" w:hAnsi="Times New Roman" w:cs="Times New Roman"/>
          <w:i/>
          <w:lang w:val="en-US"/>
        </w:rPr>
        <w:t>p</w:t>
      </w:r>
      <w:r w:rsidR="00AF1BBD" w:rsidRPr="007427D1">
        <w:rPr>
          <w:rFonts w:ascii="Times New Roman" w:hAnsi="Times New Roman" w:cs="Times New Roman"/>
          <w:lang w:val="en-US"/>
        </w:rPr>
        <w:t>&lt;.001.</w:t>
      </w:r>
    </w:p>
    <w:p w:rsidR="00411670" w:rsidRPr="007427D1" w:rsidRDefault="00411670" w:rsidP="00411670">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Fig</w:t>
      </w:r>
      <w:r w:rsidR="00A03E98" w:rsidRPr="007427D1">
        <w:rPr>
          <w:rFonts w:ascii="Times New Roman" w:hAnsi="Times New Roman" w:cs="Times New Roman"/>
          <w:lang w:val="en-US"/>
        </w:rPr>
        <w:t>.</w:t>
      </w:r>
      <w:r w:rsidR="002E53F3" w:rsidRPr="007427D1">
        <w:rPr>
          <w:rFonts w:ascii="Times New Roman" w:hAnsi="Times New Roman" w:cs="Times New Roman"/>
          <w:lang w:val="en-US"/>
        </w:rPr>
        <w:t xml:space="preserve"> 3</w:t>
      </w:r>
      <w:r w:rsidRPr="007427D1">
        <w:rPr>
          <w:rFonts w:ascii="Times New Roman" w:hAnsi="Times New Roman" w:cs="Times New Roman"/>
          <w:lang w:val="en-US"/>
        </w:rPr>
        <w:t xml:space="preserve"> here]</w:t>
      </w:r>
    </w:p>
    <w:p w:rsidR="00453E58" w:rsidRPr="007427D1" w:rsidRDefault="00453E58" w:rsidP="00B3374C">
      <w:pPr>
        <w:spacing w:after="0" w:line="480" w:lineRule="auto"/>
        <w:jc w:val="both"/>
        <w:rPr>
          <w:rFonts w:ascii="Times New Roman" w:hAnsi="Times New Roman" w:cs="Times New Roman"/>
          <w:b/>
          <w:lang w:val="en-US"/>
        </w:rPr>
      </w:pPr>
    </w:p>
    <w:p w:rsidR="00153EC7" w:rsidRPr="007427D1" w:rsidRDefault="00153EC7" w:rsidP="00B3374C">
      <w:pPr>
        <w:spacing w:after="0" w:line="480" w:lineRule="auto"/>
        <w:jc w:val="both"/>
        <w:rPr>
          <w:rFonts w:ascii="Times New Roman" w:hAnsi="Times New Roman" w:cs="Times New Roman"/>
          <w:b/>
          <w:lang w:val="en-US"/>
        </w:rPr>
      </w:pPr>
      <w:r w:rsidRPr="007427D1">
        <w:rPr>
          <w:rFonts w:ascii="Times New Roman" w:hAnsi="Times New Roman" w:cs="Times New Roman"/>
          <w:b/>
          <w:lang w:val="en-US"/>
        </w:rPr>
        <w:t>3.4 Predictive value of clinical symptoms for cortisol levels during baseline, stress and recovery</w:t>
      </w:r>
    </w:p>
    <w:p w:rsidR="00AA454A" w:rsidRPr="007427D1" w:rsidRDefault="00AA454A" w:rsidP="00AA454A">
      <w:pPr>
        <w:spacing w:after="0" w:line="480" w:lineRule="auto"/>
        <w:jc w:val="both"/>
        <w:rPr>
          <w:rFonts w:ascii="Times New Roman" w:eastAsia="Times New Roman" w:hAnsi="Times New Roman" w:cs="Times New Roman"/>
          <w:lang w:val="en-US"/>
        </w:rPr>
      </w:pPr>
      <w:r w:rsidRPr="007427D1">
        <w:rPr>
          <w:rFonts w:ascii="Times New Roman" w:eastAsia="Times New Roman" w:hAnsi="Times New Roman" w:cs="Times New Roman"/>
          <w:lang w:val="en-US"/>
        </w:rPr>
        <w:t>The correlation matrix show</w:t>
      </w:r>
      <w:r w:rsidR="001D1B5D" w:rsidRPr="007427D1">
        <w:rPr>
          <w:rFonts w:ascii="Times New Roman" w:eastAsia="Times New Roman" w:hAnsi="Times New Roman" w:cs="Times New Roman"/>
          <w:lang w:val="en-US"/>
        </w:rPr>
        <w:t>s</w:t>
      </w:r>
      <w:r w:rsidRPr="007427D1">
        <w:rPr>
          <w:rFonts w:ascii="Times New Roman" w:eastAsia="Times New Roman" w:hAnsi="Times New Roman" w:cs="Times New Roman"/>
          <w:lang w:val="en-US"/>
        </w:rPr>
        <w:t xml:space="preserve"> that anxiety correlated positively with baseline cortisol and negatively with </w:t>
      </w:r>
      <w:r w:rsidR="005E5532" w:rsidRPr="007427D1">
        <w:rPr>
          <w:rFonts w:ascii="Times New Roman" w:eastAsia="Times New Roman" w:hAnsi="Times New Roman" w:cs="Times New Roman"/>
          <w:lang w:val="en-US"/>
        </w:rPr>
        <w:t>cortisol stress reactivity</w:t>
      </w:r>
      <w:r w:rsidR="002D1875" w:rsidRPr="007427D1">
        <w:rPr>
          <w:rFonts w:ascii="Times New Roman" w:eastAsia="Times New Roman" w:hAnsi="Times New Roman" w:cs="Times New Roman"/>
          <w:lang w:val="en-US"/>
        </w:rPr>
        <w:t xml:space="preserve"> (</w:t>
      </w:r>
      <w:proofErr w:type="spellStart"/>
      <w:r w:rsidR="002D1875" w:rsidRPr="007427D1">
        <w:rPr>
          <w:rFonts w:ascii="Times New Roman" w:eastAsia="Times New Roman" w:hAnsi="Times New Roman" w:cs="Times New Roman"/>
          <w:lang w:val="en-US"/>
        </w:rPr>
        <w:t>AUCi</w:t>
      </w:r>
      <w:proofErr w:type="spellEnd"/>
      <w:r w:rsidR="002D1875" w:rsidRPr="007427D1">
        <w:rPr>
          <w:rFonts w:ascii="Times New Roman" w:eastAsia="Times New Roman" w:hAnsi="Times New Roman" w:cs="Times New Roman"/>
          <w:lang w:val="en-US"/>
        </w:rPr>
        <w:t>)</w:t>
      </w:r>
      <w:r w:rsidRPr="007427D1">
        <w:rPr>
          <w:rFonts w:ascii="Times New Roman" w:eastAsia="Times New Roman" w:hAnsi="Times New Roman" w:cs="Times New Roman"/>
          <w:lang w:val="en-US"/>
        </w:rPr>
        <w:t xml:space="preserve"> and </w:t>
      </w:r>
      <w:r w:rsidR="005E5532" w:rsidRPr="007427D1">
        <w:rPr>
          <w:rFonts w:ascii="Times New Roman" w:eastAsia="Times New Roman" w:hAnsi="Times New Roman" w:cs="Times New Roman"/>
          <w:lang w:val="en-US"/>
        </w:rPr>
        <w:t xml:space="preserve">cortisol </w:t>
      </w:r>
      <w:r w:rsidRPr="007427D1">
        <w:rPr>
          <w:rFonts w:ascii="Times New Roman" w:eastAsia="Times New Roman" w:hAnsi="Times New Roman" w:cs="Times New Roman"/>
          <w:lang w:val="en-US"/>
        </w:rPr>
        <w:t xml:space="preserve">recovery (see Table </w:t>
      </w:r>
      <w:r w:rsidR="00155190" w:rsidRPr="007427D1">
        <w:rPr>
          <w:rFonts w:ascii="Times New Roman" w:eastAsia="Times New Roman" w:hAnsi="Times New Roman" w:cs="Times New Roman"/>
          <w:lang w:val="en-US"/>
        </w:rPr>
        <w:t>2</w:t>
      </w:r>
      <w:r w:rsidRPr="007427D1">
        <w:rPr>
          <w:rFonts w:ascii="Times New Roman" w:eastAsia="Times New Roman" w:hAnsi="Times New Roman" w:cs="Times New Roman"/>
          <w:lang w:val="en-US"/>
        </w:rPr>
        <w:t xml:space="preserve">). </w:t>
      </w:r>
      <w:r w:rsidR="0007024F" w:rsidRPr="007427D1">
        <w:rPr>
          <w:rFonts w:ascii="Times New Roman" w:eastAsia="Times New Roman" w:hAnsi="Times New Roman" w:cs="Times New Roman"/>
          <w:lang w:val="en-US"/>
        </w:rPr>
        <w:t xml:space="preserve">CU traits </w:t>
      </w:r>
      <w:r w:rsidR="00710E1B" w:rsidRPr="007427D1">
        <w:rPr>
          <w:rFonts w:ascii="Times New Roman" w:eastAsia="Times New Roman" w:hAnsi="Times New Roman" w:cs="Times New Roman"/>
          <w:lang w:val="en-US"/>
        </w:rPr>
        <w:t>correlated</w:t>
      </w:r>
      <w:r w:rsidR="0007024F" w:rsidRPr="007427D1">
        <w:rPr>
          <w:rFonts w:ascii="Times New Roman" w:eastAsia="Times New Roman" w:hAnsi="Times New Roman" w:cs="Times New Roman"/>
          <w:lang w:val="en-US"/>
        </w:rPr>
        <w:t xml:space="preserve"> </w:t>
      </w:r>
      <w:r w:rsidR="00710E1B" w:rsidRPr="007427D1">
        <w:rPr>
          <w:rFonts w:ascii="Times New Roman" w:eastAsia="Times New Roman" w:hAnsi="Times New Roman" w:cs="Times New Roman"/>
          <w:lang w:val="en-US"/>
        </w:rPr>
        <w:t>positively</w:t>
      </w:r>
      <w:r w:rsidR="0007024F" w:rsidRPr="007427D1">
        <w:rPr>
          <w:rFonts w:ascii="Times New Roman" w:eastAsia="Times New Roman" w:hAnsi="Times New Roman" w:cs="Times New Roman"/>
          <w:lang w:val="en-US"/>
        </w:rPr>
        <w:t xml:space="preserve"> with baseline cortisol. </w:t>
      </w:r>
      <w:r w:rsidRPr="007427D1">
        <w:rPr>
          <w:rFonts w:ascii="Times New Roman" w:eastAsia="Times New Roman" w:hAnsi="Times New Roman" w:cs="Times New Roman"/>
          <w:lang w:val="en-US"/>
        </w:rPr>
        <w:t xml:space="preserve">CD symptoms correlated negatively with </w:t>
      </w:r>
      <w:r w:rsidR="005E5532" w:rsidRPr="007427D1">
        <w:rPr>
          <w:rFonts w:ascii="Times New Roman" w:eastAsia="Times New Roman" w:hAnsi="Times New Roman" w:cs="Times New Roman"/>
          <w:lang w:val="en-US"/>
        </w:rPr>
        <w:t>cortisol stress reactivity</w:t>
      </w:r>
      <w:r w:rsidR="001D1B5D" w:rsidRPr="007427D1">
        <w:rPr>
          <w:rFonts w:ascii="Times New Roman" w:eastAsia="Times New Roman" w:hAnsi="Times New Roman" w:cs="Times New Roman"/>
          <w:lang w:val="en-US"/>
        </w:rPr>
        <w:t>; n</w:t>
      </w:r>
      <w:r w:rsidR="00865535" w:rsidRPr="007427D1">
        <w:rPr>
          <w:rFonts w:ascii="Times New Roman" w:eastAsia="Times New Roman" w:hAnsi="Times New Roman" w:cs="Times New Roman"/>
          <w:lang w:val="en-US"/>
        </w:rPr>
        <w:t xml:space="preserve">o </w:t>
      </w:r>
      <w:r w:rsidR="005433AC" w:rsidRPr="007427D1">
        <w:rPr>
          <w:rFonts w:ascii="Times New Roman" w:eastAsia="Times New Roman" w:hAnsi="Times New Roman" w:cs="Times New Roman"/>
          <w:lang w:val="en-US"/>
        </w:rPr>
        <w:t>correlation</w:t>
      </w:r>
      <w:r w:rsidR="001D1B5D" w:rsidRPr="007427D1">
        <w:rPr>
          <w:rFonts w:ascii="Times New Roman" w:eastAsia="Times New Roman" w:hAnsi="Times New Roman" w:cs="Times New Roman"/>
          <w:lang w:val="en-US"/>
        </w:rPr>
        <w:t>s</w:t>
      </w:r>
      <w:r w:rsidR="005433AC" w:rsidRPr="007427D1">
        <w:rPr>
          <w:rFonts w:ascii="Times New Roman" w:eastAsia="Times New Roman" w:hAnsi="Times New Roman" w:cs="Times New Roman"/>
          <w:lang w:val="en-US"/>
        </w:rPr>
        <w:t xml:space="preserve"> </w:t>
      </w:r>
      <w:r w:rsidR="001D1B5D" w:rsidRPr="007427D1">
        <w:rPr>
          <w:rFonts w:ascii="Times New Roman" w:eastAsia="Times New Roman" w:hAnsi="Times New Roman" w:cs="Times New Roman"/>
          <w:lang w:val="en-US"/>
        </w:rPr>
        <w:t xml:space="preserve">were </w:t>
      </w:r>
      <w:r w:rsidR="00865535" w:rsidRPr="007427D1">
        <w:rPr>
          <w:rFonts w:ascii="Times New Roman" w:eastAsia="Times New Roman" w:hAnsi="Times New Roman" w:cs="Times New Roman"/>
          <w:lang w:val="en-US"/>
        </w:rPr>
        <w:t xml:space="preserve">found </w:t>
      </w:r>
      <w:r w:rsidR="001D1B5D" w:rsidRPr="007427D1">
        <w:rPr>
          <w:rFonts w:ascii="Times New Roman" w:eastAsia="Times New Roman" w:hAnsi="Times New Roman" w:cs="Times New Roman"/>
          <w:lang w:val="en-US"/>
        </w:rPr>
        <w:t xml:space="preserve">with </w:t>
      </w:r>
      <w:r w:rsidR="00865535" w:rsidRPr="007427D1">
        <w:rPr>
          <w:rFonts w:ascii="Times New Roman" w:eastAsia="Times New Roman" w:hAnsi="Times New Roman" w:cs="Times New Roman"/>
          <w:lang w:val="en-US"/>
        </w:rPr>
        <w:t>ODD symptoms</w:t>
      </w:r>
      <w:r w:rsidR="00632B3C" w:rsidRPr="007427D1">
        <w:rPr>
          <w:rFonts w:ascii="Times New Roman" w:eastAsia="Times New Roman" w:hAnsi="Times New Roman" w:cs="Times New Roman"/>
          <w:lang w:val="en-US"/>
        </w:rPr>
        <w:t xml:space="preserve"> and anxiety, CD and CU traits did not correlate with each other</w:t>
      </w:r>
      <w:r w:rsidR="0012750E" w:rsidRPr="007427D1">
        <w:rPr>
          <w:rFonts w:ascii="Times New Roman" w:eastAsia="Times New Roman" w:hAnsi="Times New Roman" w:cs="Times New Roman"/>
          <w:lang w:val="en-US"/>
        </w:rPr>
        <w:t>.</w:t>
      </w:r>
    </w:p>
    <w:p w:rsidR="00411670" w:rsidRPr="007427D1" w:rsidRDefault="00411670" w:rsidP="00411670">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Table 2 here]</w:t>
      </w:r>
    </w:p>
    <w:p w:rsidR="00411670" w:rsidRPr="007427D1" w:rsidRDefault="00411670" w:rsidP="00AA454A">
      <w:pPr>
        <w:spacing w:after="0" w:line="480" w:lineRule="auto"/>
        <w:jc w:val="both"/>
        <w:rPr>
          <w:rFonts w:ascii="Times New Roman" w:eastAsia="Times New Roman" w:hAnsi="Times New Roman" w:cs="Times New Roman"/>
          <w:lang w:val="en-US"/>
        </w:rPr>
      </w:pPr>
    </w:p>
    <w:p w:rsidR="0071362E" w:rsidRPr="007427D1" w:rsidRDefault="00153EC7" w:rsidP="0071362E">
      <w:pPr>
        <w:spacing w:after="120" w:line="480" w:lineRule="auto"/>
        <w:jc w:val="both"/>
        <w:rPr>
          <w:rFonts w:ascii="Times New Roman" w:hAnsi="Times New Roman" w:cs="Times New Roman"/>
          <w:lang w:val="en-US"/>
        </w:rPr>
      </w:pPr>
      <w:r w:rsidRPr="007427D1">
        <w:rPr>
          <w:rFonts w:ascii="Times New Roman" w:hAnsi="Times New Roman" w:cs="Times New Roman"/>
          <w:lang w:val="en-US"/>
        </w:rPr>
        <w:t>Backward regression analyses were done to predict the three phases of cortisol from the t</w:t>
      </w:r>
      <w:r w:rsidR="00E44890" w:rsidRPr="007427D1">
        <w:rPr>
          <w:rFonts w:ascii="Times New Roman" w:hAnsi="Times New Roman" w:cs="Times New Roman"/>
          <w:lang w:val="en-US"/>
        </w:rPr>
        <w:t>wo</w:t>
      </w:r>
      <w:r w:rsidRPr="007427D1">
        <w:rPr>
          <w:rFonts w:ascii="Times New Roman" w:hAnsi="Times New Roman" w:cs="Times New Roman"/>
          <w:lang w:val="en-US"/>
        </w:rPr>
        <w:t xml:space="preserve"> c</w:t>
      </w:r>
      <w:r w:rsidR="002F1E73" w:rsidRPr="007427D1">
        <w:rPr>
          <w:rFonts w:ascii="Times New Roman" w:hAnsi="Times New Roman" w:cs="Times New Roman"/>
          <w:lang w:val="en-US"/>
        </w:rPr>
        <w:t>linical predictors: anxiety</w:t>
      </w:r>
      <w:r w:rsidRPr="007427D1">
        <w:rPr>
          <w:rFonts w:ascii="Times New Roman" w:hAnsi="Times New Roman" w:cs="Times New Roman"/>
          <w:lang w:val="en-US"/>
        </w:rPr>
        <w:t xml:space="preserve"> and CD symptoms. </w:t>
      </w:r>
      <w:r w:rsidR="00080A33" w:rsidRPr="007427D1">
        <w:rPr>
          <w:rFonts w:ascii="Times New Roman" w:hAnsi="Times New Roman" w:cs="Times New Roman"/>
          <w:lang w:val="en-US"/>
        </w:rPr>
        <w:t>Baseline c</w:t>
      </w:r>
      <w:r w:rsidRPr="007427D1">
        <w:rPr>
          <w:rFonts w:ascii="Times New Roman" w:hAnsi="Times New Roman" w:cs="Times New Roman"/>
          <w:lang w:val="en-US"/>
        </w:rPr>
        <w:t>ortisol was best predicted by a model that included anxiety</w:t>
      </w:r>
      <w:r w:rsidR="00277622" w:rsidRPr="007427D1">
        <w:rPr>
          <w:rFonts w:ascii="Times New Roman" w:hAnsi="Times New Roman" w:cs="Times New Roman"/>
          <w:lang w:val="en-US"/>
        </w:rPr>
        <w:t xml:space="preserve"> and CU traits</w:t>
      </w:r>
      <w:r w:rsidRPr="007427D1">
        <w:rPr>
          <w:rFonts w:ascii="Times New Roman" w:hAnsi="Times New Roman" w:cs="Times New Roman"/>
          <w:lang w:val="en-US"/>
        </w:rPr>
        <w:t xml:space="preserve">, </w:t>
      </w:r>
      <w:r w:rsidRPr="007427D1">
        <w:rPr>
          <w:rFonts w:ascii="Times New Roman" w:hAnsi="Times New Roman" w:cs="Times New Roman"/>
          <w:i/>
          <w:lang w:val="en-US"/>
        </w:rPr>
        <w:t>F</w:t>
      </w:r>
      <w:r w:rsidRPr="007427D1">
        <w:rPr>
          <w:rFonts w:ascii="Times New Roman" w:hAnsi="Times New Roman" w:cs="Times New Roman"/>
          <w:lang w:val="en-US"/>
        </w:rPr>
        <w:t>=8.</w:t>
      </w:r>
      <w:r w:rsidR="00277622" w:rsidRPr="007427D1">
        <w:rPr>
          <w:rFonts w:ascii="Times New Roman" w:hAnsi="Times New Roman" w:cs="Times New Roman"/>
          <w:lang w:val="en-US"/>
        </w:rPr>
        <w:t>25</w:t>
      </w:r>
      <w:r w:rsidRPr="007427D1">
        <w:rPr>
          <w:rFonts w:ascii="Times New Roman" w:hAnsi="Times New Roman" w:cs="Times New Roman"/>
          <w:lang w:val="en-US"/>
        </w:rPr>
        <w:t xml:space="preserve">, </w:t>
      </w:r>
      <w:r w:rsidRPr="007427D1">
        <w:rPr>
          <w:rFonts w:ascii="Times New Roman" w:hAnsi="Times New Roman" w:cs="Times New Roman"/>
          <w:i/>
          <w:lang w:val="en-US"/>
        </w:rPr>
        <w:t>p</w:t>
      </w:r>
      <w:r w:rsidRPr="007427D1">
        <w:rPr>
          <w:rFonts w:ascii="Times New Roman" w:hAnsi="Times New Roman" w:cs="Times New Roman"/>
          <w:lang w:val="en-US"/>
        </w:rPr>
        <w:t>=.00</w:t>
      </w:r>
      <w:r w:rsidR="00277622" w:rsidRPr="007427D1">
        <w:rPr>
          <w:rFonts w:ascii="Times New Roman" w:hAnsi="Times New Roman" w:cs="Times New Roman"/>
          <w:lang w:val="en-US"/>
        </w:rPr>
        <w:t>1</w:t>
      </w:r>
      <w:r w:rsidRPr="007427D1">
        <w:rPr>
          <w:rFonts w:ascii="Times New Roman" w:hAnsi="Times New Roman" w:cs="Times New Roman"/>
          <w:lang w:val="en-US"/>
        </w:rPr>
        <w:t xml:space="preserve">, </w:t>
      </w:r>
      <w:r w:rsidRPr="007427D1">
        <w:rPr>
          <w:rFonts w:ascii="Times New Roman" w:hAnsi="Times New Roman" w:cs="Times New Roman"/>
          <w:i/>
          <w:lang w:val="en-US"/>
        </w:rPr>
        <w:t>R</w:t>
      </w:r>
      <w:r w:rsidRPr="007427D1">
        <w:rPr>
          <w:rFonts w:ascii="Times New Roman" w:hAnsi="Times New Roman" w:cs="Times New Roman"/>
          <w:lang w:val="en-US"/>
        </w:rPr>
        <w:t>=.</w:t>
      </w:r>
      <w:r w:rsidR="00277622" w:rsidRPr="007427D1">
        <w:rPr>
          <w:rFonts w:ascii="Times New Roman" w:hAnsi="Times New Roman" w:cs="Times New Roman"/>
          <w:lang w:val="en-US"/>
        </w:rPr>
        <w:t>50</w:t>
      </w:r>
      <w:r w:rsidRPr="007427D1">
        <w:rPr>
          <w:rFonts w:ascii="Times New Roman" w:hAnsi="Times New Roman" w:cs="Times New Roman"/>
          <w:lang w:val="en-US"/>
        </w:rPr>
        <w:t xml:space="preserve"> (see Table </w:t>
      </w:r>
      <w:r w:rsidR="00155190" w:rsidRPr="007427D1">
        <w:rPr>
          <w:rFonts w:ascii="Times New Roman" w:hAnsi="Times New Roman" w:cs="Times New Roman"/>
          <w:lang w:val="en-US"/>
        </w:rPr>
        <w:t>3</w:t>
      </w:r>
      <w:r w:rsidRPr="007427D1">
        <w:rPr>
          <w:rFonts w:ascii="Times New Roman" w:hAnsi="Times New Roman" w:cs="Times New Roman"/>
          <w:lang w:val="en-US"/>
        </w:rPr>
        <w:t xml:space="preserve">); </w:t>
      </w:r>
      <w:r w:rsidR="00277622" w:rsidRPr="007427D1">
        <w:rPr>
          <w:rFonts w:ascii="Times New Roman" w:hAnsi="Times New Roman" w:cs="Times New Roman"/>
          <w:lang w:val="en-US"/>
        </w:rPr>
        <w:t xml:space="preserve">together they </w:t>
      </w:r>
      <w:r w:rsidRPr="007427D1">
        <w:rPr>
          <w:rFonts w:ascii="Times New Roman" w:hAnsi="Times New Roman" w:cs="Times New Roman"/>
          <w:lang w:val="en-US"/>
        </w:rPr>
        <w:t xml:space="preserve">explained </w:t>
      </w:r>
      <w:r w:rsidR="00277622" w:rsidRPr="007427D1">
        <w:rPr>
          <w:rFonts w:ascii="Times New Roman" w:hAnsi="Times New Roman" w:cs="Times New Roman"/>
          <w:lang w:val="en-US"/>
        </w:rPr>
        <w:t>25</w:t>
      </w:r>
      <w:r w:rsidRPr="007427D1">
        <w:rPr>
          <w:rFonts w:ascii="Times New Roman" w:hAnsi="Times New Roman" w:cs="Times New Roman"/>
          <w:lang w:val="en-US"/>
        </w:rPr>
        <w:t>% of the variance in baseline cortisol.</w:t>
      </w:r>
      <w:r w:rsidR="009455A2" w:rsidRPr="007427D1">
        <w:rPr>
          <w:rFonts w:ascii="Times New Roman" w:hAnsi="Times New Roman" w:cs="Times New Roman"/>
          <w:lang w:val="en-US"/>
        </w:rPr>
        <w:t xml:space="preserve"> High levels of anxiety and high levels of CU traits were related to higher levels of </w:t>
      </w:r>
      <w:r w:rsidR="00AB39F4" w:rsidRPr="007427D1">
        <w:rPr>
          <w:rFonts w:ascii="Times New Roman" w:hAnsi="Times New Roman" w:cs="Times New Roman"/>
          <w:lang w:val="en-US"/>
        </w:rPr>
        <w:t xml:space="preserve">baseline </w:t>
      </w:r>
      <w:r w:rsidR="009455A2" w:rsidRPr="007427D1">
        <w:rPr>
          <w:rFonts w:ascii="Times New Roman" w:hAnsi="Times New Roman" w:cs="Times New Roman"/>
          <w:lang w:val="en-US"/>
        </w:rPr>
        <w:t>cortisol.</w:t>
      </w:r>
      <w:r w:rsidRPr="007427D1">
        <w:rPr>
          <w:rFonts w:ascii="Times New Roman" w:hAnsi="Times New Roman" w:cs="Times New Roman"/>
          <w:lang w:val="en-US"/>
        </w:rPr>
        <w:t xml:space="preserve"> </w:t>
      </w:r>
    </w:p>
    <w:p w:rsidR="00153EC7" w:rsidRPr="007427D1" w:rsidRDefault="005E5532" w:rsidP="0071362E">
      <w:pPr>
        <w:spacing w:after="120" w:line="480" w:lineRule="auto"/>
        <w:ind w:firstLine="708"/>
        <w:jc w:val="both"/>
        <w:rPr>
          <w:rFonts w:ascii="Times New Roman" w:hAnsi="Times New Roman" w:cs="Times New Roman"/>
          <w:lang w:val="en-US"/>
        </w:rPr>
      </w:pPr>
      <w:r w:rsidRPr="007427D1">
        <w:rPr>
          <w:rFonts w:ascii="Times New Roman" w:hAnsi="Times New Roman" w:cs="Times New Roman"/>
          <w:lang w:val="en-US"/>
        </w:rPr>
        <w:lastRenderedPageBreak/>
        <w:t>Cortisol stress reactivity</w:t>
      </w:r>
      <w:r w:rsidR="00153EC7" w:rsidRPr="007427D1">
        <w:rPr>
          <w:rFonts w:ascii="Times New Roman" w:hAnsi="Times New Roman" w:cs="Times New Roman"/>
          <w:lang w:val="en-US"/>
        </w:rPr>
        <w:t xml:space="preserve"> (</w:t>
      </w:r>
      <w:proofErr w:type="spellStart"/>
      <w:r w:rsidR="00153EC7" w:rsidRPr="007427D1">
        <w:rPr>
          <w:rFonts w:ascii="Times New Roman" w:hAnsi="Times New Roman" w:cs="Times New Roman"/>
          <w:lang w:val="en-US"/>
        </w:rPr>
        <w:t>AUCi</w:t>
      </w:r>
      <w:proofErr w:type="spellEnd"/>
      <w:r w:rsidR="00153EC7" w:rsidRPr="007427D1">
        <w:rPr>
          <w:rFonts w:ascii="Times New Roman" w:hAnsi="Times New Roman" w:cs="Times New Roman"/>
          <w:lang w:val="en-US"/>
        </w:rPr>
        <w:t xml:space="preserve">) was best predicted by a model that included only CD symptoms, </w:t>
      </w:r>
      <w:r w:rsidR="00153EC7" w:rsidRPr="007427D1">
        <w:rPr>
          <w:rFonts w:ascii="Times New Roman" w:hAnsi="Times New Roman" w:cs="Times New Roman"/>
          <w:i/>
          <w:lang w:val="en-US"/>
        </w:rPr>
        <w:t>F</w:t>
      </w:r>
      <w:r w:rsidR="00153EC7" w:rsidRPr="007427D1">
        <w:rPr>
          <w:rFonts w:ascii="Times New Roman" w:hAnsi="Times New Roman" w:cs="Times New Roman"/>
          <w:lang w:val="en-US"/>
        </w:rPr>
        <w:t xml:space="preserve">=7.03, </w:t>
      </w:r>
      <w:r w:rsidR="00153EC7" w:rsidRPr="007427D1">
        <w:rPr>
          <w:rFonts w:ascii="Times New Roman" w:hAnsi="Times New Roman" w:cs="Times New Roman"/>
          <w:i/>
          <w:lang w:val="en-US"/>
        </w:rPr>
        <w:t>p</w:t>
      </w:r>
      <w:r w:rsidR="00153EC7" w:rsidRPr="007427D1">
        <w:rPr>
          <w:rFonts w:ascii="Times New Roman" w:hAnsi="Times New Roman" w:cs="Times New Roman"/>
          <w:lang w:val="en-US"/>
        </w:rPr>
        <w:t xml:space="preserve">=.011, </w:t>
      </w:r>
      <w:r w:rsidR="00153EC7" w:rsidRPr="007427D1">
        <w:rPr>
          <w:rFonts w:ascii="Times New Roman" w:hAnsi="Times New Roman" w:cs="Times New Roman"/>
          <w:i/>
          <w:lang w:val="en-US"/>
        </w:rPr>
        <w:t>R</w:t>
      </w:r>
      <w:r w:rsidR="00153EC7" w:rsidRPr="007427D1">
        <w:rPr>
          <w:rFonts w:ascii="Times New Roman" w:hAnsi="Times New Roman" w:cs="Times New Roman"/>
          <w:lang w:val="en-US"/>
        </w:rPr>
        <w:t xml:space="preserve">=.35. In this model CD symptoms significantly inversely predicted </w:t>
      </w:r>
      <w:r w:rsidRPr="007427D1">
        <w:rPr>
          <w:rFonts w:ascii="Times New Roman" w:hAnsi="Times New Roman" w:cs="Times New Roman"/>
          <w:lang w:val="en-US"/>
        </w:rPr>
        <w:t>cortisol stress reactivity</w:t>
      </w:r>
      <w:r w:rsidR="00153EC7" w:rsidRPr="007427D1">
        <w:rPr>
          <w:rFonts w:ascii="Times New Roman" w:hAnsi="Times New Roman" w:cs="Times New Roman"/>
          <w:lang w:val="en-US"/>
        </w:rPr>
        <w:t xml:space="preserve"> (see Table </w:t>
      </w:r>
      <w:r w:rsidR="00155190" w:rsidRPr="007427D1">
        <w:rPr>
          <w:rFonts w:ascii="Times New Roman" w:hAnsi="Times New Roman" w:cs="Times New Roman"/>
          <w:lang w:val="en-US"/>
        </w:rPr>
        <w:t>3</w:t>
      </w:r>
      <w:r w:rsidR="00153EC7" w:rsidRPr="007427D1">
        <w:rPr>
          <w:rFonts w:ascii="Times New Roman" w:hAnsi="Times New Roman" w:cs="Times New Roman"/>
          <w:lang w:val="en-US"/>
        </w:rPr>
        <w:t xml:space="preserve">) and explained 12% of the variance in </w:t>
      </w:r>
      <w:r w:rsidRPr="007427D1">
        <w:rPr>
          <w:rFonts w:ascii="Times New Roman" w:hAnsi="Times New Roman" w:cs="Times New Roman"/>
          <w:lang w:val="en-US"/>
        </w:rPr>
        <w:t>cortisol stress reactivity</w:t>
      </w:r>
      <w:r w:rsidR="00153EC7" w:rsidRPr="007427D1">
        <w:rPr>
          <w:rFonts w:ascii="Times New Roman" w:hAnsi="Times New Roman" w:cs="Times New Roman"/>
          <w:lang w:val="en-US"/>
        </w:rPr>
        <w:t xml:space="preserve">.  </w:t>
      </w:r>
    </w:p>
    <w:p w:rsidR="00153EC7" w:rsidRPr="007427D1" w:rsidRDefault="00153EC7" w:rsidP="00153EC7">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Finally, </w:t>
      </w:r>
      <w:r w:rsidR="005E5532" w:rsidRPr="007427D1">
        <w:rPr>
          <w:rFonts w:ascii="Times New Roman" w:hAnsi="Times New Roman" w:cs="Times New Roman"/>
          <w:lang w:val="en-US"/>
        </w:rPr>
        <w:t xml:space="preserve">cortisol </w:t>
      </w:r>
      <w:r w:rsidRPr="007427D1">
        <w:rPr>
          <w:rFonts w:ascii="Times New Roman" w:hAnsi="Times New Roman" w:cs="Times New Roman"/>
          <w:lang w:val="en-US"/>
        </w:rPr>
        <w:t>recovery w</w:t>
      </w:r>
      <w:r w:rsidR="005E5532" w:rsidRPr="007427D1">
        <w:rPr>
          <w:rFonts w:ascii="Times New Roman" w:hAnsi="Times New Roman" w:cs="Times New Roman"/>
          <w:lang w:val="en-US"/>
        </w:rPr>
        <w:t>as</w:t>
      </w:r>
      <w:r w:rsidRPr="007427D1">
        <w:rPr>
          <w:rFonts w:ascii="Times New Roman" w:hAnsi="Times New Roman" w:cs="Times New Roman"/>
          <w:lang w:val="en-US"/>
        </w:rPr>
        <w:t xml:space="preserve"> best predicted by a model that had anxiety as the only predictor, </w:t>
      </w:r>
      <w:r w:rsidRPr="007427D1">
        <w:rPr>
          <w:rFonts w:ascii="Times New Roman" w:hAnsi="Times New Roman" w:cs="Times New Roman"/>
          <w:i/>
          <w:lang w:val="en-US"/>
        </w:rPr>
        <w:t>F</w:t>
      </w:r>
      <w:r w:rsidRPr="007427D1">
        <w:rPr>
          <w:rFonts w:ascii="Times New Roman" w:hAnsi="Times New Roman" w:cs="Times New Roman"/>
          <w:lang w:val="en-US"/>
        </w:rPr>
        <w:t xml:space="preserve">=4.23, </w:t>
      </w:r>
      <w:r w:rsidRPr="007427D1">
        <w:rPr>
          <w:rFonts w:ascii="Times New Roman" w:hAnsi="Times New Roman" w:cs="Times New Roman"/>
          <w:i/>
          <w:lang w:val="en-US"/>
        </w:rPr>
        <w:t>p</w:t>
      </w:r>
      <w:r w:rsidRPr="007427D1">
        <w:rPr>
          <w:rFonts w:ascii="Times New Roman" w:hAnsi="Times New Roman" w:cs="Times New Roman"/>
          <w:lang w:val="en-US"/>
        </w:rPr>
        <w:t xml:space="preserve">=.045, </w:t>
      </w:r>
      <w:r w:rsidRPr="007427D1">
        <w:rPr>
          <w:rFonts w:ascii="Times New Roman" w:hAnsi="Times New Roman" w:cs="Times New Roman"/>
          <w:i/>
          <w:lang w:val="en-US"/>
        </w:rPr>
        <w:t>R</w:t>
      </w:r>
      <w:r w:rsidRPr="007427D1">
        <w:rPr>
          <w:rFonts w:ascii="Times New Roman" w:hAnsi="Times New Roman" w:cs="Times New Roman"/>
          <w:lang w:val="en-US"/>
        </w:rPr>
        <w:t xml:space="preserve">=.27 (see Table </w:t>
      </w:r>
      <w:r w:rsidR="00155190" w:rsidRPr="007427D1">
        <w:rPr>
          <w:rFonts w:ascii="Times New Roman" w:hAnsi="Times New Roman" w:cs="Times New Roman"/>
          <w:lang w:val="en-US"/>
        </w:rPr>
        <w:t>3</w:t>
      </w:r>
      <w:r w:rsidRPr="007427D1">
        <w:rPr>
          <w:rFonts w:ascii="Times New Roman" w:hAnsi="Times New Roman" w:cs="Times New Roman"/>
          <w:lang w:val="en-US"/>
        </w:rPr>
        <w:t xml:space="preserve">). High levels of anxiety were related to high levels of cortisol recovery. Eight percent of the variance in </w:t>
      </w:r>
      <w:r w:rsidR="00A04EC0" w:rsidRPr="007427D1">
        <w:rPr>
          <w:rFonts w:ascii="Times New Roman" w:hAnsi="Times New Roman" w:cs="Times New Roman"/>
          <w:lang w:val="en-US"/>
        </w:rPr>
        <w:t xml:space="preserve">cortisol </w:t>
      </w:r>
      <w:r w:rsidRPr="007427D1">
        <w:rPr>
          <w:rFonts w:ascii="Times New Roman" w:hAnsi="Times New Roman" w:cs="Times New Roman"/>
          <w:lang w:val="en-US"/>
        </w:rPr>
        <w:t xml:space="preserve">recovery was explained by anxiety.  </w:t>
      </w:r>
    </w:p>
    <w:p w:rsidR="00411670" w:rsidRPr="007427D1" w:rsidRDefault="00411670" w:rsidP="00411670">
      <w:pPr>
        <w:spacing w:after="0" w:line="480" w:lineRule="auto"/>
        <w:jc w:val="both"/>
        <w:rPr>
          <w:rFonts w:ascii="Times New Roman" w:hAnsi="Times New Roman" w:cs="Times New Roman"/>
          <w:lang w:val="en-US"/>
        </w:rPr>
      </w:pPr>
      <w:r w:rsidRPr="007427D1">
        <w:rPr>
          <w:rFonts w:ascii="Times New Roman" w:hAnsi="Times New Roman" w:cs="Times New Roman"/>
          <w:lang w:val="en-US"/>
        </w:rPr>
        <w:t>[</w:t>
      </w:r>
      <w:proofErr w:type="gramStart"/>
      <w:r w:rsidRPr="007427D1">
        <w:rPr>
          <w:rFonts w:ascii="Times New Roman" w:hAnsi="Times New Roman" w:cs="Times New Roman"/>
          <w:lang w:val="en-US"/>
        </w:rPr>
        <w:t>please</w:t>
      </w:r>
      <w:proofErr w:type="gramEnd"/>
      <w:r w:rsidRPr="007427D1">
        <w:rPr>
          <w:rFonts w:ascii="Times New Roman" w:hAnsi="Times New Roman" w:cs="Times New Roman"/>
          <w:lang w:val="en-US"/>
        </w:rPr>
        <w:t xml:space="preserve"> insert Table 3 here]</w:t>
      </w:r>
    </w:p>
    <w:p w:rsidR="00411670" w:rsidRPr="007427D1" w:rsidRDefault="00411670" w:rsidP="00153EC7">
      <w:pPr>
        <w:spacing w:after="0" w:line="240" w:lineRule="auto"/>
        <w:jc w:val="both"/>
        <w:rPr>
          <w:rFonts w:ascii="Times New Roman" w:eastAsia="Times New Roman" w:hAnsi="Times New Roman" w:cs="Times New Roman"/>
          <w:lang w:val="en-US"/>
        </w:rPr>
      </w:pPr>
    </w:p>
    <w:p w:rsidR="0071362E" w:rsidRPr="007427D1" w:rsidRDefault="0071362E" w:rsidP="00153EC7">
      <w:pPr>
        <w:spacing w:after="0" w:line="240" w:lineRule="auto"/>
        <w:jc w:val="both"/>
        <w:rPr>
          <w:rFonts w:ascii="Times New Roman" w:eastAsia="Times New Roman" w:hAnsi="Times New Roman" w:cs="Times New Roman"/>
          <w:lang w:val="en-US"/>
        </w:rPr>
      </w:pPr>
    </w:p>
    <w:p w:rsidR="00153EC7" w:rsidRPr="007427D1" w:rsidRDefault="00153EC7" w:rsidP="00153EC7">
      <w:pPr>
        <w:spacing w:after="0" w:line="240" w:lineRule="auto"/>
        <w:jc w:val="both"/>
        <w:rPr>
          <w:rFonts w:ascii="Times New Roman" w:eastAsia="Times New Roman" w:hAnsi="Times New Roman" w:cs="Times New Roman"/>
          <w:lang w:val="en-US"/>
        </w:rPr>
      </w:pPr>
    </w:p>
    <w:p w:rsidR="00C76B99" w:rsidRPr="007427D1" w:rsidRDefault="00BB2AC0" w:rsidP="00B3374C">
      <w:pPr>
        <w:spacing w:after="0" w:line="480" w:lineRule="auto"/>
        <w:rPr>
          <w:rFonts w:ascii="Times New Roman" w:hAnsi="Times New Roman" w:cs="Times New Roman"/>
          <w:b/>
          <w:lang w:val="en-US"/>
        </w:rPr>
      </w:pPr>
      <w:r w:rsidRPr="007427D1">
        <w:rPr>
          <w:rFonts w:ascii="Times New Roman" w:hAnsi="Times New Roman" w:cs="Times New Roman"/>
          <w:b/>
          <w:lang w:val="en-US"/>
        </w:rPr>
        <w:t xml:space="preserve">4. </w:t>
      </w:r>
      <w:r w:rsidR="00C76B99" w:rsidRPr="007427D1">
        <w:rPr>
          <w:rFonts w:ascii="Times New Roman" w:hAnsi="Times New Roman" w:cs="Times New Roman"/>
          <w:b/>
          <w:lang w:val="en-US"/>
        </w:rPr>
        <w:t>Discussion</w:t>
      </w:r>
    </w:p>
    <w:p w:rsidR="004D5B77" w:rsidRPr="007427D1" w:rsidRDefault="009B5DE2" w:rsidP="004D5B77">
      <w:pPr>
        <w:spacing w:line="480" w:lineRule="auto"/>
        <w:jc w:val="both"/>
        <w:rPr>
          <w:rFonts w:ascii="Times New Roman" w:hAnsi="Times New Roman" w:cs="Times New Roman"/>
          <w:lang w:val="en-US"/>
        </w:rPr>
      </w:pPr>
      <w:r w:rsidRPr="007427D1">
        <w:rPr>
          <w:rFonts w:ascii="Times New Roman" w:hAnsi="Times New Roman" w:cs="Times New Roman"/>
          <w:lang w:val="en-US"/>
        </w:rPr>
        <w:t xml:space="preserve">The aim of our study was to understand individual differences in </w:t>
      </w:r>
      <w:r w:rsidR="00A62B4B" w:rsidRPr="007427D1">
        <w:rPr>
          <w:rFonts w:ascii="Times New Roman" w:hAnsi="Times New Roman" w:cs="Times New Roman"/>
          <w:lang w:val="en-US"/>
        </w:rPr>
        <w:t>cortisol patterns</w:t>
      </w:r>
      <w:r w:rsidRPr="007427D1">
        <w:rPr>
          <w:rFonts w:ascii="Times New Roman" w:hAnsi="Times New Roman" w:cs="Times New Roman"/>
          <w:lang w:val="en-US"/>
        </w:rPr>
        <w:t xml:space="preserve"> in ODD/CD</w:t>
      </w:r>
      <w:r w:rsidR="00D764AD" w:rsidRPr="007427D1">
        <w:rPr>
          <w:rFonts w:ascii="Times New Roman" w:hAnsi="Times New Roman" w:cs="Times New Roman"/>
          <w:lang w:val="en-US"/>
        </w:rPr>
        <w:t>,</w:t>
      </w:r>
      <w:r w:rsidRPr="007427D1">
        <w:rPr>
          <w:rFonts w:ascii="Times New Roman" w:hAnsi="Times New Roman" w:cs="Times New Roman"/>
          <w:lang w:val="en-US"/>
        </w:rPr>
        <w:t xml:space="preserve"> by focusing on child factors in terms of comorbid anxiety, and by distinguishing various phases of stress hormone (i.e. cortisol) responses which may be impacted differentially within the group of </w:t>
      </w:r>
      <w:r w:rsidR="00E679B9" w:rsidRPr="007427D1">
        <w:rPr>
          <w:rFonts w:ascii="Times New Roman" w:hAnsi="Times New Roman" w:cs="Times New Roman"/>
          <w:lang w:val="en-US"/>
        </w:rPr>
        <w:t>boys</w:t>
      </w:r>
      <w:r w:rsidRPr="007427D1">
        <w:rPr>
          <w:rFonts w:ascii="Times New Roman" w:hAnsi="Times New Roman" w:cs="Times New Roman"/>
          <w:lang w:val="en-US"/>
        </w:rPr>
        <w:t xml:space="preserve"> with ODD/CD. </w:t>
      </w:r>
      <w:r w:rsidR="007A3215" w:rsidRPr="007427D1">
        <w:rPr>
          <w:rFonts w:ascii="Times New Roman" w:hAnsi="Times New Roman" w:cs="Times New Roman"/>
          <w:lang w:val="en-US"/>
        </w:rPr>
        <w:t>To this end</w:t>
      </w:r>
      <w:r w:rsidR="00D537FA" w:rsidRPr="007427D1">
        <w:rPr>
          <w:rFonts w:ascii="Times New Roman" w:hAnsi="Times New Roman" w:cs="Times New Roman"/>
          <w:lang w:val="en-US"/>
        </w:rPr>
        <w:t>,</w:t>
      </w:r>
      <w:r w:rsidR="007A3215" w:rsidRPr="007427D1">
        <w:rPr>
          <w:rFonts w:ascii="Times New Roman" w:hAnsi="Times New Roman" w:cs="Times New Roman"/>
          <w:lang w:val="en-US"/>
        </w:rPr>
        <w:t xml:space="preserve"> we </w:t>
      </w:r>
      <w:r w:rsidR="00B11FCB" w:rsidRPr="007427D1">
        <w:rPr>
          <w:rFonts w:ascii="Times New Roman" w:hAnsi="Times New Roman" w:cs="Times New Roman"/>
          <w:lang w:val="en-US"/>
        </w:rPr>
        <w:t xml:space="preserve">exposed </w:t>
      </w:r>
      <w:r w:rsidR="00E679B9" w:rsidRPr="007427D1">
        <w:rPr>
          <w:rFonts w:ascii="Times New Roman" w:hAnsi="Times New Roman" w:cs="Times New Roman"/>
          <w:lang w:val="en-US"/>
        </w:rPr>
        <w:t>boys</w:t>
      </w:r>
      <w:r w:rsidR="00B11FCB" w:rsidRPr="007427D1">
        <w:rPr>
          <w:rFonts w:ascii="Times New Roman" w:hAnsi="Times New Roman" w:cs="Times New Roman"/>
          <w:lang w:val="en-US"/>
        </w:rPr>
        <w:t xml:space="preserve"> to a</w:t>
      </w:r>
      <w:r w:rsidR="001C33B6" w:rsidRPr="007427D1">
        <w:rPr>
          <w:rFonts w:ascii="Times New Roman" w:hAnsi="Times New Roman" w:cs="Times New Roman"/>
          <w:lang w:val="en-US"/>
        </w:rPr>
        <w:t>n established</w:t>
      </w:r>
      <w:r w:rsidR="00D9697B" w:rsidRPr="007427D1">
        <w:rPr>
          <w:rFonts w:ascii="Times New Roman" w:hAnsi="Times New Roman" w:cs="Times New Roman"/>
          <w:lang w:val="en-US"/>
        </w:rPr>
        <w:t xml:space="preserve"> and ecologically valid</w:t>
      </w:r>
      <w:r w:rsidR="00B11FCB" w:rsidRPr="007427D1">
        <w:rPr>
          <w:rFonts w:ascii="Times New Roman" w:hAnsi="Times New Roman" w:cs="Times New Roman"/>
          <w:lang w:val="en-US"/>
        </w:rPr>
        <w:t xml:space="preserve"> psychosocial stressor that involved provocation, frustration and competition. Cortisol levels were examined before the stressor (baseline), during the stressor (reactivity), and after the stressor ended (recovery). </w:t>
      </w:r>
    </w:p>
    <w:p w:rsidR="001A5FF4" w:rsidRPr="007427D1" w:rsidRDefault="00FA2A72" w:rsidP="001A5FF4">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Boys with ODD/CD </w:t>
      </w:r>
      <w:r w:rsidR="00F557F3" w:rsidRPr="007427D1">
        <w:rPr>
          <w:rFonts w:ascii="Times New Roman" w:hAnsi="Times New Roman" w:cs="Times New Roman"/>
          <w:lang w:val="en-US"/>
        </w:rPr>
        <w:t>with</w:t>
      </w:r>
      <w:r w:rsidR="007B4BEC" w:rsidRPr="007427D1">
        <w:rPr>
          <w:rFonts w:ascii="Times New Roman" w:hAnsi="Times New Roman" w:cs="Times New Roman"/>
          <w:lang w:val="en-US"/>
        </w:rPr>
        <w:t xml:space="preserve"> anxiety</w:t>
      </w:r>
      <w:r w:rsidR="00F557F3" w:rsidRPr="007427D1">
        <w:rPr>
          <w:rFonts w:ascii="Times New Roman" w:hAnsi="Times New Roman" w:cs="Times New Roman"/>
          <w:lang w:val="en-US"/>
        </w:rPr>
        <w:t xml:space="preserve"> (+ANX) and without </w:t>
      </w:r>
      <w:r w:rsidR="007B4BEC" w:rsidRPr="007427D1">
        <w:rPr>
          <w:rFonts w:ascii="Times New Roman" w:hAnsi="Times New Roman" w:cs="Times New Roman"/>
          <w:lang w:val="en-US"/>
        </w:rPr>
        <w:t xml:space="preserve">anxiety </w:t>
      </w:r>
      <w:r w:rsidR="00F557F3" w:rsidRPr="007427D1">
        <w:rPr>
          <w:rFonts w:ascii="Times New Roman" w:hAnsi="Times New Roman" w:cs="Times New Roman"/>
          <w:lang w:val="en-US"/>
        </w:rPr>
        <w:t xml:space="preserve">(-ANX) </w:t>
      </w:r>
      <w:r w:rsidR="00270E26" w:rsidRPr="007427D1">
        <w:rPr>
          <w:rFonts w:ascii="Times New Roman" w:hAnsi="Times New Roman" w:cs="Times New Roman"/>
          <w:lang w:val="en-US"/>
        </w:rPr>
        <w:t xml:space="preserve">reported similar </w:t>
      </w:r>
      <w:r w:rsidR="00D9697B" w:rsidRPr="007427D1">
        <w:rPr>
          <w:rFonts w:ascii="Times New Roman" w:hAnsi="Times New Roman" w:cs="Times New Roman"/>
          <w:lang w:val="en-US"/>
        </w:rPr>
        <w:t xml:space="preserve">levels of </w:t>
      </w:r>
      <w:r w:rsidR="00270E26" w:rsidRPr="007427D1">
        <w:rPr>
          <w:rFonts w:ascii="Times New Roman" w:hAnsi="Times New Roman" w:cs="Times New Roman"/>
          <w:lang w:val="en-US"/>
        </w:rPr>
        <w:t xml:space="preserve">negative </w:t>
      </w:r>
      <w:r w:rsidR="00C908A6" w:rsidRPr="007427D1">
        <w:rPr>
          <w:rFonts w:ascii="Times New Roman" w:hAnsi="Times New Roman" w:cs="Times New Roman"/>
          <w:lang w:val="en-US"/>
        </w:rPr>
        <w:t>mood</w:t>
      </w:r>
      <w:r w:rsidR="00270E26" w:rsidRPr="007427D1">
        <w:rPr>
          <w:rFonts w:ascii="Times New Roman" w:hAnsi="Times New Roman" w:cs="Times New Roman"/>
          <w:lang w:val="en-US"/>
        </w:rPr>
        <w:t xml:space="preserve"> </w:t>
      </w:r>
      <w:r w:rsidR="00BE5F3E" w:rsidRPr="007427D1">
        <w:rPr>
          <w:rFonts w:ascii="Times New Roman" w:hAnsi="Times New Roman" w:cs="Times New Roman"/>
          <w:lang w:val="en-US"/>
        </w:rPr>
        <w:t>over the course of baseline, stress and recovery</w:t>
      </w:r>
      <w:r w:rsidR="00270E26" w:rsidRPr="007427D1">
        <w:rPr>
          <w:rFonts w:ascii="Times New Roman" w:hAnsi="Times New Roman" w:cs="Times New Roman"/>
          <w:lang w:val="en-US"/>
        </w:rPr>
        <w:t xml:space="preserve">, but showed </w:t>
      </w:r>
      <w:r w:rsidRPr="007427D1">
        <w:rPr>
          <w:rFonts w:ascii="Times New Roman" w:hAnsi="Times New Roman" w:cs="Times New Roman"/>
          <w:lang w:val="en-US"/>
        </w:rPr>
        <w:t>different cortisol pattern</w:t>
      </w:r>
      <w:r w:rsidR="00270E26" w:rsidRPr="007427D1">
        <w:rPr>
          <w:rFonts w:ascii="Times New Roman" w:hAnsi="Times New Roman" w:cs="Times New Roman"/>
          <w:lang w:val="en-US"/>
        </w:rPr>
        <w:t>s</w:t>
      </w:r>
      <w:r w:rsidRPr="007427D1">
        <w:rPr>
          <w:rFonts w:ascii="Times New Roman" w:hAnsi="Times New Roman" w:cs="Times New Roman"/>
          <w:lang w:val="en-US"/>
        </w:rPr>
        <w:t xml:space="preserve"> than controls. </w:t>
      </w:r>
      <w:r w:rsidR="00E9173B" w:rsidRPr="007427D1">
        <w:rPr>
          <w:rFonts w:ascii="Times New Roman" w:hAnsi="Times New Roman" w:cs="Times New Roman"/>
          <w:lang w:val="en-US"/>
        </w:rPr>
        <w:t xml:space="preserve">Overall, i.e. irrespective of the phase, </w:t>
      </w:r>
      <w:r w:rsidR="00F557F3" w:rsidRPr="007427D1">
        <w:rPr>
          <w:rFonts w:ascii="Times New Roman" w:hAnsi="Times New Roman" w:cs="Times New Roman"/>
          <w:lang w:val="en-US"/>
        </w:rPr>
        <w:t xml:space="preserve">the ODD/CD-ANX </w:t>
      </w:r>
      <w:r w:rsidR="00BF7D21" w:rsidRPr="007427D1">
        <w:rPr>
          <w:rFonts w:ascii="Times New Roman" w:hAnsi="Times New Roman" w:cs="Times New Roman"/>
          <w:lang w:val="en-US"/>
        </w:rPr>
        <w:t xml:space="preserve">group </w:t>
      </w:r>
      <w:r w:rsidR="00F557F3" w:rsidRPr="007427D1">
        <w:rPr>
          <w:rFonts w:ascii="Times New Roman" w:hAnsi="Times New Roman" w:cs="Times New Roman"/>
          <w:lang w:val="en-US"/>
        </w:rPr>
        <w:t xml:space="preserve">had lower cortisol levels than controls. </w:t>
      </w:r>
      <w:r w:rsidR="00E9173B" w:rsidRPr="007427D1">
        <w:rPr>
          <w:rFonts w:ascii="Times New Roman" w:hAnsi="Times New Roman" w:cs="Times New Roman"/>
          <w:lang w:val="en-US"/>
        </w:rPr>
        <w:t xml:space="preserve">Because </w:t>
      </w:r>
      <w:r w:rsidR="00BF7D21" w:rsidRPr="007427D1">
        <w:rPr>
          <w:rFonts w:ascii="Times New Roman" w:hAnsi="Times New Roman" w:cs="Times New Roman"/>
          <w:lang w:val="en-US"/>
        </w:rPr>
        <w:t xml:space="preserve">there was a significant interaction between Group and Time </w:t>
      </w:r>
      <w:r w:rsidR="00E9173B" w:rsidRPr="007427D1">
        <w:rPr>
          <w:rFonts w:ascii="Times New Roman" w:hAnsi="Times New Roman" w:cs="Times New Roman"/>
          <w:lang w:val="en-US"/>
        </w:rPr>
        <w:t>we</w:t>
      </w:r>
      <w:r w:rsidR="00F557F3" w:rsidRPr="007427D1">
        <w:rPr>
          <w:rFonts w:ascii="Times New Roman" w:hAnsi="Times New Roman" w:cs="Times New Roman"/>
          <w:lang w:val="en-US"/>
        </w:rPr>
        <w:t xml:space="preserve"> examine</w:t>
      </w:r>
      <w:r w:rsidR="00E9173B" w:rsidRPr="007427D1">
        <w:rPr>
          <w:rFonts w:ascii="Times New Roman" w:hAnsi="Times New Roman" w:cs="Times New Roman"/>
          <w:lang w:val="en-US"/>
        </w:rPr>
        <w:t>d cortisol into more detail by looking</w:t>
      </w:r>
      <w:r w:rsidR="00F557F3" w:rsidRPr="007427D1">
        <w:rPr>
          <w:rFonts w:ascii="Times New Roman" w:hAnsi="Times New Roman" w:cs="Times New Roman"/>
          <w:lang w:val="en-US"/>
        </w:rPr>
        <w:t xml:space="preserve"> at the three phases separately. </w:t>
      </w:r>
      <w:r w:rsidR="00E9173B" w:rsidRPr="007427D1">
        <w:rPr>
          <w:rFonts w:ascii="Times New Roman" w:hAnsi="Times New Roman" w:cs="Times New Roman"/>
          <w:lang w:val="en-US"/>
        </w:rPr>
        <w:t>During baseline, the</w:t>
      </w:r>
      <w:r w:rsidR="007E1887" w:rsidRPr="007427D1">
        <w:rPr>
          <w:rFonts w:ascii="Times New Roman" w:hAnsi="Times New Roman" w:cs="Times New Roman"/>
          <w:lang w:val="en-US"/>
        </w:rPr>
        <w:t xml:space="preserve"> ODD/CD-ANX</w:t>
      </w:r>
      <w:r w:rsidR="00E9173B" w:rsidRPr="007427D1">
        <w:rPr>
          <w:rFonts w:ascii="Times New Roman" w:hAnsi="Times New Roman" w:cs="Times New Roman"/>
          <w:lang w:val="en-US"/>
        </w:rPr>
        <w:t xml:space="preserve"> group, but not the ODD/CD+ANX group,</w:t>
      </w:r>
      <w:r w:rsidR="007E1887" w:rsidRPr="007427D1">
        <w:rPr>
          <w:rFonts w:ascii="Times New Roman" w:hAnsi="Times New Roman" w:cs="Times New Roman"/>
          <w:lang w:val="en-US"/>
        </w:rPr>
        <w:t xml:space="preserve"> had lower baseline </w:t>
      </w:r>
      <w:r w:rsidR="00E9173B" w:rsidRPr="007427D1">
        <w:rPr>
          <w:rFonts w:ascii="Times New Roman" w:hAnsi="Times New Roman" w:cs="Times New Roman"/>
          <w:lang w:val="en-US"/>
        </w:rPr>
        <w:t>cortisol levels than controls.</w:t>
      </w:r>
      <w:r w:rsidR="0032759F" w:rsidRPr="007427D1">
        <w:rPr>
          <w:rFonts w:ascii="Times New Roman" w:hAnsi="Times New Roman" w:cs="Times New Roman"/>
          <w:lang w:val="en-US"/>
        </w:rPr>
        <w:t xml:space="preserve"> </w:t>
      </w:r>
      <w:r w:rsidR="009F214A" w:rsidRPr="007427D1">
        <w:rPr>
          <w:rFonts w:ascii="Times New Roman" w:hAnsi="Times New Roman" w:cs="Times New Roman"/>
          <w:lang w:val="en-US"/>
        </w:rPr>
        <w:t xml:space="preserve">Both ODD/CD groups did not differ in </w:t>
      </w:r>
      <w:r w:rsidR="0032759F" w:rsidRPr="007427D1">
        <w:rPr>
          <w:rFonts w:ascii="Times New Roman" w:hAnsi="Times New Roman" w:cs="Times New Roman"/>
          <w:lang w:val="en-US"/>
        </w:rPr>
        <w:t xml:space="preserve">stress cortisol reactivity levels </w:t>
      </w:r>
      <w:r w:rsidR="009F214A" w:rsidRPr="007427D1">
        <w:rPr>
          <w:rFonts w:ascii="Times New Roman" w:hAnsi="Times New Roman" w:cs="Times New Roman"/>
          <w:lang w:val="en-US"/>
        </w:rPr>
        <w:t xml:space="preserve">compared to controls. </w:t>
      </w:r>
      <w:r w:rsidR="00832713" w:rsidRPr="007427D1">
        <w:rPr>
          <w:rFonts w:ascii="Times New Roman" w:hAnsi="Times New Roman" w:cs="Times New Roman"/>
          <w:lang w:val="en-US"/>
        </w:rPr>
        <w:t>During</w:t>
      </w:r>
      <w:r w:rsidR="004C19D9" w:rsidRPr="007427D1">
        <w:rPr>
          <w:rFonts w:ascii="Times New Roman" w:hAnsi="Times New Roman" w:cs="Times New Roman"/>
          <w:lang w:val="en-US"/>
        </w:rPr>
        <w:t xml:space="preserve"> </w:t>
      </w:r>
      <w:r w:rsidR="00832713" w:rsidRPr="007427D1">
        <w:rPr>
          <w:rFonts w:ascii="Times New Roman" w:hAnsi="Times New Roman" w:cs="Times New Roman"/>
          <w:lang w:val="en-US"/>
        </w:rPr>
        <w:t xml:space="preserve">recovery </w:t>
      </w:r>
      <w:r w:rsidR="00A61329" w:rsidRPr="007427D1">
        <w:rPr>
          <w:rFonts w:ascii="Times New Roman" w:hAnsi="Times New Roman" w:cs="Times New Roman"/>
          <w:lang w:val="en-US"/>
        </w:rPr>
        <w:t xml:space="preserve">the </w:t>
      </w:r>
      <w:r w:rsidR="00E9173B" w:rsidRPr="007427D1">
        <w:rPr>
          <w:rFonts w:ascii="Times New Roman" w:hAnsi="Times New Roman" w:cs="Times New Roman"/>
          <w:lang w:val="en-US"/>
        </w:rPr>
        <w:t>ODD/CD</w:t>
      </w:r>
      <w:r w:rsidR="00A61329" w:rsidRPr="007427D1">
        <w:rPr>
          <w:rFonts w:ascii="Times New Roman" w:hAnsi="Times New Roman" w:cs="Times New Roman"/>
          <w:lang w:val="en-US"/>
        </w:rPr>
        <w:t>+</w:t>
      </w:r>
      <w:r w:rsidR="007E1887" w:rsidRPr="007427D1">
        <w:rPr>
          <w:rFonts w:ascii="Times New Roman" w:hAnsi="Times New Roman" w:cs="Times New Roman"/>
          <w:lang w:val="en-US"/>
        </w:rPr>
        <w:t xml:space="preserve">ANX </w:t>
      </w:r>
      <w:r w:rsidR="00BF7D21" w:rsidRPr="007427D1">
        <w:rPr>
          <w:rFonts w:ascii="Times New Roman" w:hAnsi="Times New Roman" w:cs="Times New Roman"/>
          <w:lang w:val="en-US"/>
        </w:rPr>
        <w:t xml:space="preserve">group </w:t>
      </w:r>
      <w:r w:rsidR="007E1887" w:rsidRPr="007427D1">
        <w:rPr>
          <w:rFonts w:ascii="Times New Roman" w:hAnsi="Times New Roman" w:cs="Times New Roman"/>
          <w:lang w:val="en-US"/>
        </w:rPr>
        <w:t xml:space="preserve">showed </w:t>
      </w:r>
      <w:r w:rsidR="004C19D9" w:rsidRPr="007427D1">
        <w:rPr>
          <w:rFonts w:ascii="Times New Roman" w:hAnsi="Times New Roman" w:cs="Times New Roman"/>
          <w:lang w:val="en-US"/>
        </w:rPr>
        <w:t xml:space="preserve">less </w:t>
      </w:r>
      <w:r w:rsidR="00D32D58" w:rsidRPr="007427D1">
        <w:rPr>
          <w:rFonts w:ascii="Times New Roman" w:hAnsi="Times New Roman" w:cs="Times New Roman"/>
          <w:lang w:val="en-US"/>
        </w:rPr>
        <w:t xml:space="preserve">cortisol </w:t>
      </w:r>
      <w:r w:rsidR="007E1887" w:rsidRPr="007427D1">
        <w:rPr>
          <w:rFonts w:ascii="Times New Roman" w:hAnsi="Times New Roman" w:cs="Times New Roman"/>
          <w:lang w:val="en-US"/>
        </w:rPr>
        <w:t>recovery</w:t>
      </w:r>
      <w:r w:rsidR="004C19D9" w:rsidRPr="007427D1">
        <w:rPr>
          <w:rFonts w:ascii="Times New Roman" w:hAnsi="Times New Roman" w:cs="Times New Roman"/>
          <w:lang w:val="en-US"/>
        </w:rPr>
        <w:t xml:space="preserve"> than controls</w:t>
      </w:r>
      <w:bookmarkStart w:id="0" w:name="_GoBack"/>
      <w:bookmarkEnd w:id="0"/>
      <w:r w:rsidR="007E1887" w:rsidRPr="007427D1">
        <w:rPr>
          <w:rFonts w:ascii="Times New Roman" w:hAnsi="Times New Roman" w:cs="Times New Roman"/>
          <w:lang w:val="en-US"/>
        </w:rPr>
        <w:t xml:space="preserve">. </w:t>
      </w:r>
      <w:r w:rsidR="00F516B1" w:rsidRPr="007427D1">
        <w:rPr>
          <w:rFonts w:ascii="Times New Roman" w:hAnsi="Times New Roman" w:cs="Times New Roman"/>
          <w:lang w:val="en-US"/>
        </w:rPr>
        <w:t xml:space="preserve">Furthermore, </w:t>
      </w:r>
      <w:r w:rsidR="00540773" w:rsidRPr="007427D1">
        <w:rPr>
          <w:rFonts w:ascii="Times New Roman" w:hAnsi="Times New Roman" w:cs="Times New Roman"/>
          <w:lang w:val="en-US"/>
        </w:rPr>
        <w:t>the ODD/CD-A</w:t>
      </w:r>
      <w:r w:rsidR="0093654C" w:rsidRPr="007427D1">
        <w:rPr>
          <w:rFonts w:ascii="Times New Roman" w:hAnsi="Times New Roman" w:cs="Times New Roman"/>
          <w:lang w:val="en-US"/>
        </w:rPr>
        <w:t>NX</w:t>
      </w:r>
      <w:r w:rsidR="00540773" w:rsidRPr="007427D1">
        <w:rPr>
          <w:rFonts w:ascii="Times New Roman" w:hAnsi="Times New Roman" w:cs="Times New Roman"/>
          <w:lang w:val="en-US"/>
        </w:rPr>
        <w:t xml:space="preserve"> group had lower baseline cortisol levels, </w:t>
      </w:r>
      <w:r w:rsidR="00D22188" w:rsidRPr="007427D1">
        <w:rPr>
          <w:rFonts w:ascii="Times New Roman" w:hAnsi="Times New Roman" w:cs="Times New Roman"/>
          <w:lang w:val="en-US"/>
        </w:rPr>
        <w:t xml:space="preserve">marginally </w:t>
      </w:r>
      <w:r w:rsidR="00540773" w:rsidRPr="007427D1">
        <w:rPr>
          <w:rFonts w:ascii="Times New Roman" w:hAnsi="Times New Roman" w:cs="Times New Roman"/>
          <w:lang w:val="en-US"/>
        </w:rPr>
        <w:t xml:space="preserve">lower </w:t>
      </w:r>
      <w:r w:rsidR="005E5532" w:rsidRPr="007427D1">
        <w:rPr>
          <w:rFonts w:ascii="Times New Roman" w:hAnsi="Times New Roman" w:cs="Times New Roman"/>
          <w:lang w:val="en-US"/>
        </w:rPr>
        <w:t>cortisol stress reactivity</w:t>
      </w:r>
      <w:r w:rsidR="00540773" w:rsidRPr="007427D1">
        <w:rPr>
          <w:rFonts w:ascii="Times New Roman" w:hAnsi="Times New Roman" w:cs="Times New Roman"/>
          <w:lang w:val="en-US"/>
        </w:rPr>
        <w:t xml:space="preserve"> and </w:t>
      </w:r>
      <w:r w:rsidR="00A61329" w:rsidRPr="007427D1">
        <w:rPr>
          <w:rFonts w:ascii="Times New Roman" w:hAnsi="Times New Roman" w:cs="Times New Roman"/>
          <w:lang w:val="en-US"/>
        </w:rPr>
        <w:t xml:space="preserve">showed </w:t>
      </w:r>
      <w:r w:rsidR="004C19D9" w:rsidRPr="007427D1">
        <w:rPr>
          <w:rFonts w:ascii="Times New Roman" w:hAnsi="Times New Roman" w:cs="Times New Roman"/>
          <w:lang w:val="en-US"/>
        </w:rPr>
        <w:t xml:space="preserve">more </w:t>
      </w:r>
      <w:r w:rsidR="005E5532" w:rsidRPr="007427D1">
        <w:rPr>
          <w:rFonts w:ascii="Times New Roman" w:hAnsi="Times New Roman" w:cs="Times New Roman"/>
          <w:lang w:val="en-US"/>
        </w:rPr>
        <w:t xml:space="preserve">cortisol </w:t>
      </w:r>
      <w:r w:rsidR="0059574A" w:rsidRPr="007427D1">
        <w:rPr>
          <w:rFonts w:ascii="Times New Roman" w:hAnsi="Times New Roman" w:cs="Times New Roman"/>
          <w:lang w:val="en-US"/>
        </w:rPr>
        <w:t>recovery</w:t>
      </w:r>
      <w:r w:rsidR="001D1B5D" w:rsidRPr="007427D1">
        <w:rPr>
          <w:rFonts w:ascii="Times New Roman" w:hAnsi="Times New Roman" w:cs="Times New Roman"/>
          <w:lang w:val="en-US"/>
        </w:rPr>
        <w:t xml:space="preserve"> </w:t>
      </w:r>
      <w:r w:rsidR="00B91B63" w:rsidRPr="007427D1">
        <w:rPr>
          <w:rFonts w:ascii="Times New Roman" w:hAnsi="Times New Roman" w:cs="Times New Roman"/>
          <w:lang w:val="en-US"/>
        </w:rPr>
        <w:t>compared to</w:t>
      </w:r>
      <w:r w:rsidR="00540773" w:rsidRPr="007427D1">
        <w:rPr>
          <w:rFonts w:ascii="Times New Roman" w:hAnsi="Times New Roman" w:cs="Times New Roman"/>
          <w:lang w:val="en-US"/>
        </w:rPr>
        <w:t xml:space="preserve"> the ODD/CD+A</w:t>
      </w:r>
      <w:r w:rsidR="0093654C" w:rsidRPr="007427D1">
        <w:rPr>
          <w:rFonts w:ascii="Times New Roman" w:hAnsi="Times New Roman" w:cs="Times New Roman"/>
          <w:lang w:val="en-US"/>
        </w:rPr>
        <w:t>NX</w:t>
      </w:r>
      <w:r w:rsidR="001D1B5D" w:rsidRPr="007427D1">
        <w:rPr>
          <w:rFonts w:ascii="Times New Roman" w:hAnsi="Times New Roman" w:cs="Times New Roman"/>
          <w:lang w:val="en-US"/>
        </w:rPr>
        <w:t xml:space="preserve"> group</w:t>
      </w:r>
      <w:r w:rsidR="00540773" w:rsidRPr="007427D1">
        <w:rPr>
          <w:rFonts w:ascii="Times New Roman" w:hAnsi="Times New Roman" w:cs="Times New Roman"/>
          <w:lang w:val="en-US"/>
        </w:rPr>
        <w:t xml:space="preserve">. </w:t>
      </w:r>
      <w:r w:rsidR="004C19D9" w:rsidRPr="007427D1">
        <w:rPr>
          <w:rFonts w:ascii="Times New Roman" w:hAnsi="Times New Roman" w:cs="Times New Roman"/>
          <w:lang w:val="en-US"/>
        </w:rPr>
        <w:t xml:space="preserve">While cortisol levels reduced during the recovery phase in the ODD/CD-ANX and NC group, cortisol levels of the </w:t>
      </w:r>
      <w:r w:rsidR="004C19D9" w:rsidRPr="007427D1">
        <w:rPr>
          <w:rFonts w:ascii="Times New Roman" w:hAnsi="Times New Roman" w:cs="Times New Roman"/>
          <w:lang w:val="en-US"/>
        </w:rPr>
        <w:lastRenderedPageBreak/>
        <w:t xml:space="preserve">ODD/CD+ANX group did not decline. </w:t>
      </w:r>
      <w:r w:rsidR="0083172C" w:rsidRPr="007427D1">
        <w:rPr>
          <w:rFonts w:ascii="Times New Roman" w:hAnsi="Times New Roman" w:cs="Times New Roman"/>
          <w:lang w:val="en-US"/>
        </w:rPr>
        <w:t xml:space="preserve">Interestingly, </w:t>
      </w:r>
      <w:r w:rsidR="00F76004" w:rsidRPr="007427D1">
        <w:rPr>
          <w:rFonts w:ascii="Times New Roman" w:hAnsi="Times New Roman" w:cs="Times New Roman"/>
          <w:lang w:val="en-US"/>
        </w:rPr>
        <w:t xml:space="preserve">within boys with ODD/CD, </w:t>
      </w:r>
      <w:r w:rsidR="00540773" w:rsidRPr="007427D1">
        <w:rPr>
          <w:rFonts w:ascii="Times New Roman" w:hAnsi="Times New Roman" w:cs="Times New Roman"/>
          <w:lang w:val="en-US"/>
        </w:rPr>
        <w:t xml:space="preserve">CD symptoms were </w:t>
      </w:r>
      <w:r w:rsidR="00E8781E" w:rsidRPr="007427D1">
        <w:rPr>
          <w:rFonts w:ascii="Times New Roman" w:hAnsi="Times New Roman" w:cs="Times New Roman"/>
          <w:lang w:val="en-US"/>
        </w:rPr>
        <w:t xml:space="preserve">inversely </w:t>
      </w:r>
      <w:r w:rsidR="00540773" w:rsidRPr="007427D1">
        <w:rPr>
          <w:rFonts w:ascii="Times New Roman" w:hAnsi="Times New Roman" w:cs="Times New Roman"/>
          <w:lang w:val="en-US"/>
        </w:rPr>
        <w:t xml:space="preserve">associated with </w:t>
      </w:r>
      <w:r w:rsidR="00F76004" w:rsidRPr="007427D1">
        <w:rPr>
          <w:rFonts w:ascii="Times New Roman" w:hAnsi="Times New Roman" w:cs="Times New Roman"/>
          <w:lang w:val="en-US"/>
        </w:rPr>
        <w:t>reduced</w:t>
      </w:r>
      <w:r w:rsidR="00540773" w:rsidRPr="007427D1">
        <w:rPr>
          <w:rFonts w:ascii="Times New Roman" w:hAnsi="Times New Roman" w:cs="Times New Roman"/>
          <w:lang w:val="en-US"/>
        </w:rPr>
        <w:t xml:space="preserve"> </w:t>
      </w:r>
      <w:r w:rsidR="005E5532" w:rsidRPr="007427D1">
        <w:rPr>
          <w:rFonts w:ascii="Times New Roman" w:hAnsi="Times New Roman" w:cs="Times New Roman"/>
          <w:lang w:val="en-US"/>
        </w:rPr>
        <w:t>cortisol stress reactivity</w:t>
      </w:r>
      <w:r w:rsidR="0083172C" w:rsidRPr="007427D1">
        <w:rPr>
          <w:rFonts w:ascii="Times New Roman" w:hAnsi="Times New Roman" w:cs="Times New Roman"/>
          <w:lang w:val="en-US"/>
        </w:rPr>
        <w:t xml:space="preserve">, </w:t>
      </w:r>
      <w:r w:rsidR="00F76004" w:rsidRPr="007427D1">
        <w:rPr>
          <w:rFonts w:ascii="Times New Roman" w:hAnsi="Times New Roman" w:cs="Times New Roman"/>
          <w:lang w:val="en-US"/>
        </w:rPr>
        <w:t xml:space="preserve">whereas </w:t>
      </w:r>
      <w:r w:rsidR="0083172C" w:rsidRPr="007427D1">
        <w:rPr>
          <w:rFonts w:ascii="Times New Roman" w:hAnsi="Times New Roman" w:cs="Times New Roman"/>
          <w:lang w:val="en-US"/>
        </w:rPr>
        <w:t xml:space="preserve">anxiety was positively associated with baseline </w:t>
      </w:r>
      <w:r w:rsidR="00F4225C" w:rsidRPr="007427D1">
        <w:rPr>
          <w:rFonts w:ascii="Times New Roman" w:hAnsi="Times New Roman" w:cs="Times New Roman"/>
          <w:lang w:val="en-US"/>
        </w:rPr>
        <w:t xml:space="preserve">cortisol </w:t>
      </w:r>
      <w:r w:rsidR="0083172C" w:rsidRPr="007427D1">
        <w:rPr>
          <w:rFonts w:ascii="Times New Roman" w:hAnsi="Times New Roman" w:cs="Times New Roman"/>
          <w:lang w:val="en-US"/>
        </w:rPr>
        <w:t xml:space="preserve">and </w:t>
      </w:r>
      <w:r w:rsidR="00F4225C" w:rsidRPr="007427D1">
        <w:rPr>
          <w:rFonts w:ascii="Times New Roman" w:hAnsi="Times New Roman" w:cs="Times New Roman"/>
          <w:lang w:val="en-US"/>
        </w:rPr>
        <w:t xml:space="preserve">inversely associated with reduced </w:t>
      </w:r>
      <w:r w:rsidR="005E5532" w:rsidRPr="007427D1">
        <w:rPr>
          <w:rFonts w:ascii="Times New Roman" w:hAnsi="Times New Roman" w:cs="Times New Roman"/>
          <w:lang w:val="en-US"/>
        </w:rPr>
        <w:t xml:space="preserve">cortisol </w:t>
      </w:r>
      <w:r w:rsidR="0083172C" w:rsidRPr="007427D1">
        <w:rPr>
          <w:rFonts w:ascii="Times New Roman" w:hAnsi="Times New Roman" w:cs="Times New Roman"/>
          <w:lang w:val="en-US"/>
        </w:rPr>
        <w:t>recovery levels</w:t>
      </w:r>
      <w:r w:rsidR="00540773" w:rsidRPr="007427D1">
        <w:rPr>
          <w:rFonts w:ascii="Times New Roman" w:hAnsi="Times New Roman" w:cs="Times New Roman"/>
          <w:lang w:val="en-US"/>
        </w:rPr>
        <w:t>.</w:t>
      </w:r>
      <w:r w:rsidR="009F170C" w:rsidRPr="007427D1">
        <w:rPr>
          <w:rFonts w:ascii="Times New Roman" w:hAnsi="Times New Roman" w:cs="Times New Roman"/>
          <w:lang w:val="en-US"/>
        </w:rPr>
        <w:t xml:space="preserve"> </w:t>
      </w:r>
      <w:r w:rsidR="0050321A" w:rsidRPr="007427D1">
        <w:rPr>
          <w:rFonts w:ascii="Times New Roman" w:hAnsi="Times New Roman" w:cs="Times New Roman"/>
          <w:lang w:val="en-US"/>
        </w:rPr>
        <w:t xml:space="preserve">Also, CU traits were positively associated with baseline cortisol. In other studies CU traits have been associated with low baseline cortisol and low stress cortisol levels </w:t>
      </w:r>
      <w:r w:rsidR="00522F52" w:rsidRPr="007427D1">
        <w:rPr>
          <w:rFonts w:ascii="Times New Roman" w:hAnsi="Times New Roman" w:cs="Times New Roman"/>
        </w:rPr>
        <w:fldChar w:fldCharType="begin">
          <w:fldData xml:space="preserve">PEVuZE5vdGU+PENpdGU+PEF1dGhvcj5Mb25leTwvQXV0aG9yPjxZZWFyPjIwMDY8L1llYXI+PFJl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</w:fldData>
        </w:fldChar>
      </w:r>
      <w:r w:rsidR="0050321A"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Mb25leTwvQXV0aG9yPjxZZWFyPjIwMDY8L1llYXI+PFJl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</w:fldData>
        </w:fldChar>
      </w:r>
      <w:r w:rsidR="0050321A"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0050321A" w:rsidRPr="007427D1">
        <w:rPr>
          <w:rFonts w:ascii="Times New Roman" w:hAnsi="Times New Roman" w:cs="Times New Roman"/>
          <w:noProof/>
          <w:lang w:val="en-US"/>
        </w:rPr>
        <w:t>(</w:t>
      </w:r>
      <w:hyperlink w:anchor="_ENREF_27" w:tooltip="Loney, 2006 #378" w:history="1">
        <w:r w:rsidR="0050321A" w:rsidRPr="007427D1">
          <w:rPr>
            <w:rFonts w:ascii="Times New Roman" w:hAnsi="Times New Roman" w:cs="Times New Roman"/>
            <w:noProof/>
            <w:lang w:val="en-US"/>
          </w:rPr>
          <w:t>Loney et al., 2006</w:t>
        </w:r>
      </w:hyperlink>
      <w:r w:rsidR="0050321A" w:rsidRPr="007427D1">
        <w:rPr>
          <w:rFonts w:ascii="Times New Roman" w:hAnsi="Times New Roman" w:cs="Times New Roman"/>
          <w:noProof/>
          <w:lang w:val="en-US"/>
        </w:rPr>
        <w:t xml:space="preserve">; </w:t>
      </w:r>
      <w:hyperlink w:anchor="_ENREF_43" w:tooltip="Stadler, 2011 #379" w:history="1">
        <w:r w:rsidR="0050321A" w:rsidRPr="007427D1">
          <w:rPr>
            <w:rFonts w:ascii="Times New Roman" w:hAnsi="Times New Roman" w:cs="Times New Roman"/>
            <w:noProof/>
            <w:lang w:val="en-US"/>
          </w:rPr>
          <w:t>Stadler et al., 2011</w:t>
        </w:r>
      </w:hyperlink>
      <w:r w:rsidR="0050321A"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0050321A" w:rsidRPr="007427D1">
        <w:rPr>
          <w:rFonts w:ascii="Times New Roman" w:hAnsi="Times New Roman" w:cs="Times New Roman"/>
          <w:lang w:val="en-US"/>
        </w:rPr>
        <w:t xml:space="preserve">, although this was not always found </w:t>
      </w:r>
      <w:r w:rsidR="00522F52" w:rsidRPr="007427D1">
        <w:rPr>
          <w:rFonts w:ascii="Times New Roman" w:hAnsi="Times New Roman" w:cs="Times New Roman"/>
        </w:rPr>
        <w:fldChar w:fldCharType="begin">
          <w:fldData xml:space="preserve">PEVuZE5vdGU+PENpdGU+PEF1dGhvcj5GZWlsaGF1ZXI8L0F1dGhvcj48WWVhcj4yMDEzPC9ZZWFy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</w:fldData>
        </w:fldChar>
      </w:r>
      <w:r w:rsidR="0050321A"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GZWlsaGF1ZXI8L0F1dGhvcj48WWVhcj4yMDEzPC9ZZWFy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</w:fldData>
        </w:fldChar>
      </w:r>
      <w:r w:rsidR="0050321A"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0050321A" w:rsidRPr="007427D1">
        <w:rPr>
          <w:rFonts w:ascii="Times New Roman" w:hAnsi="Times New Roman" w:cs="Times New Roman"/>
          <w:noProof/>
          <w:lang w:val="en-US"/>
        </w:rPr>
        <w:t>(</w:t>
      </w:r>
      <w:hyperlink w:anchor="_ENREF_15" w:tooltip="Feilhauer, 2013 #359" w:history="1">
        <w:r w:rsidR="0050321A" w:rsidRPr="007427D1">
          <w:rPr>
            <w:rFonts w:ascii="Times New Roman" w:hAnsi="Times New Roman" w:cs="Times New Roman"/>
            <w:noProof/>
            <w:lang w:val="en-US"/>
          </w:rPr>
          <w:t>Feilhauer et al., 2013</w:t>
        </w:r>
      </w:hyperlink>
      <w:r w:rsidR="0050321A" w:rsidRPr="007427D1">
        <w:rPr>
          <w:rFonts w:ascii="Times New Roman" w:hAnsi="Times New Roman" w:cs="Times New Roman"/>
          <w:noProof/>
          <w:lang w:val="en-US"/>
        </w:rPr>
        <w:t xml:space="preserve">; </w:t>
      </w:r>
      <w:hyperlink w:anchor="_ENREF_34" w:tooltip="Poustka, 2010 #380" w:history="1">
        <w:r w:rsidR="0050321A" w:rsidRPr="007427D1">
          <w:rPr>
            <w:rFonts w:ascii="Times New Roman" w:hAnsi="Times New Roman" w:cs="Times New Roman"/>
            <w:noProof/>
            <w:lang w:val="en-US"/>
          </w:rPr>
          <w:t>Poustka et al., 2010</w:t>
        </w:r>
      </w:hyperlink>
      <w:r w:rsidR="0050321A"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0050321A" w:rsidRPr="007427D1">
        <w:rPr>
          <w:rFonts w:ascii="Times New Roman" w:hAnsi="Times New Roman" w:cs="Times New Roman"/>
          <w:lang w:val="en-US"/>
        </w:rPr>
        <w:t xml:space="preserve"> with recent findings of hyperactivity (rather than </w:t>
      </w:r>
      <w:proofErr w:type="spellStart"/>
      <w:r w:rsidR="0050321A" w:rsidRPr="007427D1">
        <w:rPr>
          <w:rFonts w:ascii="Times New Roman" w:hAnsi="Times New Roman" w:cs="Times New Roman"/>
          <w:lang w:val="en-US"/>
        </w:rPr>
        <w:t>hypoactivity</w:t>
      </w:r>
      <w:proofErr w:type="spellEnd"/>
      <w:r w:rsidR="0050321A" w:rsidRPr="007427D1">
        <w:rPr>
          <w:rFonts w:ascii="Times New Roman" w:hAnsi="Times New Roman" w:cs="Times New Roman"/>
          <w:lang w:val="en-US"/>
        </w:rPr>
        <w:t xml:space="preserve">) of the HPA axis in children with high levels of CU traits </w:t>
      </w:r>
      <w:r w:rsidR="00522F52" w:rsidRPr="007427D1">
        <w:rPr>
          <w:rFonts w:ascii="Times New Roman" w:hAnsi="Times New Roman" w:cs="Times New Roman"/>
          <w:lang w:val="en-US"/>
        </w:rPr>
        <w:fldChar w:fldCharType="begin"/>
      </w:r>
      <w:r w:rsidR="0050321A" w:rsidRPr="007427D1">
        <w:rPr>
          <w:rFonts w:ascii="Times New Roman" w:hAnsi="Times New Roman" w:cs="Times New Roman"/>
          <w:lang w:val="en-US"/>
        </w:rPr>
        <w:instrText xml:space="preserve"> ADDIN EN.CITE &lt;EndNote&gt;&lt;Cite&gt;&lt;Author&gt;Mills Koonce&lt;/Author&gt;&lt;Year&gt;2015&lt;/Year&gt;&lt;RecNum&gt;380&lt;/RecNum&gt;&lt;DisplayText&gt;(Mills Koonce et al., 2015)&lt;/DisplayText&gt;&lt;record&gt;&lt;rec-number&gt;380&lt;/rec-number&gt;&lt;foreign-keys&gt;&lt;key app="EN" db-id="ve929rds8z5pzveevxj5axtarzf5tpzrrdv5" timestamp="1464777973"&gt;380&lt;/key&gt;&lt;/foreign-keys&gt;&lt;ref-type name="Journal Article"&gt;17&lt;/ref-type&gt;&lt;contributors&gt;&lt;authors&gt;&lt;author&gt;Mills Koonce, William&lt;/author&gt;&lt;author&gt;Wagner, Nicholas&lt;/author&gt;&lt;author&gt;Willoughby, Michael&lt;/author&gt;&lt;author&gt;Stifter, Cynthia&lt;/author&gt;&lt;author&gt;Blair, Clancy&lt;/author&gt;&lt;author&gt;Granger, Douglas&lt;/author&gt;&lt;/authors&gt;&lt;/contributors&gt;&lt;titles&gt;&lt;title&gt;Greater fear reactivity and psychophysiological hyperactivity among infants with later conduct problems and callous-unemotional traits&lt;/title&gt;&lt;secondary-title&gt;Journal of child psychology and psychiatry&lt;/secondary-title&gt;&lt;/titles&gt;&lt;periodical&gt;&lt;full-title&gt;Journal of child psychology and psychiatry&lt;/full-title&gt;&lt;/periodical&gt;&lt;pages&gt;147-154&lt;/pages&gt;&lt;volume&gt;56&lt;/volume&gt;&lt;number&gt;2&lt;/number&gt;&lt;dates&gt;&lt;year&gt;2015&lt;/year&gt;&lt;/dates&gt;&lt;isbn&gt;0021-9630&lt;/isbn&gt;&lt;urls&gt;&lt;related-urls&gt;&lt;url&gt;http://leu-sfx.hosted.exlibrisgroup.com/sfx_local?sid=google&amp;amp;auinit=WR&amp;amp;aulast=Mills%E2%80%90Koonce&amp;amp;atitle=Greater%20fear%20reactivity%20and%20psychophysiological%20hyperactivity%20among%20infants%20with%20later%20conduct%20problems%20and%20callous%E2%80%90unemotional%20traits&amp;amp;id=doi%3A10.1111%2Fjcpp.12289&amp;amp;title=Journal%20of%20child%20psychology%20and%20psychiatry&amp;amp;volume=56&amp;amp;issue=2&amp;amp;date=2015&amp;amp;spage=147&amp;amp;issn=0021-9630&lt;/url&gt;&lt;/related-urls&gt;&lt;/urls&gt;&lt;/record&gt;&lt;/Cite&gt;&lt;/EndNote&gt;</w:instrText>
      </w:r>
      <w:r w:rsidR="00522F52" w:rsidRPr="007427D1">
        <w:rPr>
          <w:rFonts w:ascii="Times New Roman" w:hAnsi="Times New Roman" w:cs="Times New Roman"/>
          <w:lang w:val="en-US"/>
        </w:rPr>
        <w:fldChar w:fldCharType="separate"/>
      </w:r>
      <w:r w:rsidR="0050321A" w:rsidRPr="007427D1">
        <w:rPr>
          <w:rFonts w:ascii="Times New Roman" w:hAnsi="Times New Roman" w:cs="Times New Roman"/>
          <w:noProof/>
          <w:lang w:val="en-US"/>
        </w:rPr>
        <w:t>(</w:t>
      </w:r>
      <w:hyperlink w:anchor="_ENREF_31" w:tooltip="Mills Koonce, 2015 #380" w:history="1">
        <w:r w:rsidR="0050321A" w:rsidRPr="007427D1">
          <w:rPr>
            <w:rFonts w:ascii="Times New Roman" w:hAnsi="Times New Roman" w:cs="Times New Roman"/>
            <w:noProof/>
            <w:lang w:val="en-US"/>
          </w:rPr>
          <w:t>Mills Koonce et al., 2015</w:t>
        </w:r>
      </w:hyperlink>
      <w:r w:rsidR="0050321A"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50321A" w:rsidRPr="007427D1">
        <w:rPr>
          <w:rFonts w:ascii="Times New Roman" w:hAnsi="Times New Roman" w:cs="Times New Roman"/>
          <w:lang w:val="en-US"/>
        </w:rPr>
        <w:t xml:space="preserve">. </w:t>
      </w:r>
      <w:proofErr w:type="spellStart"/>
      <w:r w:rsidR="0050321A" w:rsidRPr="007427D1">
        <w:rPr>
          <w:rFonts w:ascii="Times New Roman" w:hAnsi="Times New Roman" w:cs="Times New Roman"/>
          <w:lang w:val="en-US"/>
        </w:rPr>
        <w:t>Northover</w:t>
      </w:r>
      <w:proofErr w:type="spellEnd"/>
      <w:r w:rsidR="0050321A" w:rsidRPr="007427D1">
        <w:rPr>
          <w:rFonts w:ascii="Times New Roman" w:hAnsi="Times New Roman" w:cs="Times New Roman"/>
          <w:lang w:val="en-US"/>
        </w:rPr>
        <w:t xml:space="preserve"> and colleagues (2016) found no correlation between baseline and stress cortisol levels and CU traits</w:t>
      </w:r>
      <w:r w:rsidR="00310536" w:rsidRPr="007427D1">
        <w:rPr>
          <w:rFonts w:ascii="Times New Roman" w:hAnsi="Times New Roman" w:cs="Times New Roman"/>
          <w:lang w:val="en-US"/>
        </w:rPr>
        <w:t xml:space="preserve"> in male adolescents with ADHD with and without CD</w:t>
      </w:r>
      <w:r w:rsidR="0050321A" w:rsidRPr="007427D1">
        <w:rPr>
          <w:rFonts w:ascii="Times New Roman" w:hAnsi="Times New Roman" w:cs="Times New Roman"/>
          <w:lang w:val="en-US"/>
        </w:rPr>
        <w:t xml:space="preserve">. </w:t>
      </w:r>
      <w:r w:rsidR="00CB6FC9" w:rsidRPr="007427D1">
        <w:rPr>
          <w:rFonts w:ascii="Times New Roman" w:hAnsi="Times New Roman" w:cs="Times New Roman"/>
          <w:lang w:val="en-US"/>
        </w:rPr>
        <w:t>Interestingly, they found that CD symptoms were predictive of cortisol stress reactivity, just like we found</w:t>
      </w:r>
      <w:r w:rsidR="0050321A" w:rsidRPr="007427D1">
        <w:rPr>
          <w:rFonts w:ascii="Times New Roman" w:hAnsi="Times New Roman" w:cs="Times New Roman"/>
          <w:lang w:val="en-US"/>
        </w:rPr>
        <w:t>. Literature on CU traits distinguishes between primary and secondary CU traits; secondary CU traits are proposed to be associated with higher levels of anxiety and emotional problems, trauma and maltreatment, whereas primary CU traits are associated with low anxiety, high heritability and low levels of trauma (</w:t>
      </w:r>
      <w:proofErr w:type="spellStart"/>
      <w:r w:rsidR="0050321A" w:rsidRPr="007427D1">
        <w:rPr>
          <w:rFonts w:ascii="Times New Roman" w:hAnsi="Times New Roman" w:cs="Times New Roman"/>
          <w:lang w:val="en-US"/>
        </w:rPr>
        <w:t>Kimonis</w:t>
      </w:r>
      <w:proofErr w:type="spellEnd"/>
      <w:r w:rsidR="0050321A" w:rsidRPr="007427D1">
        <w:rPr>
          <w:rFonts w:ascii="Times New Roman" w:hAnsi="Times New Roman" w:cs="Times New Roman"/>
          <w:lang w:val="en-US"/>
        </w:rPr>
        <w:t xml:space="preserve">, Frick, </w:t>
      </w:r>
      <w:proofErr w:type="spellStart"/>
      <w:r w:rsidR="0050321A" w:rsidRPr="007427D1">
        <w:rPr>
          <w:rFonts w:ascii="Times New Roman" w:hAnsi="Times New Roman" w:cs="Times New Roman"/>
          <w:lang w:val="en-US"/>
        </w:rPr>
        <w:t>Cauffman</w:t>
      </w:r>
      <w:proofErr w:type="spellEnd"/>
      <w:r w:rsidR="0050321A" w:rsidRPr="007427D1">
        <w:rPr>
          <w:rFonts w:ascii="Times New Roman" w:hAnsi="Times New Roman" w:cs="Times New Roman"/>
          <w:lang w:val="en-US"/>
        </w:rPr>
        <w:t xml:space="preserve">, </w:t>
      </w:r>
      <w:proofErr w:type="spellStart"/>
      <w:r w:rsidR="0050321A" w:rsidRPr="007427D1">
        <w:rPr>
          <w:rFonts w:ascii="Times New Roman" w:hAnsi="Times New Roman" w:cs="Times New Roman"/>
          <w:lang w:val="en-US"/>
        </w:rPr>
        <w:t>Golweber</w:t>
      </w:r>
      <w:proofErr w:type="spellEnd"/>
      <w:r w:rsidR="0050321A" w:rsidRPr="007427D1">
        <w:rPr>
          <w:rFonts w:ascii="Times New Roman" w:hAnsi="Times New Roman" w:cs="Times New Roman"/>
          <w:lang w:val="en-US"/>
        </w:rPr>
        <w:t xml:space="preserve">, </w:t>
      </w:r>
      <w:proofErr w:type="spellStart"/>
      <w:r w:rsidR="0050321A" w:rsidRPr="007427D1">
        <w:rPr>
          <w:rFonts w:ascii="Times New Roman" w:hAnsi="Times New Roman" w:cs="Times New Roman"/>
          <w:lang w:val="en-US"/>
        </w:rPr>
        <w:t>Skeem</w:t>
      </w:r>
      <w:proofErr w:type="spellEnd"/>
      <w:r w:rsidR="0050321A" w:rsidRPr="007427D1">
        <w:rPr>
          <w:rFonts w:ascii="Times New Roman" w:hAnsi="Times New Roman" w:cs="Times New Roman"/>
          <w:lang w:val="en-US"/>
        </w:rPr>
        <w:t xml:space="preserve">, 2012; </w:t>
      </w:r>
      <w:proofErr w:type="spellStart"/>
      <w:r w:rsidR="0050321A" w:rsidRPr="007427D1">
        <w:rPr>
          <w:rFonts w:ascii="Times New Roman" w:hAnsi="Times New Roman" w:cs="Times New Roman"/>
          <w:lang w:val="en-US"/>
        </w:rPr>
        <w:t>Sharf</w:t>
      </w:r>
      <w:proofErr w:type="spellEnd"/>
      <w:r w:rsidR="0050321A" w:rsidRPr="007427D1">
        <w:rPr>
          <w:rFonts w:ascii="Times New Roman" w:hAnsi="Times New Roman" w:cs="Times New Roman"/>
          <w:lang w:val="en-US"/>
        </w:rPr>
        <w:t xml:space="preserve">, </w:t>
      </w:r>
      <w:proofErr w:type="spellStart"/>
      <w:r w:rsidR="0050321A" w:rsidRPr="007427D1">
        <w:rPr>
          <w:rFonts w:ascii="Times New Roman" w:hAnsi="Times New Roman" w:cs="Times New Roman"/>
          <w:lang w:val="en-US"/>
        </w:rPr>
        <w:t>Kimonis</w:t>
      </w:r>
      <w:proofErr w:type="spellEnd"/>
      <w:r w:rsidR="0050321A" w:rsidRPr="007427D1">
        <w:rPr>
          <w:rFonts w:ascii="Times New Roman" w:hAnsi="Times New Roman" w:cs="Times New Roman"/>
          <w:lang w:val="en-US"/>
        </w:rPr>
        <w:t xml:space="preserve">, Howard, 2014). We did not distinguish our ODD/CD sample into boys with primary or secondary CU traits. Our findings that CU traits were only related to baseline cortisol </w:t>
      </w:r>
      <w:proofErr w:type="gramStart"/>
      <w:r w:rsidR="0050321A" w:rsidRPr="007427D1">
        <w:rPr>
          <w:rFonts w:ascii="Times New Roman" w:hAnsi="Times New Roman" w:cs="Times New Roman"/>
          <w:lang w:val="en-US"/>
        </w:rPr>
        <w:t>levels,</w:t>
      </w:r>
      <w:proofErr w:type="gramEnd"/>
      <w:r w:rsidR="0050321A" w:rsidRPr="007427D1">
        <w:rPr>
          <w:rFonts w:ascii="Times New Roman" w:hAnsi="Times New Roman" w:cs="Times New Roman"/>
          <w:lang w:val="en-US"/>
        </w:rPr>
        <w:t xml:space="preserve"> whereas anxiety symptoms were related to cortisol levels during baseline, stress as well as recovery, and CD symptoms were related to stress reactivity suggest that it may be interesting to also include dimensional measures of anxiety and CD symptoms in studies focusing on CU traits</w:t>
      </w:r>
      <w:r w:rsidR="007672D7" w:rsidRPr="007427D1">
        <w:rPr>
          <w:rFonts w:ascii="Times New Roman" w:hAnsi="Times New Roman" w:cs="Times New Roman"/>
          <w:lang w:val="en-US"/>
        </w:rPr>
        <w:t xml:space="preserve">. </w:t>
      </w:r>
      <w:bookmarkStart w:id="1" w:name="pone.0143120.ref023"/>
      <w:bookmarkEnd w:id="1"/>
    </w:p>
    <w:p w:rsidR="00721758" w:rsidRPr="007427D1" w:rsidRDefault="00540773" w:rsidP="001A5FF4">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Our findings of </w:t>
      </w:r>
      <w:proofErr w:type="spellStart"/>
      <w:r w:rsidR="00C515B1" w:rsidRPr="007427D1">
        <w:rPr>
          <w:rFonts w:ascii="Times New Roman" w:hAnsi="Times New Roman" w:cs="Times New Roman"/>
          <w:lang w:val="en-US"/>
        </w:rPr>
        <w:t>hypoarousal</w:t>
      </w:r>
      <w:proofErr w:type="spellEnd"/>
      <w:r w:rsidR="00C515B1" w:rsidRPr="007427D1">
        <w:rPr>
          <w:rFonts w:ascii="Times New Roman" w:hAnsi="Times New Roman" w:cs="Times New Roman"/>
          <w:lang w:val="en-US"/>
        </w:rPr>
        <w:t xml:space="preserve"> </w:t>
      </w:r>
      <w:r w:rsidR="00F944E9" w:rsidRPr="007427D1">
        <w:rPr>
          <w:rFonts w:ascii="Times New Roman" w:hAnsi="Times New Roman" w:cs="Times New Roman"/>
          <w:lang w:val="en-US"/>
        </w:rPr>
        <w:t xml:space="preserve">during stress in boys with ODD/CD-ANX and the relation between </w:t>
      </w:r>
      <w:proofErr w:type="spellStart"/>
      <w:r w:rsidR="00F944E9" w:rsidRPr="007427D1">
        <w:rPr>
          <w:rFonts w:ascii="Times New Roman" w:hAnsi="Times New Roman" w:cs="Times New Roman"/>
          <w:lang w:val="en-US"/>
        </w:rPr>
        <w:t>hyporeactivity</w:t>
      </w:r>
      <w:proofErr w:type="spellEnd"/>
      <w:r w:rsidR="00F944E9" w:rsidRPr="007427D1">
        <w:rPr>
          <w:rFonts w:ascii="Times New Roman" w:hAnsi="Times New Roman" w:cs="Times New Roman"/>
          <w:lang w:val="en-US"/>
        </w:rPr>
        <w:t xml:space="preserve"> and high levels of CD symptoms are in line with earlier clinical studies </w:t>
      </w:r>
      <w:r w:rsidR="00522F52" w:rsidRPr="007427D1">
        <w:rPr>
          <w:rFonts w:ascii="Times New Roman" w:hAnsi="Times New Roman" w:cs="Times New Roman"/>
          <w:lang w:val="en-US"/>
        </w:rPr>
        <w:fldChar w:fldCharType="begin">
          <w:fldData xml:space="preserve">PEVuZE5vdGU+PENpdGU+PEF1dGhvcj5WYW4gR29vemVuPC9BdXRob3I+PFllYXI+MjAwMDwvWWVh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NDM4LTE0NDU8L3BhZ2VzPjx2b2x1bWU+Mzk8L3ZvbHVtZT48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</w:fldData>
        </w:fldChar>
      </w:r>
      <w:r w:rsidR="00FC2181"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WYW4gR29vemVuPC9BdXRob3I+PFllYXI+MjAwMDwvWWVh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xNDM4LTE0NDU8L3BhZ2VzPjx2b2x1bWU+Mzk8L3ZvbHVtZT48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</w:fldData>
        </w:fldChar>
      </w:r>
      <w:r w:rsidR="00FC2181"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FC2181" w:rsidRPr="007427D1">
        <w:rPr>
          <w:rFonts w:ascii="Times New Roman" w:hAnsi="Times New Roman" w:cs="Times New Roman"/>
          <w:noProof/>
          <w:lang w:val="en-US"/>
        </w:rPr>
        <w:t>(</w:t>
      </w:r>
      <w:hyperlink w:anchor="_ENREF_13" w:tooltip="Fairchild, 2008 #352" w:history="1">
        <w:r w:rsidR="00FC2181" w:rsidRPr="007427D1">
          <w:rPr>
            <w:rFonts w:ascii="Times New Roman" w:hAnsi="Times New Roman" w:cs="Times New Roman"/>
            <w:noProof/>
            <w:lang w:val="en-US"/>
          </w:rPr>
          <w:t>Fairchild et al., 2008</w:t>
        </w:r>
      </w:hyperlink>
      <w:r w:rsidR="00FC2181" w:rsidRPr="007427D1">
        <w:rPr>
          <w:rFonts w:ascii="Times New Roman" w:hAnsi="Times New Roman" w:cs="Times New Roman"/>
          <w:noProof/>
          <w:lang w:val="en-US"/>
        </w:rPr>
        <w:t xml:space="preserve">; </w:t>
      </w:r>
      <w:hyperlink w:anchor="_ENREF_15" w:tooltip="Feilhauer, 2013 #359" w:history="1">
        <w:r w:rsidR="00FC2181" w:rsidRPr="007427D1">
          <w:rPr>
            <w:rFonts w:ascii="Times New Roman" w:hAnsi="Times New Roman" w:cs="Times New Roman"/>
            <w:noProof/>
            <w:lang w:val="en-US"/>
          </w:rPr>
          <w:t>Feilhauer et al., 2013</w:t>
        </w:r>
      </w:hyperlink>
      <w:r w:rsidR="00FC2181" w:rsidRPr="007427D1">
        <w:rPr>
          <w:rFonts w:ascii="Times New Roman" w:hAnsi="Times New Roman" w:cs="Times New Roman"/>
          <w:noProof/>
          <w:lang w:val="en-US"/>
        </w:rPr>
        <w:t xml:space="preserve">; </w:t>
      </w:r>
      <w:hyperlink w:anchor="_ENREF_33" w:tooltip="Popma, 2006 #341" w:history="1">
        <w:r w:rsidR="00FC2181" w:rsidRPr="007427D1">
          <w:rPr>
            <w:rFonts w:ascii="Times New Roman" w:hAnsi="Times New Roman" w:cs="Times New Roman"/>
            <w:noProof/>
            <w:lang w:val="en-US"/>
          </w:rPr>
          <w:t>Popma et al., 2006</w:t>
        </w:r>
      </w:hyperlink>
      <w:r w:rsidR="00FC2181" w:rsidRPr="007427D1">
        <w:rPr>
          <w:rFonts w:ascii="Times New Roman" w:hAnsi="Times New Roman" w:cs="Times New Roman"/>
          <w:noProof/>
          <w:lang w:val="en-US"/>
        </w:rPr>
        <w:t xml:space="preserve">; </w:t>
      </w:r>
      <w:hyperlink w:anchor="_ENREF_41" w:tooltip="Snoek, 2004 #343" w:history="1">
        <w:r w:rsidR="00FC2181" w:rsidRPr="007427D1">
          <w:rPr>
            <w:rFonts w:ascii="Times New Roman" w:hAnsi="Times New Roman" w:cs="Times New Roman"/>
            <w:noProof/>
            <w:lang w:val="en-US"/>
          </w:rPr>
          <w:t>Snoek et al., 2004</w:t>
        </w:r>
      </w:hyperlink>
      <w:r w:rsidR="00FC2181" w:rsidRPr="007427D1">
        <w:rPr>
          <w:rFonts w:ascii="Times New Roman" w:hAnsi="Times New Roman" w:cs="Times New Roman"/>
          <w:noProof/>
          <w:lang w:val="en-US"/>
        </w:rPr>
        <w:t xml:space="preserve">; </w:t>
      </w:r>
      <w:hyperlink w:anchor="_ENREF_49" w:tooltip="van Goozen, 1998 #342" w:history="1">
        <w:r w:rsidR="00FC2181" w:rsidRPr="007427D1">
          <w:rPr>
            <w:rFonts w:ascii="Times New Roman" w:hAnsi="Times New Roman" w:cs="Times New Roman"/>
            <w:noProof/>
            <w:lang w:val="en-US"/>
          </w:rPr>
          <w:t>van Goozen et al., 1998</w:t>
        </w:r>
      </w:hyperlink>
      <w:r w:rsidR="00FC2181" w:rsidRPr="007427D1">
        <w:rPr>
          <w:rFonts w:ascii="Times New Roman" w:hAnsi="Times New Roman" w:cs="Times New Roman"/>
          <w:noProof/>
          <w:lang w:val="en-US"/>
        </w:rPr>
        <w:t xml:space="preserve">; </w:t>
      </w:r>
      <w:hyperlink w:anchor="_ENREF_50" w:tooltip="van Goozen, 2000 #330" w:history="1">
        <w:r w:rsidR="00FC2181" w:rsidRPr="007427D1">
          <w:rPr>
            <w:rFonts w:ascii="Times New Roman" w:hAnsi="Times New Roman" w:cs="Times New Roman"/>
            <w:noProof/>
            <w:lang w:val="en-US"/>
          </w:rPr>
          <w:t>van Goozen et al., 2000</w:t>
        </w:r>
      </w:hyperlink>
      <w:r w:rsidR="00FC2181"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F944E9" w:rsidRPr="007427D1">
        <w:rPr>
          <w:rFonts w:ascii="Times New Roman" w:hAnsi="Times New Roman" w:cs="Times New Roman"/>
          <w:lang w:val="en-US"/>
        </w:rPr>
        <w:t xml:space="preserve">. </w:t>
      </w:r>
      <w:r w:rsidR="00CA631B" w:rsidRPr="007427D1">
        <w:rPr>
          <w:rFonts w:ascii="Times New Roman" w:hAnsi="Times New Roman" w:cs="Times New Roman"/>
          <w:lang w:val="en-US"/>
        </w:rPr>
        <w:t xml:space="preserve">In these earlier studies </w:t>
      </w:r>
      <w:r w:rsidR="00BF7D21" w:rsidRPr="007427D1">
        <w:rPr>
          <w:rFonts w:ascii="Times New Roman" w:hAnsi="Times New Roman" w:cs="Times New Roman"/>
          <w:lang w:val="en-US"/>
        </w:rPr>
        <w:t xml:space="preserve">baseline </w:t>
      </w:r>
      <w:r w:rsidR="00CA631B" w:rsidRPr="007427D1">
        <w:rPr>
          <w:rFonts w:ascii="Times New Roman" w:hAnsi="Times New Roman" w:cs="Times New Roman"/>
          <w:lang w:val="en-US"/>
        </w:rPr>
        <w:t>cortisol was not found to be lower</w:t>
      </w:r>
      <w:r w:rsidR="00DD7FA7" w:rsidRPr="007427D1">
        <w:rPr>
          <w:rFonts w:ascii="Times New Roman" w:hAnsi="Times New Roman" w:cs="Times New Roman"/>
          <w:lang w:val="en-US"/>
        </w:rPr>
        <w:t xml:space="preserve"> in ODD/CD samples</w:t>
      </w:r>
      <w:r w:rsidR="00CA631B" w:rsidRPr="007427D1">
        <w:rPr>
          <w:rFonts w:ascii="Times New Roman" w:hAnsi="Times New Roman" w:cs="Times New Roman"/>
          <w:lang w:val="en-US"/>
        </w:rPr>
        <w:t xml:space="preserve">. We, however, </w:t>
      </w:r>
      <w:r w:rsidR="00E8781E" w:rsidRPr="007427D1">
        <w:rPr>
          <w:rFonts w:ascii="Times New Roman" w:hAnsi="Times New Roman" w:cs="Times New Roman"/>
          <w:lang w:val="en-US"/>
        </w:rPr>
        <w:t>found that</w:t>
      </w:r>
      <w:r w:rsidR="00CA631B" w:rsidRPr="007427D1">
        <w:rPr>
          <w:rFonts w:ascii="Times New Roman" w:hAnsi="Times New Roman" w:cs="Times New Roman"/>
          <w:lang w:val="en-US"/>
        </w:rPr>
        <w:t xml:space="preserve"> boys with ODD/CD-ANX</w:t>
      </w:r>
      <w:r w:rsidR="00A0274B" w:rsidRPr="007427D1">
        <w:rPr>
          <w:rFonts w:ascii="Times New Roman" w:hAnsi="Times New Roman" w:cs="Times New Roman"/>
          <w:lang w:val="en-US"/>
        </w:rPr>
        <w:t xml:space="preserve"> had</w:t>
      </w:r>
      <w:r w:rsidR="00CA631B" w:rsidRPr="007427D1">
        <w:rPr>
          <w:rFonts w:ascii="Times New Roman" w:hAnsi="Times New Roman" w:cs="Times New Roman"/>
          <w:lang w:val="en-US"/>
        </w:rPr>
        <w:t xml:space="preserve"> </w:t>
      </w:r>
      <w:r w:rsidR="00E8781E" w:rsidRPr="007427D1">
        <w:rPr>
          <w:rFonts w:ascii="Times New Roman" w:hAnsi="Times New Roman" w:cs="Times New Roman"/>
          <w:lang w:val="en-US"/>
        </w:rPr>
        <w:t xml:space="preserve">lower cortisol levels </w:t>
      </w:r>
      <w:r w:rsidR="00C515B1" w:rsidRPr="007427D1">
        <w:rPr>
          <w:rFonts w:ascii="Times New Roman" w:hAnsi="Times New Roman" w:cs="Times New Roman"/>
          <w:lang w:val="en-US"/>
        </w:rPr>
        <w:t>at baseline</w:t>
      </w:r>
      <w:r w:rsidR="00DD7FA7" w:rsidRPr="007427D1">
        <w:rPr>
          <w:rFonts w:ascii="Times New Roman" w:hAnsi="Times New Roman" w:cs="Times New Roman"/>
          <w:lang w:val="en-US"/>
        </w:rPr>
        <w:t xml:space="preserve"> </w:t>
      </w:r>
      <w:r w:rsidR="00E8781E" w:rsidRPr="007427D1">
        <w:rPr>
          <w:rFonts w:ascii="Times New Roman" w:hAnsi="Times New Roman" w:cs="Times New Roman"/>
          <w:lang w:val="en-US"/>
        </w:rPr>
        <w:t xml:space="preserve">too, whereas those with </w:t>
      </w:r>
      <w:r w:rsidR="00CA631B" w:rsidRPr="007427D1">
        <w:rPr>
          <w:rFonts w:ascii="Times New Roman" w:hAnsi="Times New Roman" w:cs="Times New Roman"/>
          <w:lang w:val="en-US"/>
        </w:rPr>
        <w:t xml:space="preserve">ODD/CD+ANX did not. So distinguishing between those with and without anxiety might help understanding different findings concerning baseline cortisol. The </w:t>
      </w:r>
      <w:r w:rsidR="00E8781E" w:rsidRPr="007427D1">
        <w:rPr>
          <w:rFonts w:ascii="Times New Roman" w:hAnsi="Times New Roman" w:cs="Times New Roman"/>
          <w:lang w:val="en-US"/>
        </w:rPr>
        <w:t xml:space="preserve">low baseline and </w:t>
      </w:r>
      <w:r w:rsidR="008F6E34" w:rsidRPr="007427D1">
        <w:rPr>
          <w:rFonts w:ascii="Times New Roman" w:hAnsi="Times New Roman" w:cs="Times New Roman"/>
          <w:lang w:val="en-US"/>
        </w:rPr>
        <w:t xml:space="preserve">stress </w:t>
      </w:r>
      <w:r w:rsidR="00E8781E" w:rsidRPr="007427D1">
        <w:rPr>
          <w:rFonts w:ascii="Times New Roman" w:hAnsi="Times New Roman" w:cs="Times New Roman"/>
          <w:lang w:val="en-US"/>
        </w:rPr>
        <w:t xml:space="preserve">levels </w:t>
      </w:r>
      <w:r w:rsidR="008F6E34" w:rsidRPr="007427D1">
        <w:rPr>
          <w:rFonts w:ascii="Times New Roman" w:hAnsi="Times New Roman" w:cs="Times New Roman"/>
          <w:lang w:val="en-US"/>
        </w:rPr>
        <w:t>and the</w:t>
      </w:r>
      <w:r w:rsidR="00E8781E" w:rsidRPr="007427D1">
        <w:rPr>
          <w:rFonts w:ascii="Times New Roman" w:hAnsi="Times New Roman" w:cs="Times New Roman"/>
          <w:lang w:val="en-US"/>
        </w:rPr>
        <w:t>ir</w:t>
      </w:r>
      <w:r w:rsidR="008F6E34" w:rsidRPr="007427D1">
        <w:rPr>
          <w:rFonts w:ascii="Times New Roman" w:hAnsi="Times New Roman" w:cs="Times New Roman"/>
          <w:lang w:val="en-US"/>
        </w:rPr>
        <w:t xml:space="preserve"> relation</w:t>
      </w:r>
      <w:r w:rsidR="00E8781E" w:rsidRPr="007427D1">
        <w:rPr>
          <w:rFonts w:ascii="Times New Roman" w:hAnsi="Times New Roman" w:cs="Times New Roman"/>
          <w:lang w:val="en-US"/>
        </w:rPr>
        <w:t>s</w:t>
      </w:r>
      <w:r w:rsidR="008F6E34" w:rsidRPr="007427D1">
        <w:rPr>
          <w:rFonts w:ascii="Times New Roman" w:hAnsi="Times New Roman" w:cs="Times New Roman"/>
          <w:lang w:val="en-US"/>
        </w:rPr>
        <w:t xml:space="preserve"> </w:t>
      </w:r>
      <w:r w:rsidR="00E8781E" w:rsidRPr="007427D1">
        <w:rPr>
          <w:rFonts w:ascii="Times New Roman" w:hAnsi="Times New Roman" w:cs="Times New Roman"/>
          <w:lang w:val="en-US"/>
        </w:rPr>
        <w:t>with</w:t>
      </w:r>
      <w:r w:rsidRPr="007427D1">
        <w:rPr>
          <w:rFonts w:ascii="Times New Roman" w:hAnsi="Times New Roman" w:cs="Times New Roman"/>
          <w:lang w:val="en-US"/>
        </w:rPr>
        <w:t xml:space="preserve"> </w:t>
      </w:r>
      <w:r w:rsidR="00E8781E" w:rsidRPr="007427D1">
        <w:rPr>
          <w:rFonts w:ascii="Times New Roman" w:hAnsi="Times New Roman" w:cs="Times New Roman"/>
          <w:lang w:val="en-US"/>
        </w:rPr>
        <w:t xml:space="preserve">a </w:t>
      </w:r>
      <w:r w:rsidRPr="007427D1">
        <w:rPr>
          <w:rFonts w:ascii="Times New Roman" w:hAnsi="Times New Roman" w:cs="Times New Roman"/>
          <w:lang w:val="en-US"/>
        </w:rPr>
        <w:t>high</w:t>
      </w:r>
      <w:r w:rsidR="00E8781E" w:rsidRPr="007427D1">
        <w:rPr>
          <w:rFonts w:ascii="Times New Roman" w:hAnsi="Times New Roman" w:cs="Times New Roman"/>
          <w:lang w:val="en-US"/>
        </w:rPr>
        <w:t>er</w:t>
      </w:r>
      <w:r w:rsidRPr="007427D1">
        <w:rPr>
          <w:rFonts w:ascii="Times New Roman" w:hAnsi="Times New Roman" w:cs="Times New Roman"/>
          <w:lang w:val="en-US"/>
        </w:rPr>
        <w:t xml:space="preserve"> </w:t>
      </w:r>
      <w:r w:rsidR="00E8781E" w:rsidRPr="007427D1">
        <w:rPr>
          <w:rFonts w:ascii="Times New Roman" w:hAnsi="Times New Roman" w:cs="Times New Roman"/>
          <w:lang w:val="en-US"/>
        </w:rPr>
        <w:t xml:space="preserve">number </w:t>
      </w:r>
      <w:r w:rsidRPr="007427D1">
        <w:rPr>
          <w:rFonts w:ascii="Times New Roman" w:hAnsi="Times New Roman" w:cs="Times New Roman"/>
          <w:lang w:val="en-US"/>
        </w:rPr>
        <w:t xml:space="preserve">of CD symptoms might be </w:t>
      </w:r>
      <w:r w:rsidRPr="007427D1">
        <w:rPr>
          <w:rFonts w:ascii="Times New Roman" w:hAnsi="Times New Roman" w:cs="Times New Roman"/>
          <w:lang w:val="en-US"/>
        </w:rPr>
        <w:lastRenderedPageBreak/>
        <w:t xml:space="preserve">explained by the hypothesis </w:t>
      </w:r>
      <w:r w:rsidR="00D26EFD" w:rsidRPr="007427D1">
        <w:rPr>
          <w:rFonts w:ascii="Times New Roman" w:hAnsi="Times New Roman" w:cs="Times New Roman"/>
          <w:lang w:val="en-US"/>
        </w:rPr>
        <w:t xml:space="preserve">that </w:t>
      </w:r>
      <w:r w:rsidRPr="007427D1">
        <w:rPr>
          <w:rFonts w:ascii="Times New Roman" w:hAnsi="Times New Roman" w:cs="Times New Roman"/>
          <w:lang w:val="en-US"/>
        </w:rPr>
        <w:t>these children are motivated to seek stimulating activities due to low arousal (</w:t>
      </w:r>
      <w:r w:rsidRPr="007427D1">
        <w:rPr>
          <w:rFonts w:ascii="Times New Roman" w:hAnsi="Times New Roman" w:cs="Times New Roman"/>
          <w:i/>
          <w:lang w:val="en-US"/>
        </w:rPr>
        <w:t>sensation seeking theory</w:t>
      </w:r>
      <w:r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0B2" w:rsidRPr="007427D1">
        <w:rPr>
          <w:rFonts w:ascii="Times New Roman" w:hAnsi="Times New Roman" w:cs="Times New Roman"/>
          <w:lang w:val="en-US"/>
        </w:rPr>
        <w:instrText xml:space="preserve"> ADDIN EN.CITE &lt;EndNote&gt;&lt;Cite&gt;&lt;Author&gt;Zuckerman&lt;/Author&gt;&lt;Year&gt;1979&lt;/Year&gt;&lt;RecNum&gt;356&lt;/RecNum&gt;&lt;DisplayText&gt;(Zuckerman, 1979)&lt;/DisplayText&gt;&lt;record&gt;&lt;rec-number&gt;356&lt;/rec-number&gt;&lt;foreign-keys&gt;&lt;key app="EN" db-id="ve929rds8z5pzveevxj5axtarzf5tpzrrdv5" timestamp="1452771075"&gt;356&lt;/key&gt;&lt;/foreign-keys&gt;&lt;ref-type name="Book"&gt;6&lt;/ref-type&gt;&lt;contributors&gt;&lt;authors&gt;&lt;author&gt;Zuckerman, M.&lt;/author&gt;&lt;/authors&gt;&lt;/contributors&gt;&lt;titles&gt;&lt;title&gt;Sensation seeking: Beyond the optimum level of arousal&lt;/title&gt;&lt;/titles&gt;&lt;dates&gt;&lt;year&gt;1979&lt;/year&gt;&lt;/dates&gt;&lt;pub-location&gt;Hillsdale&lt;/pub-location&gt;&lt;publisher&gt;Erlbaum&lt;/publisher&gt;&lt;urls&gt;&lt;/urls&gt;&lt;/record&gt;&lt;/Cite&gt;&lt;/EndNote&gt;</w:instrText>
      </w:r>
      <w:r w:rsidR="00522F52" w:rsidRPr="007427D1">
        <w:rPr>
          <w:rFonts w:ascii="Times New Roman" w:hAnsi="Times New Roman" w:cs="Times New Roman"/>
          <w:lang w:val="en-US"/>
        </w:rPr>
        <w:fldChar w:fldCharType="separate"/>
      </w:r>
      <w:hyperlink w:anchor="_ENREF_55" w:tooltip="Zuckerman, 1979 #356" w:history="1">
        <w:r w:rsidR="00FC2181" w:rsidRPr="007427D1">
          <w:rPr>
            <w:rFonts w:ascii="Times New Roman" w:hAnsi="Times New Roman" w:cs="Times New Roman"/>
            <w:noProof/>
            <w:lang w:val="en-US"/>
          </w:rPr>
          <w:t>Zuckerman, 1979</w:t>
        </w:r>
      </w:hyperlink>
      <w:r w:rsidR="002350B2"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Pr="007427D1">
        <w:rPr>
          <w:rFonts w:ascii="Times New Roman" w:hAnsi="Times New Roman" w:cs="Times New Roman"/>
          <w:lang w:val="en-US"/>
        </w:rPr>
        <w:t xml:space="preserve"> and do not fear consequences of their behavior (</w:t>
      </w:r>
      <w:r w:rsidRPr="007427D1">
        <w:rPr>
          <w:rFonts w:ascii="Times New Roman" w:hAnsi="Times New Roman" w:cs="Times New Roman"/>
          <w:i/>
          <w:lang w:val="en-US"/>
        </w:rPr>
        <w:t>fearlessness theory</w:t>
      </w:r>
      <w:r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0B2" w:rsidRPr="007427D1">
        <w:rPr>
          <w:rFonts w:ascii="Times New Roman" w:hAnsi="Times New Roman" w:cs="Times New Roman"/>
          <w:lang w:val="en-US"/>
        </w:rPr>
        <w:instrText xml:space="preserve"> ADDIN EN.CITE &lt;EndNote&gt;&lt;Cite&gt;&lt;Author&gt;Raine&lt;/Author&gt;&lt;Year&gt;1993&lt;/Year&gt;&lt;RecNum&gt;355&lt;/RecNum&gt;&lt;DisplayText&gt;(Raine, 1993)&lt;/DisplayText&gt;&lt;record&gt;&lt;rec-number&gt;355&lt;/rec-number&gt;&lt;foreign-keys&gt;&lt;key app="EN" db-id="ve929rds8z5pzveevxj5axtarzf5tpzrrdv5" timestamp="1452771075"&gt;355&lt;/key&gt;&lt;/foreign-keys&gt;&lt;ref-type name="Book"&gt;6&lt;/ref-type&gt;&lt;contributors&gt;&lt;authors&gt;&lt;author&gt;Raine, A. &lt;/author&gt;&lt;/authors&gt;&lt;/contributors&gt;&lt;titles&gt;&lt;title&gt;The psychopathology of crime: Criminal behavior as a clinical disorder&lt;/title&gt;&lt;/titles&gt;&lt;dates&gt;&lt;year&gt;1993&lt;/year&gt;&lt;/dates&gt;&lt;pub-location&gt;San Diego&lt;/pub-location&gt;&lt;publisher&gt;Academic Press&lt;/publisher&gt;&lt;urls&gt;&lt;/urls&gt;&lt;/record&gt;&lt;/Cite&gt;&lt;/EndNote&gt;</w:instrText>
      </w:r>
      <w:r w:rsidR="00522F52" w:rsidRPr="007427D1">
        <w:rPr>
          <w:rFonts w:ascii="Times New Roman" w:hAnsi="Times New Roman" w:cs="Times New Roman"/>
          <w:lang w:val="en-US"/>
        </w:rPr>
        <w:fldChar w:fldCharType="separate"/>
      </w:r>
      <w:hyperlink w:anchor="_ENREF_36" w:tooltip="Raine, 1993 #355" w:history="1">
        <w:r w:rsidR="00FC2181" w:rsidRPr="007427D1">
          <w:rPr>
            <w:rFonts w:ascii="Times New Roman" w:hAnsi="Times New Roman" w:cs="Times New Roman"/>
            <w:noProof/>
            <w:lang w:val="en-US"/>
          </w:rPr>
          <w:t>Raine, 1993</w:t>
        </w:r>
      </w:hyperlink>
      <w:r w:rsidR="002350B2"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Pr="007427D1">
        <w:rPr>
          <w:rFonts w:ascii="Times New Roman" w:hAnsi="Times New Roman" w:cs="Times New Roman"/>
          <w:lang w:val="en-US"/>
        </w:rPr>
        <w:t>. However,</w:t>
      </w:r>
      <w:r w:rsidR="00705920" w:rsidRPr="007427D1">
        <w:rPr>
          <w:rFonts w:ascii="Times New Roman" w:hAnsi="Times New Roman" w:cs="Times New Roman"/>
          <w:lang w:val="en-US"/>
        </w:rPr>
        <w:t xml:space="preserve"> </w:t>
      </w:r>
      <w:proofErr w:type="gramStart"/>
      <w:r w:rsidRPr="007427D1">
        <w:rPr>
          <w:rFonts w:ascii="Times New Roman" w:hAnsi="Times New Roman" w:cs="Times New Roman"/>
          <w:lang w:val="en-US"/>
        </w:rPr>
        <w:t>these</w:t>
      </w:r>
      <w:proofErr w:type="gramEnd"/>
      <w:r w:rsidRPr="007427D1">
        <w:rPr>
          <w:rFonts w:ascii="Times New Roman" w:hAnsi="Times New Roman" w:cs="Times New Roman"/>
          <w:lang w:val="en-US"/>
        </w:rPr>
        <w:t xml:space="preserve"> arousal based theories </w:t>
      </w:r>
      <w:r w:rsidR="008F6E34" w:rsidRPr="007427D1">
        <w:rPr>
          <w:rFonts w:ascii="Times New Roman" w:hAnsi="Times New Roman" w:cs="Times New Roman"/>
          <w:lang w:val="en-US"/>
        </w:rPr>
        <w:t xml:space="preserve">fit </w:t>
      </w:r>
      <w:r w:rsidRPr="007427D1">
        <w:rPr>
          <w:rFonts w:ascii="Times New Roman" w:hAnsi="Times New Roman" w:cs="Times New Roman"/>
          <w:lang w:val="en-US"/>
        </w:rPr>
        <w:t>boys with ODD/CD+A</w:t>
      </w:r>
      <w:r w:rsidR="0093654C" w:rsidRPr="007427D1">
        <w:rPr>
          <w:rFonts w:ascii="Times New Roman" w:hAnsi="Times New Roman" w:cs="Times New Roman"/>
          <w:lang w:val="en-US"/>
        </w:rPr>
        <w:t>NX</w:t>
      </w:r>
      <w:r w:rsidR="008F6E34" w:rsidRPr="007427D1">
        <w:rPr>
          <w:rFonts w:ascii="Times New Roman" w:hAnsi="Times New Roman" w:cs="Times New Roman"/>
          <w:lang w:val="en-US"/>
        </w:rPr>
        <w:t xml:space="preserve"> to a lesser extent. </w:t>
      </w:r>
      <w:r w:rsidR="00705920" w:rsidRPr="007427D1">
        <w:rPr>
          <w:rFonts w:ascii="Times New Roman" w:hAnsi="Times New Roman" w:cs="Times New Roman"/>
          <w:lang w:val="en-US"/>
        </w:rPr>
        <w:t>T</w:t>
      </w:r>
      <w:r w:rsidR="008F6E34" w:rsidRPr="007427D1">
        <w:rPr>
          <w:rFonts w:ascii="Times New Roman" w:hAnsi="Times New Roman" w:cs="Times New Roman"/>
          <w:lang w:val="en-US"/>
        </w:rPr>
        <w:t xml:space="preserve">hey did </w:t>
      </w:r>
      <w:r w:rsidR="00705920" w:rsidRPr="007427D1">
        <w:rPr>
          <w:rFonts w:ascii="Times New Roman" w:hAnsi="Times New Roman" w:cs="Times New Roman"/>
          <w:lang w:val="en-US"/>
        </w:rPr>
        <w:t>not differ from controls in baseline cortisol levels and cortisol stress reactivity</w:t>
      </w:r>
      <w:r w:rsidR="008F6E34" w:rsidRPr="007427D1">
        <w:rPr>
          <w:rFonts w:ascii="Times New Roman" w:hAnsi="Times New Roman" w:cs="Times New Roman"/>
          <w:lang w:val="en-US"/>
        </w:rPr>
        <w:t xml:space="preserve">. Moreover, they showed </w:t>
      </w:r>
      <w:r w:rsidR="00E8781E" w:rsidRPr="007427D1">
        <w:rPr>
          <w:rFonts w:ascii="Times New Roman" w:hAnsi="Times New Roman" w:cs="Times New Roman"/>
          <w:lang w:val="en-US"/>
        </w:rPr>
        <w:t xml:space="preserve">a significantly impaired </w:t>
      </w:r>
      <w:r w:rsidR="005E5532" w:rsidRPr="007427D1">
        <w:rPr>
          <w:rFonts w:ascii="Times New Roman" w:hAnsi="Times New Roman" w:cs="Times New Roman"/>
          <w:lang w:val="en-US"/>
        </w:rPr>
        <w:t xml:space="preserve">cortisol </w:t>
      </w:r>
      <w:r w:rsidR="008F6E34" w:rsidRPr="007427D1">
        <w:rPr>
          <w:rFonts w:ascii="Times New Roman" w:hAnsi="Times New Roman" w:cs="Times New Roman"/>
          <w:lang w:val="en-US"/>
        </w:rPr>
        <w:t>recovery</w:t>
      </w:r>
      <w:r w:rsidR="00BE5BBE" w:rsidRPr="007427D1">
        <w:rPr>
          <w:rFonts w:ascii="Times New Roman" w:hAnsi="Times New Roman" w:cs="Times New Roman"/>
          <w:lang w:val="en-US"/>
        </w:rPr>
        <w:t>.</w:t>
      </w:r>
    </w:p>
    <w:p w:rsidR="00E83E89" w:rsidRPr="007427D1" w:rsidRDefault="00AC3CC1" w:rsidP="00E83E89">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Furthermore</w:t>
      </w:r>
      <w:r w:rsidR="008F6E34" w:rsidRPr="007427D1">
        <w:rPr>
          <w:rFonts w:ascii="Times New Roman" w:hAnsi="Times New Roman" w:cs="Times New Roman"/>
          <w:lang w:val="en-US"/>
        </w:rPr>
        <w:t>, within boys with ODD/CD</w:t>
      </w:r>
      <w:r w:rsidRPr="007427D1">
        <w:rPr>
          <w:rFonts w:ascii="Times New Roman" w:hAnsi="Times New Roman" w:cs="Times New Roman"/>
          <w:lang w:val="en-US"/>
        </w:rPr>
        <w:t>, h</w:t>
      </w:r>
      <w:r w:rsidR="004B3C4A" w:rsidRPr="007427D1">
        <w:rPr>
          <w:rFonts w:ascii="Times New Roman" w:hAnsi="Times New Roman" w:cs="Times New Roman"/>
          <w:lang w:val="en-US"/>
        </w:rPr>
        <w:t>igh anxiety predicted</w:t>
      </w:r>
      <w:r w:rsidR="003D365D" w:rsidRPr="007427D1">
        <w:rPr>
          <w:rFonts w:ascii="Times New Roman" w:hAnsi="Times New Roman" w:cs="Times New Roman"/>
          <w:lang w:val="en-US"/>
        </w:rPr>
        <w:t xml:space="preserve"> </w:t>
      </w:r>
      <w:r w:rsidR="00616BE8" w:rsidRPr="007427D1">
        <w:rPr>
          <w:rFonts w:ascii="Times New Roman" w:hAnsi="Times New Roman" w:cs="Times New Roman"/>
          <w:lang w:val="en-US"/>
        </w:rPr>
        <w:t xml:space="preserve">high </w:t>
      </w:r>
      <w:r w:rsidR="003D365D" w:rsidRPr="007427D1">
        <w:rPr>
          <w:rFonts w:ascii="Times New Roman" w:hAnsi="Times New Roman" w:cs="Times New Roman"/>
          <w:lang w:val="en-US"/>
        </w:rPr>
        <w:t xml:space="preserve">baseline </w:t>
      </w:r>
      <w:r w:rsidR="008F6E34" w:rsidRPr="007427D1">
        <w:rPr>
          <w:rFonts w:ascii="Times New Roman" w:hAnsi="Times New Roman" w:cs="Times New Roman"/>
          <w:lang w:val="en-US"/>
        </w:rPr>
        <w:t xml:space="preserve">cortisol </w:t>
      </w:r>
      <w:r w:rsidR="003D365D" w:rsidRPr="007427D1">
        <w:rPr>
          <w:rFonts w:ascii="Times New Roman" w:hAnsi="Times New Roman" w:cs="Times New Roman"/>
          <w:lang w:val="en-US"/>
        </w:rPr>
        <w:t xml:space="preserve">and </w:t>
      </w:r>
      <w:r w:rsidR="008F6E34" w:rsidRPr="007427D1">
        <w:rPr>
          <w:rFonts w:ascii="Times New Roman" w:hAnsi="Times New Roman" w:cs="Times New Roman"/>
          <w:lang w:val="en-US"/>
        </w:rPr>
        <w:t xml:space="preserve">less </w:t>
      </w:r>
      <w:r w:rsidR="005E5532" w:rsidRPr="007427D1">
        <w:rPr>
          <w:rFonts w:ascii="Times New Roman" w:hAnsi="Times New Roman" w:cs="Times New Roman"/>
          <w:lang w:val="en-US"/>
        </w:rPr>
        <w:t xml:space="preserve">cortisol </w:t>
      </w:r>
      <w:r w:rsidR="003D365D" w:rsidRPr="007427D1">
        <w:rPr>
          <w:rFonts w:ascii="Times New Roman" w:hAnsi="Times New Roman" w:cs="Times New Roman"/>
          <w:lang w:val="en-US"/>
        </w:rPr>
        <w:t>recovery</w:t>
      </w:r>
      <w:r w:rsidR="00616BE8" w:rsidRPr="007427D1">
        <w:rPr>
          <w:rFonts w:ascii="Times New Roman" w:hAnsi="Times New Roman" w:cs="Times New Roman"/>
          <w:lang w:val="en-US"/>
        </w:rPr>
        <w:t xml:space="preserve">, whereas CD symptoms could not predict baseline and </w:t>
      </w:r>
      <w:r w:rsidR="005E5532" w:rsidRPr="007427D1">
        <w:rPr>
          <w:rFonts w:ascii="Times New Roman" w:hAnsi="Times New Roman" w:cs="Times New Roman"/>
          <w:lang w:val="en-US"/>
        </w:rPr>
        <w:t xml:space="preserve">cortisol </w:t>
      </w:r>
      <w:r w:rsidR="00616BE8" w:rsidRPr="007427D1">
        <w:rPr>
          <w:rFonts w:ascii="Times New Roman" w:hAnsi="Times New Roman" w:cs="Times New Roman"/>
          <w:lang w:val="en-US"/>
        </w:rPr>
        <w:t>recovery levels</w:t>
      </w:r>
      <w:r w:rsidR="003D365D" w:rsidRPr="007427D1">
        <w:rPr>
          <w:rFonts w:ascii="Times New Roman" w:hAnsi="Times New Roman" w:cs="Times New Roman"/>
          <w:lang w:val="en-US"/>
        </w:rPr>
        <w:t xml:space="preserve">. </w:t>
      </w:r>
      <w:r w:rsidR="000A5AD8" w:rsidRPr="007427D1">
        <w:rPr>
          <w:rFonts w:ascii="Times New Roman" w:hAnsi="Times New Roman" w:cs="Times New Roman"/>
          <w:lang w:val="en-US"/>
        </w:rPr>
        <w:t xml:space="preserve">Higher cortisol levels in </w:t>
      </w:r>
      <w:r w:rsidR="002F1DDE" w:rsidRPr="007427D1">
        <w:rPr>
          <w:rFonts w:ascii="Times New Roman" w:hAnsi="Times New Roman" w:cs="Times New Roman"/>
          <w:lang w:val="en-US"/>
        </w:rPr>
        <w:t>children</w:t>
      </w:r>
      <w:r w:rsidR="000A5AD8" w:rsidRPr="007427D1">
        <w:rPr>
          <w:rFonts w:ascii="Times New Roman" w:hAnsi="Times New Roman" w:cs="Times New Roman"/>
          <w:lang w:val="en-US"/>
        </w:rPr>
        <w:t xml:space="preserve"> with ODD/CD </w:t>
      </w:r>
      <w:r w:rsidR="002F1DDE" w:rsidRPr="007427D1">
        <w:rPr>
          <w:rFonts w:ascii="Times New Roman" w:hAnsi="Times New Roman" w:cs="Times New Roman"/>
          <w:lang w:val="en-US"/>
        </w:rPr>
        <w:t>with</w:t>
      </w:r>
      <w:r w:rsidR="000A5AD8" w:rsidRPr="007427D1">
        <w:rPr>
          <w:rFonts w:ascii="Times New Roman" w:hAnsi="Times New Roman" w:cs="Times New Roman"/>
          <w:lang w:val="en-US"/>
        </w:rPr>
        <w:t xml:space="preserve"> </w:t>
      </w:r>
      <w:proofErr w:type="spellStart"/>
      <w:r w:rsidR="000C46B4" w:rsidRPr="007427D1">
        <w:rPr>
          <w:rFonts w:ascii="Times New Roman" w:hAnsi="Times New Roman" w:cs="Times New Roman"/>
          <w:lang w:val="en-US"/>
        </w:rPr>
        <w:t>comorbid</w:t>
      </w:r>
      <w:proofErr w:type="spellEnd"/>
      <w:r w:rsidR="000C46B4" w:rsidRPr="007427D1">
        <w:rPr>
          <w:rFonts w:ascii="Times New Roman" w:hAnsi="Times New Roman" w:cs="Times New Roman"/>
          <w:lang w:val="en-US"/>
        </w:rPr>
        <w:t xml:space="preserve"> </w:t>
      </w:r>
      <w:r w:rsidR="000A5AD8" w:rsidRPr="007427D1">
        <w:rPr>
          <w:rFonts w:ascii="Times New Roman" w:hAnsi="Times New Roman" w:cs="Times New Roman"/>
          <w:lang w:val="en-US"/>
        </w:rPr>
        <w:t xml:space="preserve">anxiety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McBurnett&lt;/Author&gt;&lt;Year&gt;1991&lt;/Year&gt;&lt;RecNum&gt;363&lt;/RecNum&gt;&lt;DisplayText&gt;(McBurnett et al., 1991)&lt;/DisplayText&gt;&lt;record&gt;&lt;rec-number&gt;363&lt;/rec-number&gt;&lt;foreign-keys&gt;&lt;key app="EN" db-id="ve929rds8z5pzveevxj5axtarzf5tpzrrdv5" timestamp="1453204972"&gt;363&lt;/key&gt;&lt;/foreign-keys&gt;&lt;ref-type name="Journal Article"&gt;17&lt;/ref-type&gt;&lt;contributors&gt;&lt;authors&gt;&lt;author&gt;McBurnett, K.&lt;/author&gt;&lt;author&gt;Lahey, B. B.&lt;/author&gt;&lt;author&gt;Frick, P. J.&lt;/author&gt;&lt;author&gt;Risch, C.&lt;/author&gt;&lt;author&gt;Loeber, R.&lt;/author&gt;&lt;author&gt;Hart, E. L.&lt;/author&gt;&lt;author&gt;Christ, M. A.&lt;/author&gt;&lt;author&gt;Hanson, K. S.&lt;/author&gt;&lt;/authors&gt;&lt;/contributors&gt;&lt;auth-address&gt;Department of Pediatrics, University of California, Irvine School of Medicine.&lt;/auth-address&gt;&lt;titles&gt;&lt;title&gt;Anxiety, inhibition, and conduct disorder in children: II. Relation to salivary cortisol&lt;/title&gt;&lt;secondary-title&gt;Journal of the American Academy of Child &amp;amp; Adolescent Psychiatry&lt;/secondary-title&gt;&lt;/titles&gt;&lt;periodical&gt;&lt;full-title&gt;Journal of the American Academy of Child &amp;amp; Adolescent Psychiatry&lt;/full-title&gt;&lt;/periodical&gt;&lt;pages&gt;192-6&lt;/pages&gt;&lt;volume&gt;30&lt;/volume&gt;&lt;number&gt;2&lt;/number&gt;&lt;edition&gt;1991/03/01&lt;/edition&gt;&lt;keywords&gt;&lt;keyword&gt;Adolescent&lt;/keyword&gt;&lt;keyword&gt;Anxiety Disorders/ complications/epidemiology/psychology&lt;/keyword&gt;&lt;keyword&gt;Biomarkers&lt;/keyword&gt;&lt;keyword&gt;Child&lt;/keyword&gt;&lt;keyword&gt;Child Behavior Disorders/epidemiology/ etiology/psychology&lt;/keyword&gt;&lt;keyword&gt;Comorbidity&lt;/keyword&gt;&lt;keyword&gt;Humans&lt;/keyword&gt;&lt;keyword&gt;Hydrocortisone/ analysis&lt;/keyword&gt;&lt;keyword&gt;Inhibition (Psychology)&lt;/keyword&gt;&lt;keyword&gt;Male&lt;/keyword&gt;&lt;keyword&gt;Saliva/ chemistry&lt;/keyword&gt;&lt;/keywords&gt;&lt;dates&gt;&lt;year&gt;1991&lt;/year&gt;&lt;pub-dates&gt;&lt;date&gt;Mar&lt;/date&gt;&lt;/pub-dates&gt;&lt;/dates&gt;&lt;isbn&gt;0890-8567 (Print)&amp;#xD;0890-8567 (Linking)&lt;/isbn&gt;&lt;accession-num&gt;2016221&lt;/accession-num&gt;&lt;urls&gt;&lt;/urls&gt;&lt;electronic-resource-num&gt;10.1097/00004583-199103000-00005&lt;/electronic-resource-num&gt;&lt;remote-database-provider&gt;NLM&lt;/remote-database-provider&gt;&lt;language&gt;eng&lt;/language&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8" w:tooltip="McBurnett, 1991 #363" w:history="1">
        <w:r w:rsidR="00FC2181" w:rsidRPr="007427D1">
          <w:rPr>
            <w:rFonts w:ascii="Times New Roman" w:hAnsi="Times New Roman" w:cs="Times New Roman"/>
            <w:noProof/>
            <w:lang w:val="en-US"/>
          </w:rPr>
          <w:t>McBurnett et al., 1991</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843764" w:rsidRPr="007427D1">
        <w:rPr>
          <w:rFonts w:ascii="Times New Roman" w:hAnsi="Times New Roman" w:cs="Times New Roman"/>
          <w:lang w:val="en-US"/>
        </w:rPr>
        <w:t xml:space="preserve"> or higher levels of anxiety </w:t>
      </w:r>
      <w:r w:rsidR="00843764" w:rsidRPr="007427D1">
        <w:rPr>
          <w:rFonts w:ascii="Times New Roman" w:hAnsi="Times New Roman" w:cs="Times New Roman"/>
          <w:noProof/>
          <w:lang w:val="en-US"/>
        </w:rPr>
        <w:t>(</w:t>
      </w:r>
      <w:hyperlink w:anchor="_ENREF_37" w:tooltip="van Goozen, 1998 #342" w:history="1">
        <w:r w:rsidR="00843764" w:rsidRPr="007427D1">
          <w:rPr>
            <w:rFonts w:ascii="Times New Roman" w:hAnsi="Times New Roman" w:cs="Times New Roman"/>
            <w:noProof/>
            <w:lang w:val="en-US"/>
          </w:rPr>
          <w:t>van Goozen et al., 1998</w:t>
        </w:r>
      </w:hyperlink>
      <w:r w:rsidR="00843764" w:rsidRPr="007427D1">
        <w:rPr>
          <w:rFonts w:ascii="Times New Roman" w:hAnsi="Times New Roman" w:cs="Times New Roman"/>
          <w:noProof/>
          <w:lang w:val="en-US"/>
        </w:rPr>
        <w:t xml:space="preserve">; </w:t>
      </w:r>
      <w:hyperlink w:anchor="_ENREF_38" w:tooltip="van Goozen, 2000 #330" w:history="1">
        <w:r w:rsidR="00843764" w:rsidRPr="007427D1">
          <w:rPr>
            <w:rFonts w:ascii="Times New Roman" w:hAnsi="Times New Roman" w:cs="Times New Roman"/>
            <w:noProof/>
            <w:lang w:val="en-US"/>
          </w:rPr>
          <w:t>van Goozen et al., 2000</w:t>
        </w:r>
      </w:hyperlink>
      <w:r w:rsidR="00843764" w:rsidRPr="007427D1">
        <w:rPr>
          <w:rFonts w:ascii="Times New Roman" w:hAnsi="Times New Roman" w:cs="Times New Roman"/>
          <w:lang w:val="en-US"/>
        </w:rPr>
        <w:t xml:space="preserve">) </w:t>
      </w:r>
      <w:r w:rsidR="004B3C4A" w:rsidRPr="007427D1">
        <w:rPr>
          <w:rFonts w:ascii="Times New Roman" w:hAnsi="Times New Roman" w:cs="Times New Roman"/>
          <w:lang w:val="en-US"/>
        </w:rPr>
        <w:t>are in line with earlier studie</w:t>
      </w:r>
      <w:r w:rsidR="003A0745" w:rsidRPr="007427D1">
        <w:rPr>
          <w:rFonts w:ascii="Times New Roman" w:hAnsi="Times New Roman" w:cs="Times New Roman"/>
          <w:lang w:val="en-US"/>
        </w:rPr>
        <w:t>s</w:t>
      </w:r>
      <w:r w:rsidR="00843764" w:rsidRPr="007427D1">
        <w:rPr>
          <w:rFonts w:ascii="Times New Roman" w:hAnsi="Times New Roman" w:cs="Times New Roman"/>
          <w:lang w:val="en-US"/>
        </w:rPr>
        <w:t>.</w:t>
      </w:r>
      <w:r w:rsidR="00CB4838" w:rsidRPr="007427D1">
        <w:rPr>
          <w:rFonts w:ascii="Times New Roman" w:hAnsi="Times New Roman" w:cs="Times New Roman"/>
          <w:lang w:val="en-US"/>
        </w:rPr>
        <w:t xml:space="preserve"> </w:t>
      </w:r>
      <w:r w:rsidR="00604AE1" w:rsidRPr="007427D1">
        <w:rPr>
          <w:rFonts w:ascii="Times New Roman" w:hAnsi="Times New Roman" w:cs="Times New Roman"/>
          <w:lang w:val="en-US"/>
        </w:rPr>
        <w:t xml:space="preserve">In another study higher cortisol stress reactivity was found in boys with ADHD and comorbid </w:t>
      </w:r>
      <w:r w:rsidR="00F27B5C" w:rsidRPr="007427D1">
        <w:rPr>
          <w:rFonts w:ascii="Times New Roman" w:hAnsi="Times New Roman" w:cs="Times New Roman"/>
          <w:lang w:val="en-US"/>
        </w:rPr>
        <w:t>anxiety</w:t>
      </w:r>
      <w:r w:rsidR="00604AE1" w:rsidRPr="007427D1">
        <w:rPr>
          <w:rFonts w:ascii="Times New Roman" w:hAnsi="Times New Roman" w:cs="Times New Roman"/>
          <w:lang w:val="en-US"/>
        </w:rPr>
        <w:t xml:space="preserve">, whereas those with comorbid </w:t>
      </w:r>
      <w:r w:rsidR="00F27B5C" w:rsidRPr="007427D1">
        <w:rPr>
          <w:rFonts w:ascii="Times New Roman" w:hAnsi="Times New Roman" w:cs="Times New Roman"/>
          <w:lang w:val="en-US"/>
        </w:rPr>
        <w:t>ODD/CD</w:t>
      </w:r>
      <w:r w:rsidR="00604AE1" w:rsidRPr="007427D1">
        <w:rPr>
          <w:rFonts w:ascii="Times New Roman" w:hAnsi="Times New Roman" w:cs="Times New Roman"/>
          <w:lang w:val="en-US"/>
        </w:rPr>
        <w:t xml:space="preserve"> had diminished cortisol reactivity</w:t>
      </w:r>
      <w:r w:rsidR="002350B2"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0B2" w:rsidRPr="007427D1">
        <w:rPr>
          <w:rFonts w:ascii="Times New Roman" w:hAnsi="Times New Roman" w:cs="Times New Roman"/>
          <w:lang w:val="en-US"/>
        </w:rPr>
        <w:instrText xml:space="preserve"> ADDIN EN.CITE &lt;EndNote&gt;&lt;Cite&gt;&lt;Author&gt;Hastings&lt;/Author&gt;&lt;Year&gt;2009&lt;/Year&gt;&lt;RecNum&gt;384&lt;/RecNum&gt;&lt;DisplayText&gt;(Hastings et al., 2009)&lt;/DisplayText&gt;&lt;record&gt;&lt;rec-number&gt;384&lt;/rec-number&gt;&lt;foreign-keys&gt;&lt;key app="EN" db-id="ve929rds8z5pzveevxj5axtarzf5tpzrrdv5" timestamp="1464201552"&gt;384&lt;/key&gt;&lt;/foreign-keys&gt;&lt;ref-type name="Journal Article"&gt;17&lt;/ref-type&gt;&lt;contributors&gt;&lt;authors&gt;&lt;author&gt;Hastings, Paul&lt;/author&gt;&lt;author&gt;Fortier, Isabel&lt;/author&gt;&lt;author&gt;Utendale, William&lt;/author&gt;&lt;author&gt;Simard, Louise&lt;/author&gt;&lt;author&gt;Robaey, Philippe&lt;/author&gt;&lt;/authors&gt;&lt;/contributors&gt;&lt;titles&gt;&lt;title&gt;Adrenocortical Functioning in Boys with Attention-Deficit/Hyperactivity Disorder: Examining Subtypes of ADHD and Associated Comorbid Conditions&lt;/title&gt;&lt;secondary-title&gt;Journal of Abnormal Child Psychology&lt;/secondary-title&gt;&lt;/titles&gt;&lt;periodical&gt;&lt;full-title&gt;Journal of Abnormal Child Psychology&lt;/full-title&gt;&lt;/periodical&gt;&lt;pages&gt;565-578&lt;/pages&gt;&lt;volume&gt;37&lt;/volume&gt;&lt;number&gt;4&lt;/number&gt;&lt;dates&gt;&lt;year&gt;2009&lt;/year&gt;&lt;/dates&gt;&lt;isbn&gt;0091-0627&lt;/isbn&gt;&lt;urls&gt;&lt;related-urls&gt;&lt;url&gt;http://leu-sfx.hosted.exlibrisgroup.com/sfx_local?sid=google&amp;amp;auinit=PD&amp;amp;aulast=Hastings&amp;amp;atitle=Adrenocortical%20functioning%20in%20boys%20with%20attention-deficit%2Fhyperactivity%20disorder%3A%20Examining%20subtypes%20of%20ADHD%20and%20associated%20comorbid%20conditions&amp;amp;id=doi%3A10.1007%2Fs10802-008-9292-y&amp;amp;title=Journal%20of%20Abnormal%20Child%20Psychology&amp;amp;volume=37&amp;amp;issue=4&amp;amp;date=2009&amp;amp;spage=565&amp;amp;issn=0091-0627&lt;/url&gt;&lt;/related-urls&gt;&lt;/urls&gt;&lt;/record&gt;&lt;/Cite&gt;&lt;/EndNote&gt;</w:instrText>
      </w:r>
      <w:r w:rsidR="00522F52" w:rsidRPr="007427D1">
        <w:rPr>
          <w:rFonts w:ascii="Times New Roman" w:hAnsi="Times New Roman" w:cs="Times New Roman"/>
          <w:lang w:val="en-US"/>
        </w:rPr>
        <w:fldChar w:fldCharType="separate"/>
      </w:r>
      <w:r w:rsidR="002350B2" w:rsidRPr="007427D1">
        <w:rPr>
          <w:rFonts w:ascii="Times New Roman" w:hAnsi="Times New Roman" w:cs="Times New Roman"/>
          <w:noProof/>
          <w:lang w:val="en-US"/>
        </w:rPr>
        <w:t>(</w:t>
      </w:r>
      <w:hyperlink w:anchor="_ENREF_20" w:tooltip="Hastings, 2009 #384" w:history="1">
        <w:r w:rsidR="00FC2181" w:rsidRPr="007427D1">
          <w:rPr>
            <w:rFonts w:ascii="Times New Roman" w:hAnsi="Times New Roman" w:cs="Times New Roman"/>
            <w:noProof/>
            <w:lang w:val="en-US"/>
          </w:rPr>
          <w:t>Hastings et al., 2009</w:t>
        </w:r>
      </w:hyperlink>
      <w:r w:rsidR="002350B2"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2350B2" w:rsidRPr="007427D1">
        <w:rPr>
          <w:rFonts w:ascii="Times New Roman" w:hAnsi="Times New Roman" w:cs="Times New Roman"/>
          <w:lang w:val="en-US"/>
        </w:rPr>
        <w:t xml:space="preserve">. </w:t>
      </w:r>
      <w:r w:rsidR="005372FE" w:rsidRPr="007427D1">
        <w:rPr>
          <w:rFonts w:ascii="Times New Roman" w:hAnsi="Times New Roman" w:cs="Times New Roman"/>
          <w:lang w:val="en-US"/>
        </w:rPr>
        <w:t>Similarly, w</w:t>
      </w:r>
      <w:r w:rsidR="00F27B5C" w:rsidRPr="007427D1">
        <w:rPr>
          <w:rFonts w:ascii="Times New Roman" w:hAnsi="Times New Roman" w:cs="Times New Roman"/>
          <w:lang w:val="en-US"/>
        </w:rPr>
        <w:t>e also found that the ODD/CD+</w:t>
      </w:r>
      <w:r w:rsidR="00604AE1" w:rsidRPr="007427D1">
        <w:rPr>
          <w:rFonts w:ascii="Times New Roman" w:hAnsi="Times New Roman" w:cs="Times New Roman"/>
          <w:lang w:val="en-US"/>
        </w:rPr>
        <w:t xml:space="preserve">ANX </w:t>
      </w:r>
      <w:r w:rsidR="00F27B5C" w:rsidRPr="007427D1">
        <w:rPr>
          <w:rFonts w:ascii="Times New Roman" w:hAnsi="Times New Roman" w:cs="Times New Roman"/>
          <w:lang w:val="en-US"/>
        </w:rPr>
        <w:t xml:space="preserve">group </w:t>
      </w:r>
      <w:r w:rsidR="00604AE1" w:rsidRPr="007427D1">
        <w:rPr>
          <w:rFonts w:ascii="Times New Roman" w:hAnsi="Times New Roman" w:cs="Times New Roman"/>
          <w:lang w:val="en-US"/>
        </w:rPr>
        <w:t xml:space="preserve">had marginally </w:t>
      </w:r>
      <w:r w:rsidR="00F27B5C" w:rsidRPr="007427D1">
        <w:rPr>
          <w:rFonts w:ascii="Times New Roman" w:hAnsi="Times New Roman" w:cs="Times New Roman"/>
          <w:lang w:val="en-US"/>
        </w:rPr>
        <w:t>higher</w:t>
      </w:r>
      <w:r w:rsidR="00604AE1" w:rsidRPr="007427D1">
        <w:rPr>
          <w:rFonts w:ascii="Times New Roman" w:hAnsi="Times New Roman" w:cs="Times New Roman"/>
          <w:lang w:val="en-US"/>
        </w:rPr>
        <w:t xml:space="preserve"> cortisol st</w:t>
      </w:r>
      <w:r w:rsidR="00F27B5C" w:rsidRPr="007427D1">
        <w:rPr>
          <w:rFonts w:ascii="Times New Roman" w:hAnsi="Times New Roman" w:cs="Times New Roman"/>
          <w:lang w:val="en-US"/>
        </w:rPr>
        <w:t>ress reactivity than the ODD/CD-</w:t>
      </w:r>
      <w:r w:rsidR="00604AE1" w:rsidRPr="007427D1">
        <w:rPr>
          <w:rFonts w:ascii="Times New Roman" w:hAnsi="Times New Roman" w:cs="Times New Roman"/>
          <w:lang w:val="en-US"/>
        </w:rPr>
        <w:t>ANX group.</w:t>
      </w:r>
      <w:r w:rsidR="008B0931" w:rsidRPr="007427D1">
        <w:rPr>
          <w:rFonts w:ascii="Times New Roman" w:hAnsi="Times New Roman" w:cs="Times New Roman"/>
          <w:lang w:val="en-US"/>
        </w:rPr>
        <w:t xml:space="preserve"> </w:t>
      </w:r>
      <w:r w:rsidR="002F1DDE" w:rsidRPr="007427D1">
        <w:rPr>
          <w:rFonts w:ascii="Times New Roman" w:hAnsi="Times New Roman" w:cs="Times New Roman"/>
          <w:lang w:val="en-US"/>
        </w:rPr>
        <w:t xml:space="preserve">We add to this literature that </w:t>
      </w:r>
      <w:r w:rsidR="00604AE1" w:rsidRPr="007427D1">
        <w:rPr>
          <w:rFonts w:ascii="Times New Roman" w:hAnsi="Times New Roman" w:cs="Times New Roman"/>
          <w:lang w:val="en-US"/>
        </w:rPr>
        <w:t>those with anxiety</w:t>
      </w:r>
      <w:r w:rsidR="002F1DDE" w:rsidRPr="007427D1">
        <w:rPr>
          <w:rFonts w:ascii="Times New Roman" w:hAnsi="Times New Roman" w:cs="Times New Roman"/>
          <w:lang w:val="en-US"/>
        </w:rPr>
        <w:t xml:space="preserve"> also have higher cortisol recovery levels</w:t>
      </w:r>
      <w:r w:rsidR="002B2D10" w:rsidRPr="007427D1">
        <w:rPr>
          <w:rFonts w:ascii="Times New Roman" w:hAnsi="Times New Roman" w:cs="Times New Roman"/>
          <w:lang w:val="en-US"/>
        </w:rPr>
        <w:t xml:space="preserve"> compared to non</w:t>
      </w:r>
      <w:r w:rsidR="008820FD" w:rsidRPr="007427D1">
        <w:rPr>
          <w:rFonts w:ascii="Times New Roman" w:hAnsi="Times New Roman" w:cs="Times New Roman"/>
          <w:lang w:val="en-US"/>
        </w:rPr>
        <w:t>-</w:t>
      </w:r>
      <w:r w:rsidR="002B2D10" w:rsidRPr="007427D1">
        <w:rPr>
          <w:rFonts w:ascii="Times New Roman" w:hAnsi="Times New Roman" w:cs="Times New Roman"/>
          <w:lang w:val="en-US"/>
        </w:rPr>
        <w:t>anxious boys with ODD/CD or controls</w:t>
      </w:r>
      <w:r w:rsidR="002F1DDE" w:rsidRPr="007427D1">
        <w:rPr>
          <w:rFonts w:ascii="Times New Roman" w:hAnsi="Times New Roman" w:cs="Times New Roman"/>
          <w:lang w:val="en-US"/>
        </w:rPr>
        <w:t>.</w:t>
      </w:r>
      <w:r w:rsidR="000A5AD8" w:rsidRPr="007427D1">
        <w:rPr>
          <w:rFonts w:ascii="Times New Roman" w:hAnsi="Times New Roman" w:cs="Times New Roman"/>
          <w:lang w:val="en-US"/>
        </w:rPr>
        <w:t xml:space="preserve"> </w:t>
      </w:r>
    </w:p>
    <w:p w:rsidR="00E83E89" w:rsidRPr="007427D1" w:rsidRDefault="00EE7933" w:rsidP="00E83E89">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This </w:t>
      </w:r>
      <w:proofErr w:type="spellStart"/>
      <w:r w:rsidRPr="007427D1">
        <w:rPr>
          <w:rFonts w:ascii="Times New Roman" w:hAnsi="Times New Roman" w:cs="Times New Roman"/>
          <w:lang w:val="en-US"/>
        </w:rPr>
        <w:t>hyperarousal</w:t>
      </w:r>
      <w:proofErr w:type="spellEnd"/>
      <w:r w:rsidRPr="007427D1">
        <w:rPr>
          <w:rFonts w:ascii="Times New Roman" w:hAnsi="Times New Roman" w:cs="Times New Roman"/>
          <w:lang w:val="en-US"/>
        </w:rPr>
        <w:t xml:space="preserve"> during recovery of the ODD/CD+ANX group may be explained by an overly responsive ‘basic threat circuit’ </w:t>
      </w:r>
      <w:r w:rsidR="00522F52" w:rsidRPr="007427D1">
        <w:rPr>
          <w:rFonts w:ascii="Times New Roman" w:hAnsi="Times New Roman" w:cs="Times New Roman"/>
        </w:rPr>
        <w:fldChar w:fldCharType="begin"/>
      </w:r>
      <w:r w:rsidRPr="007427D1">
        <w:rPr>
          <w:rFonts w:ascii="Times New Roman" w:hAnsi="Times New Roman" w:cs="Times New Roman"/>
          <w:lang w:val="en-US"/>
        </w:rPr>
        <w:instrText xml:space="preserve"> ADDIN EN.CITE &lt;EndNote&gt;&lt;Cite&gt;&lt;Author&gt;Blair&lt;/Author&gt;&lt;Year&gt;2013&lt;/Year&gt;&lt;RecNum&gt;376&lt;/RecNum&gt;&lt;DisplayText&gt;(Blair, 2013)&lt;/DisplayText&gt;&lt;record&gt;&lt;rec-number&gt;376&lt;/rec-number&gt;&lt;foreign-keys&gt;&lt;key app="EN" db-id="ve929rds8z5pzveevxj5axtarzf5tpzrrdv5" timestamp="1456042111"&gt;376&lt;/key&gt;&lt;/foreign-keys&gt;&lt;ref-type name="Journal Article"&gt;17&lt;/ref-type&gt;&lt;contributors&gt;&lt;authors&gt;&lt;author&gt;Blair, R. J.&lt;/author&gt;&lt;/authors&gt;&lt;/contributors&gt;&lt;auth-address&gt;National Institute of Mental Health, National Institutes of Health, Bethesda, Maryland 20892, USA.&lt;/auth-address&gt;&lt;titles&gt;&lt;title&gt;The neurobiology of psychopathic traits in youths&lt;/title&gt;&lt;secondary-title&gt;Nat Rev Neurosci&lt;/secondary-title&gt;&lt;/titles&gt;&lt;periodical&gt;&lt;full-title&gt;Nat Rev Neurosci&lt;/full-title&gt;&lt;/periodical&gt;&lt;pages&gt;786-99&lt;/pages&gt;&lt;volume&gt;14&lt;/volume&gt;&lt;number&gt;11&lt;/number&gt;&lt;edition&gt;2013/10/10&lt;/edition&gt;&lt;keywords&gt;&lt;keyword&gt;Adolescent&lt;/keyword&gt;&lt;keyword&gt;Antisocial Personality Disorder/genetics/ physiopathology/psychology/therapy&lt;/keyword&gt;&lt;keyword&gt;Cognition/physiology&lt;/keyword&gt;&lt;keyword&gt;Cognitive Science&lt;/keyword&gt;&lt;keyword&gt;Emotions/physiology&lt;/keyword&gt;&lt;keyword&gt;Empathy/physiology&lt;/keyword&gt;&lt;keyword&gt;Endocrine System/physiopathology&lt;/keyword&gt;&lt;keyword&gt;Environment&lt;/keyword&gt;&lt;keyword&gt;Humans&lt;/keyword&gt;&lt;keyword&gt;Neurobiology&lt;/keyword&gt;&lt;keyword&gt;Neurosciences&lt;/keyword&gt;&lt;keyword&gt;Young Adult&lt;/keyword&gt;&lt;/keywords&gt;&lt;dates&gt;&lt;year&gt;2013&lt;/year&gt;&lt;pub-dates&gt;&lt;date&gt;Nov&lt;/date&gt;&lt;/pub-dates&gt;&lt;/dates&gt;&lt;isbn&gt;1471-0048 (Electronic)&amp;#xD;1471-003X (Linking)&lt;/isbn&gt;&lt;accession-num&gt;24105343&lt;/accession-num&gt;&lt;urls&gt;&lt;/urls&gt;&lt;custom2&gt;PMC4418507&lt;/custom2&gt;&lt;custom6&gt;Nihms683053&lt;/custom6&gt;&lt;electronic-resource-num&gt;10.1038/nrn3577&lt;/electronic-resource-num&gt;&lt;remote-database-provider&gt;NLM&lt;/remote-database-provider&gt;&lt;language&gt;eng&lt;/language&gt;&lt;/record&gt;&lt;/Cite&gt;&lt;/EndNote&gt;</w:instrText>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5" w:tooltip="Blair, 2013 #376" w:history="1">
        <w:r w:rsidRPr="007427D1">
          <w:rPr>
            <w:rFonts w:ascii="Times New Roman" w:hAnsi="Times New Roman" w:cs="Times New Roman"/>
            <w:noProof/>
            <w:lang w:val="en-US"/>
          </w:rPr>
          <w:t>Blair, 2013</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that continues to be activated after the stressor has ended. This circuit runs from the </w:t>
      </w:r>
      <w:proofErr w:type="spellStart"/>
      <w:r w:rsidRPr="007427D1">
        <w:rPr>
          <w:rFonts w:ascii="Times New Roman" w:hAnsi="Times New Roman" w:cs="Times New Roman"/>
          <w:lang w:val="en-US"/>
        </w:rPr>
        <w:t>amygdala</w:t>
      </w:r>
      <w:proofErr w:type="spellEnd"/>
      <w:r w:rsidRPr="007427D1">
        <w:rPr>
          <w:rFonts w:ascii="Times New Roman" w:hAnsi="Times New Roman" w:cs="Times New Roman"/>
          <w:lang w:val="en-US"/>
        </w:rPr>
        <w:t xml:space="preserve"> to the hypothalamus to the </w:t>
      </w:r>
      <w:proofErr w:type="spellStart"/>
      <w:r w:rsidRPr="007427D1">
        <w:rPr>
          <w:rFonts w:ascii="Times New Roman" w:hAnsi="Times New Roman" w:cs="Times New Roman"/>
          <w:lang w:val="en-US"/>
        </w:rPr>
        <w:t>periaqueductal</w:t>
      </w:r>
      <w:proofErr w:type="spellEnd"/>
      <w:r w:rsidRPr="007427D1">
        <w:rPr>
          <w:rFonts w:ascii="Times New Roman" w:hAnsi="Times New Roman" w:cs="Times New Roman"/>
          <w:lang w:val="en-US"/>
        </w:rPr>
        <w:t xml:space="preserve"> gray and is activated when a threat is experienced as impossible to escape. The behavior that follows is defensive or reactively aggressive. Indeed, in some boys with CD increased </w:t>
      </w:r>
      <w:proofErr w:type="spellStart"/>
      <w:r w:rsidRPr="007427D1">
        <w:rPr>
          <w:rFonts w:ascii="Times New Roman" w:hAnsi="Times New Roman" w:cs="Times New Roman"/>
          <w:lang w:val="en-US"/>
        </w:rPr>
        <w:t>amygdala</w:t>
      </w:r>
      <w:proofErr w:type="spellEnd"/>
      <w:r w:rsidRPr="007427D1">
        <w:rPr>
          <w:rFonts w:ascii="Times New Roman" w:hAnsi="Times New Roman" w:cs="Times New Roman"/>
          <w:lang w:val="en-US"/>
        </w:rPr>
        <w:t xml:space="preserve"> response to fearful expressions have been found </w:t>
      </w:r>
      <w:r w:rsidR="00522F52" w:rsidRPr="007427D1">
        <w:rPr>
          <w:rFonts w:ascii="Times New Roman" w:hAnsi="Times New Roman" w:cs="Times New Roman"/>
        </w:rPr>
        <w:fldChar w:fldCharType="begin"/>
      </w:r>
      <w:r w:rsidRPr="007427D1">
        <w:rPr>
          <w:rFonts w:ascii="Times New Roman" w:hAnsi="Times New Roman" w:cs="Times New Roman"/>
          <w:lang w:val="en-US"/>
        </w:rPr>
        <w:instrText xml:space="preserve"> ADDIN EN.CITE &lt;EndNote&gt;&lt;Cite&gt;&lt;Author&gt;Viding&lt;/Author&gt;&lt;Year&gt;2012&lt;/Year&gt;&lt;RecNum&gt;375&lt;/RecNum&gt;&lt;DisplayText&gt;(Viding et al., 2012)&lt;/DisplayText&gt;&lt;record&gt;&lt;rec-number&gt;375&lt;/rec-number&gt;&lt;foreign-keys&gt;&lt;key app="EN" db-id="ve929rds8z5pzveevxj5axtarzf5tpzrrdv5" timestamp="1456041978"&gt;375&lt;/key&gt;&lt;/foreign-keys&gt;&lt;ref-type name="Journal Article"&gt;17&lt;/ref-type&gt;&lt;contributors&gt;&lt;authors&gt;&lt;author&gt;Viding, E.&lt;/author&gt;&lt;author&gt;Sebastian, C. L.&lt;/author&gt;&lt;author&gt;Dadds, M. R.&lt;/author&gt;&lt;author&gt;Lockwood, P. L.&lt;/author&gt;&lt;author&gt;Cecil, C. A.&lt;/author&gt;&lt;author&gt;De Brito, S. A.&lt;/author&gt;&lt;author&gt;McCrory, E. J.&lt;/author&gt;&lt;/authors&gt;&lt;/contributors&gt;&lt;auth-address&gt;Division of Psychology and Language Sciences, University College, London. e.viding@ucl.ac.uk&lt;/auth-address&gt;&lt;titles&gt;&lt;title&gt;Amygdala response to preattentive masked fear in children with conduct problems: the role of callous-unemotional traits&lt;/title&gt;&lt;secondary-title&gt;Am J Psychiatry&lt;/secondary-title&gt;&lt;/titles&gt;&lt;periodical&gt;&lt;full-title&gt;Am J Psychiatry&lt;/full-title&gt;&lt;abbr-1&gt;The American journal of psychiatry&lt;/abbr-1&gt;&lt;/periodical&gt;&lt;pages&gt;1109-16&lt;/pages&gt;&lt;volume&gt;169&lt;/volume&gt;&lt;number&gt;10&lt;/number&gt;&lt;edition&gt;2012/10/04&lt;/edition&gt;&lt;keywords&gt;&lt;keyword&gt;Adolescent&lt;/keyword&gt;&lt;keyword&gt;Amygdala/ physiopathology&lt;/keyword&gt;&lt;keyword&gt;Attention/physiology&lt;/keyword&gt;&lt;keyword&gt;Child&lt;/keyword&gt;&lt;keyword&gt;Conduct Disorder/ physiopathology/psychology&lt;/keyword&gt;&lt;keyword&gt;Emotions/ physiology&lt;/keyword&gt;&lt;keyword&gt;Empathy&lt;/keyword&gt;&lt;keyword&gt;Facial Expression&lt;/keyword&gt;&lt;keyword&gt;Fear/ physiology&lt;/keyword&gt;&lt;keyword&gt;Functional Neuroimaging&lt;/keyword&gt;&lt;keyword&gt;Humans&lt;/keyword&gt;&lt;keyword&gt;Magnetic Resonance Imaging&lt;/keyword&gt;&lt;keyword&gt;Male&lt;/keyword&gt;&lt;/keywords&gt;&lt;dates&gt;&lt;year&gt;2012&lt;/year&gt;&lt;pub-dates&gt;&lt;date&gt;Oct&lt;/date&gt;&lt;/pub-dates&gt;&lt;/dates&gt;&lt;isbn&gt;1535-7228 (Electronic)&amp;#xD;0002-953X (Linking)&lt;/isbn&gt;&lt;accession-num&gt;23032389&lt;/accession-num&gt;&lt;urls&gt;&lt;/urls&gt;&lt;electronic-resource-num&gt;10.1176/appi.ajp.2012.12020191&lt;/electronic-resource-num&gt;&lt;remote-database-provider&gt;NLM&lt;/remote-database-provider&gt;&lt;language&gt;eng&lt;/language&gt;&lt;/record&gt;&lt;/Cite&gt;&lt;/EndNote&gt;</w:instrText>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52" w:tooltip="Viding, 2012 #375" w:history="1">
        <w:r w:rsidRPr="007427D1">
          <w:rPr>
            <w:rFonts w:ascii="Times New Roman" w:hAnsi="Times New Roman" w:cs="Times New Roman"/>
            <w:noProof/>
            <w:lang w:val="en-US"/>
          </w:rPr>
          <w:t>Viding et al., 2012</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This ‘basic threat circuit’ becomes overly responsive by prior priming or inadequate regulation. Our results indicate that boys with ODD/CD with anxiety problems may continue to react to stressors after the stressful event is gone. Thus this subgroup might be better characterized as having impaired recovery or regulation instead of </w:t>
      </w:r>
      <w:proofErr w:type="spellStart"/>
      <w:r w:rsidRPr="007427D1">
        <w:rPr>
          <w:rFonts w:ascii="Times New Roman" w:hAnsi="Times New Roman" w:cs="Times New Roman"/>
          <w:lang w:val="en-US"/>
        </w:rPr>
        <w:t>tonically</w:t>
      </w:r>
      <w:proofErr w:type="spellEnd"/>
      <w:r w:rsidRPr="007427D1">
        <w:rPr>
          <w:rFonts w:ascii="Times New Roman" w:hAnsi="Times New Roman" w:cs="Times New Roman"/>
          <w:lang w:val="en-US"/>
        </w:rPr>
        <w:t xml:space="preserve"> low arousal.  Self-regulation abilities are needed to manage stress levels and return to baseline states. It is known that individuals with high anxiety have reduced self-regulation and emotion regulation abilities. For example, individuals may have increased rumination, excessive worrying and decreased re-appraisal abilities </w:t>
      </w:r>
      <w:r w:rsidR="00522F52" w:rsidRPr="007427D1">
        <w:rPr>
          <w:rFonts w:ascii="Times New Roman" w:hAnsi="Times New Roman" w:cs="Times New Roman"/>
        </w:rPr>
        <w:fldChar w:fldCharType="begin">
          <w:fldData xml:space="preserve">PEVuZE5vdGU+PENpdGU+PEF1dGhvcj5NZXV3bHk8L0F1dGhvcj48WWVhcj4yMDEyPC9ZZWFyPjxS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</w:fldData>
        </w:fldChar>
      </w:r>
      <w:r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NZXV3bHk8L0F1dGhvcj48WWVhcj4yMDEyPC9ZZWFyPjxS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</w:fldData>
        </w:fldChar>
      </w:r>
      <w:r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30" w:tooltip="Meuwly, 2012 #353" w:history="1">
        <w:r w:rsidRPr="007427D1">
          <w:rPr>
            <w:rFonts w:ascii="Times New Roman" w:hAnsi="Times New Roman" w:cs="Times New Roman"/>
            <w:noProof/>
            <w:lang w:val="en-US"/>
          </w:rPr>
          <w:t>Meuwly et al., 2012</w:t>
        </w:r>
      </w:hyperlink>
      <w:r w:rsidRPr="007427D1">
        <w:rPr>
          <w:rFonts w:ascii="Times New Roman" w:hAnsi="Times New Roman" w:cs="Times New Roman"/>
          <w:noProof/>
          <w:lang w:val="en-US"/>
        </w:rPr>
        <w:t xml:space="preserve">; </w:t>
      </w:r>
      <w:hyperlink w:anchor="_ENREF_44" w:tooltip="Stewart, 2013 #354" w:history="1">
        <w:r w:rsidRPr="007427D1">
          <w:rPr>
            <w:rFonts w:ascii="Times New Roman" w:hAnsi="Times New Roman" w:cs="Times New Roman"/>
            <w:noProof/>
            <w:lang w:val="en-US"/>
          </w:rPr>
          <w:t>Stewart et al., 2013</w:t>
        </w:r>
      </w:hyperlink>
      <w:r w:rsidRPr="007427D1">
        <w:rPr>
          <w:rFonts w:ascii="Times New Roman" w:hAnsi="Times New Roman" w:cs="Times New Roman"/>
          <w:noProof/>
          <w:lang w:val="en-US"/>
        </w:rPr>
        <w:t xml:space="preserve">; </w:t>
      </w:r>
      <w:hyperlink w:anchor="_ENREF_51" w:tooltip="Verstraeten, 2011 #385" w:history="1">
        <w:r w:rsidRPr="007427D1">
          <w:rPr>
            <w:rFonts w:ascii="Times New Roman" w:hAnsi="Times New Roman" w:cs="Times New Roman"/>
            <w:noProof/>
            <w:lang w:val="en-US"/>
          </w:rPr>
          <w:t>Verstraeten et al., 2011</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reflecting a </w:t>
      </w:r>
      <w:r w:rsidRPr="007427D1">
        <w:rPr>
          <w:rFonts w:ascii="Times New Roman" w:hAnsi="Times New Roman" w:cs="Times New Roman"/>
          <w:lang w:val="en-US"/>
        </w:rPr>
        <w:lastRenderedPageBreak/>
        <w:t xml:space="preserve">lack of control over emotions and a continuation of emotional states even though the events that triggered these emotions have already subsided. This may also characterize children with ODD/CD scoring high on anxiety. Although a pure deficit in recovery or down regulation of the HPA axis would be reflected in cortisol levels that stay continuously high from T2 (when the stress induction began) onwards till the recovery phase, the cortisol pattern of the ODD/CD+ANX group showed a drop from T2 to T4 (see Fig 3) and then a deflection upwards during the recovery phase. Apparently there was some regulation during the stress phase but not during the recovery phase. Interestingly, the ODD/CD group with anxiety reported improved mood once the stressor had terminated, just like the other two groups. We could </w:t>
      </w:r>
      <w:r w:rsidR="003459F2" w:rsidRPr="007427D1">
        <w:rPr>
          <w:rFonts w:ascii="Times New Roman" w:hAnsi="Times New Roman" w:cs="Times New Roman"/>
          <w:lang w:val="en-US"/>
        </w:rPr>
        <w:t>speculat</w:t>
      </w:r>
      <w:r w:rsidR="00CC485C" w:rsidRPr="007427D1">
        <w:rPr>
          <w:rFonts w:ascii="Times New Roman" w:hAnsi="Times New Roman" w:cs="Times New Roman"/>
          <w:lang w:val="en-US"/>
        </w:rPr>
        <w:t>e that</w:t>
      </w:r>
      <w:r w:rsidRPr="007427D1">
        <w:rPr>
          <w:rFonts w:ascii="Times New Roman" w:hAnsi="Times New Roman" w:cs="Times New Roman"/>
          <w:lang w:val="en-US"/>
        </w:rPr>
        <w:t xml:space="preserve"> this may suggest a discrepancy between subjective experience and physiological state, and that they are not aware of the physiological state of their body. However, further research is warranted to test this hypothesis</w:t>
      </w:r>
      <w:r w:rsidR="00525A43" w:rsidRPr="007427D1">
        <w:rPr>
          <w:rFonts w:ascii="Times New Roman" w:hAnsi="Times New Roman" w:cs="Times New Roman"/>
          <w:lang w:val="en-US"/>
        </w:rPr>
        <w:t>.</w:t>
      </w:r>
      <w:r w:rsidR="00DB610F" w:rsidRPr="007427D1">
        <w:rPr>
          <w:rFonts w:ascii="Times New Roman" w:hAnsi="Times New Roman" w:cs="Times New Roman"/>
          <w:lang w:val="en-US"/>
        </w:rPr>
        <w:t xml:space="preserve"> </w:t>
      </w:r>
    </w:p>
    <w:p w:rsidR="008B7AD8" w:rsidRPr="007427D1" w:rsidRDefault="00C24991" w:rsidP="00E83E89">
      <w:pPr>
        <w:spacing w:line="480" w:lineRule="auto"/>
        <w:ind w:firstLine="708"/>
        <w:jc w:val="both"/>
        <w:rPr>
          <w:rFonts w:ascii="Times New Roman" w:hAnsi="Times New Roman" w:cs="Times New Roman"/>
          <w:lang w:val="en-US"/>
        </w:rPr>
      </w:pPr>
      <w:r w:rsidRPr="007427D1">
        <w:rPr>
          <w:rFonts w:ascii="Times New Roman" w:hAnsi="Times New Roman" w:cs="Times New Roman"/>
          <w:lang w:val="en-US"/>
        </w:rPr>
        <w:t xml:space="preserve">The current study </w:t>
      </w:r>
      <w:r w:rsidR="0062023C" w:rsidRPr="007427D1">
        <w:rPr>
          <w:rFonts w:ascii="Times New Roman" w:hAnsi="Times New Roman" w:cs="Times New Roman"/>
          <w:lang w:val="en-US"/>
        </w:rPr>
        <w:t>investigat</w:t>
      </w:r>
      <w:r w:rsidRPr="007427D1">
        <w:rPr>
          <w:rFonts w:ascii="Times New Roman" w:hAnsi="Times New Roman" w:cs="Times New Roman"/>
          <w:lang w:val="en-US"/>
        </w:rPr>
        <w:t>ed</w:t>
      </w:r>
      <w:r w:rsidR="0062023C" w:rsidRPr="007427D1">
        <w:rPr>
          <w:rFonts w:ascii="Times New Roman" w:hAnsi="Times New Roman" w:cs="Times New Roman"/>
          <w:lang w:val="en-US"/>
        </w:rPr>
        <w:t xml:space="preserve"> cortisol recovery, besides baseline and reactivity, in a clinical sample of school-aged boys</w:t>
      </w:r>
      <w:r w:rsidR="008E7236" w:rsidRPr="007427D1">
        <w:rPr>
          <w:rFonts w:ascii="Times New Roman" w:hAnsi="Times New Roman" w:cs="Times New Roman"/>
          <w:lang w:val="en-US"/>
        </w:rPr>
        <w:t xml:space="preserve"> with ODD/CD</w:t>
      </w:r>
      <w:r w:rsidR="0062023C" w:rsidRPr="007427D1">
        <w:rPr>
          <w:rFonts w:ascii="Times New Roman" w:hAnsi="Times New Roman" w:cs="Times New Roman"/>
          <w:lang w:val="en-US"/>
        </w:rPr>
        <w:t xml:space="preserve">. </w:t>
      </w:r>
      <w:r w:rsidR="00DB383F" w:rsidRPr="007427D1">
        <w:rPr>
          <w:rFonts w:ascii="Times New Roman" w:hAnsi="Times New Roman" w:cs="Times New Roman"/>
          <w:lang w:val="en-US"/>
        </w:rPr>
        <w:t>In this</w:t>
      </w:r>
      <w:r w:rsidR="00AE0469" w:rsidRPr="007427D1">
        <w:rPr>
          <w:rFonts w:ascii="Times New Roman" w:hAnsi="Times New Roman" w:cs="Times New Roman"/>
          <w:lang w:val="en-US"/>
        </w:rPr>
        <w:t xml:space="preserve"> study cortisol recovery</w:t>
      </w:r>
      <w:r w:rsidR="00DB383F" w:rsidRPr="007427D1">
        <w:rPr>
          <w:rFonts w:ascii="Times New Roman" w:hAnsi="Times New Roman" w:cs="Times New Roman"/>
          <w:lang w:val="en-US"/>
        </w:rPr>
        <w:t xml:space="preserve"> was</w:t>
      </w:r>
      <w:r w:rsidR="00AE0469" w:rsidRPr="007427D1">
        <w:rPr>
          <w:rFonts w:ascii="Times New Roman" w:hAnsi="Times New Roman" w:cs="Times New Roman"/>
          <w:lang w:val="en-US"/>
        </w:rPr>
        <w:t xml:space="preserve"> </w:t>
      </w:r>
      <w:r w:rsidR="00DB383F" w:rsidRPr="007427D1">
        <w:rPr>
          <w:rFonts w:ascii="Times New Roman" w:hAnsi="Times New Roman" w:cs="Times New Roman"/>
          <w:lang w:val="en-US"/>
        </w:rPr>
        <w:t xml:space="preserve">investigated </w:t>
      </w:r>
      <w:r w:rsidR="00AE0469" w:rsidRPr="007427D1">
        <w:rPr>
          <w:rFonts w:ascii="Times New Roman" w:hAnsi="Times New Roman" w:cs="Times New Roman"/>
          <w:lang w:val="en-US"/>
        </w:rPr>
        <w:t xml:space="preserve">separate form cortisol stress reactivity. </w:t>
      </w:r>
      <w:r w:rsidR="0062023C" w:rsidRPr="007427D1">
        <w:rPr>
          <w:rFonts w:ascii="Times New Roman" w:hAnsi="Times New Roman" w:cs="Times New Roman"/>
          <w:lang w:val="en-US"/>
        </w:rPr>
        <w:t xml:space="preserve">We used a highly controlled experiment involving provocation, frustration and competition to evoke psychosocial stress and collected multiple saliva samples to measure reactivity as well as recovery up till one hour after stress. </w:t>
      </w:r>
      <w:r w:rsidR="00AE0614" w:rsidRPr="007427D1">
        <w:rPr>
          <w:rFonts w:ascii="Times New Roman" w:hAnsi="Times New Roman" w:cs="Times New Roman"/>
          <w:lang w:val="en-US"/>
        </w:rPr>
        <w:t>Our sample consisted of boys only</w:t>
      </w:r>
      <w:r w:rsidR="004B43A4" w:rsidRPr="007427D1">
        <w:rPr>
          <w:rFonts w:ascii="Times New Roman" w:hAnsi="Times New Roman" w:cs="Times New Roman"/>
          <w:lang w:val="en-US"/>
        </w:rPr>
        <w:t xml:space="preserve">. </w:t>
      </w:r>
      <w:r w:rsidR="00285973" w:rsidRPr="007427D1">
        <w:rPr>
          <w:rFonts w:ascii="Times New Roman" w:hAnsi="Times New Roman" w:cs="Times New Roman"/>
          <w:lang w:val="en-US"/>
        </w:rPr>
        <w:t xml:space="preserve">Although gender differences in cortisol response in </w:t>
      </w:r>
      <w:r w:rsidR="00406BE8" w:rsidRPr="007427D1">
        <w:rPr>
          <w:rFonts w:ascii="Times New Roman" w:hAnsi="Times New Roman" w:cs="Times New Roman"/>
          <w:lang w:val="en-US"/>
        </w:rPr>
        <w:t xml:space="preserve">community </w:t>
      </w:r>
      <w:r w:rsidR="00285973" w:rsidRPr="007427D1">
        <w:rPr>
          <w:rFonts w:ascii="Times New Roman" w:hAnsi="Times New Roman" w:cs="Times New Roman"/>
          <w:lang w:val="en-US"/>
        </w:rPr>
        <w:t xml:space="preserve">children have not been found </w:t>
      </w:r>
      <w:r w:rsidR="00522F52" w:rsidRPr="007427D1">
        <w:rPr>
          <w:rFonts w:ascii="Times New Roman" w:hAnsi="Times New Roman" w:cs="Times New Roman"/>
          <w:lang w:val="en-US"/>
        </w:rPr>
        <w:fldChar w:fldCharType="begin"/>
      </w:r>
      <w:r w:rsidR="00235E40" w:rsidRPr="007427D1">
        <w:rPr>
          <w:rFonts w:ascii="Times New Roman" w:hAnsi="Times New Roman" w:cs="Times New Roman"/>
          <w:lang w:val="en-US"/>
        </w:rPr>
        <w:instrText xml:space="preserve"> ADDIN EN.CITE &lt;EndNote&gt;&lt;Cite&gt;&lt;Author&gt;Kudielka&lt;/Author&gt;&lt;Year&gt;2004&lt;/Year&gt;&lt;RecNum&gt;362&lt;/RecNum&gt;&lt;DisplayText&gt;(Kudielka et al., 2004)&lt;/DisplayText&gt;&lt;record&gt;&lt;rec-number&gt;362&lt;/rec-number&gt;&lt;foreign-keys&gt;&lt;key app="EN" db-id="ve929rds8z5pzveevxj5axtarzf5tpzrrdv5" timestamp="1453204745"&gt;362&lt;/key&gt;&lt;/foreign-keys&gt;&lt;ref-type name="Journal Article"&gt;17&lt;/ref-type&gt;&lt;contributors&gt;&lt;authors&gt;&lt;author&gt;Kudielka, B. M.&lt;/author&gt;&lt;author&gt;Buske-Kirschbaum, A.&lt;/author&gt;&lt;author&gt;Hellhammer, D. H.&lt;/author&gt;&lt;author&gt;Kirschbaum, C.&lt;/author&gt;&lt;/authors&gt;&lt;/contributors&gt;&lt;auth-address&gt;Department of Behavioural Sciences, Swiss Federal Institute of Technology (ETH), Turnerstr. 1, CH-8092, Zurich, Switzerland.&lt;/auth-address&gt;&lt;titles&gt;&lt;title&gt;HPA axis responses to laboratory psychosocial stress in healthy elderly adults, younger adults, and children: impact of age and gender&lt;/title&gt;&lt;secondary-title&gt;Psychoneuroendocrinology&lt;/secondary-title&gt;&lt;/titles&gt;&lt;periodical&gt;&lt;full-title&gt;Psychoneuroendocrinology&lt;/full-title&gt;&lt;/periodical&gt;&lt;pages&gt;83-98&lt;/pages&gt;&lt;volume&gt;29&lt;/volume&gt;&lt;number&gt;1&lt;/number&gt;&lt;edition&gt;2003/10/25&lt;/edition&gt;&lt;keywords&gt;&lt;keyword&gt;Adrenocorticotropic Hormone/ blood&lt;/keyword&gt;&lt;keyword&gt;Adult&lt;/keyword&gt;&lt;keyword&gt;Aged&lt;/keyword&gt;&lt;keyword&gt;Aging/ blood&lt;/keyword&gt;&lt;keyword&gt;Analysis of Variance&lt;/keyword&gt;&lt;keyword&gt;Child&lt;/keyword&gt;&lt;keyword&gt;Female&lt;/keyword&gt;&lt;keyword&gt;Humans&lt;/keyword&gt;&lt;keyword&gt;Hydrocortisone/analysis/blood/ metabolism&lt;/keyword&gt;&lt;keyword&gt;Hypothalamo-Hypophyseal System/ physiology&lt;/keyword&gt;&lt;keyword&gt;Male&lt;/keyword&gt;&lt;keyword&gt;Pituitary-Adrenal System/ physiology&lt;/keyword&gt;&lt;keyword&gt;Reference Values&lt;/keyword&gt;&lt;keyword&gt;Saliva/chemistry&lt;/keyword&gt;&lt;keyword&gt;Sex Characteristics&lt;/keyword&gt;&lt;keyword&gt;Stress, Psychological/ blood&lt;/keyword&gt;&lt;/keywords&gt;&lt;dates&gt;&lt;year&gt;2004&lt;/year&gt;&lt;pub-dates&gt;&lt;date&gt;Jan&lt;/date&gt;&lt;/pub-dates&gt;&lt;/dates&gt;&lt;isbn&gt;0306-4530 (Print)&amp;#xD;0306-4530 (Linking)&lt;/isbn&gt;&lt;accession-num&gt;14575731&lt;/accession-num&gt;&lt;urls&gt;&lt;/urls&gt;&lt;remote-database-provider&gt;NLM&lt;/remote-database-provider&gt;&lt;language&gt;eng&lt;/language&gt;&lt;/record&gt;&lt;/Cite&gt;&lt;/EndNote&gt;</w:instrText>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25" w:tooltip="Kudielka, 2004 #362" w:history="1">
        <w:r w:rsidR="00FC2181" w:rsidRPr="007427D1">
          <w:rPr>
            <w:rFonts w:ascii="Times New Roman" w:hAnsi="Times New Roman" w:cs="Times New Roman"/>
            <w:noProof/>
            <w:lang w:val="en-US"/>
          </w:rPr>
          <w:t>Kudielka et al., 2004</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285973" w:rsidRPr="007427D1">
        <w:rPr>
          <w:rFonts w:ascii="Times New Roman" w:hAnsi="Times New Roman" w:cs="Times New Roman"/>
          <w:lang w:val="en-US"/>
        </w:rPr>
        <w:t xml:space="preserve"> </w:t>
      </w:r>
      <w:r w:rsidR="00406BE8" w:rsidRPr="007427D1">
        <w:rPr>
          <w:rFonts w:ascii="Times New Roman" w:hAnsi="Times New Roman" w:cs="Times New Roman"/>
          <w:lang w:val="en-US"/>
        </w:rPr>
        <w:t xml:space="preserve">and </w:t>
      </w:r>
      <w:r w:rsidR="004B43A4" w:rsidRPr="007427D1">
        <w:rPr>
          <w:rFonts w:ascii="Times New Roman" w:hAnsi="Times New Roman" w:cs="Times New Roman"/>
          <w:lang w:val="en-US"/>
        </w:rPr>
        <w:t xml:space="preserve">low </w:t>
      </w:r>
      <w:r w:rsidR="00813398" w:rsidRPr="007427D1">
        <w:rPr>
          <w:rFonts w:ascii="Times New Roman" w:hAnsi="Times New Roman" w:cs="Times New Roman"/>
          <w:lang w:val="en-US"/>
        </w:rPr>
        <w:t>bas</w:t>
      </w:r>
      <w:r w:rsidR="00C750B5" w:rsidRPr="007427D1">
        <w:rPr>
          <w:rFonts w:ascii="Times New Roman" w:hAnsi="Times New Roman" w:cs="Times New Roman"/>
          <w:lang w:val="en-US"/>
        </w:rPr>
        <w:t xml:space="preserve">eline </w:t>
      </w:r>
      <w:r w:rsidR="004B43A4" w:rsidRPr="007427D1">
        <w:rPr>
          <w:rFonts w:ascii="Times New Roman" w:hAnsi="Times New Roman" w:cs="Times New Roman"/>
          <w:lang w:val="en-US"/>
        </w:rPr>
        <w:t xml:space="preserve">cortisol </w:t>
      </w:r>
      <w:r w:rsidR="006840F0" w:rsidRPr="007427D1">
        <w:rPr>
          <w:rFonts w:ascii="Times New Roman" w:hAnsi="Times New Roman" w:cs="Times New Roman"/>
          <w:lang w:val="en-US"/>
        </w:rPr>
        <w:t xml:space="preserve">levels </w:t>
      </w:r>
      <w:r w:rsidR="000D62A0" w:rsidRPr="007427D1">
        <w:rPr>
          <w:rFonts w:ascii="Times New Roman" w:hAnsi="Times New Roman" w:cs="Times New Roman"/>
          <w:lang w:val="en-US"/>
        </w:rPr>
        <w:t>have been obtained in</w:t>
      </w:r>
      <w:r w:rsidR="004B43A4" w:rsidRPr="007427D1">
        <w:rPr>
          <w:rFonts w:ascii="Times New Roman" w:hAnsi="Times New Roman" w:cs="Times New Roman"/>
          <w:lang w:val="en-US"/>
        </w:rPr>
        <w:t xml:space="preserve"> girls with CD as well </w:t>
      </w:r>
      <w:r w:rsidR="00522F52" w:rsidRPr="007427D1">
        <w:rPr>
          <w:rFonts w:ascii="Times New Roman" w:hAnsi="Times New Roman" w:cs="Times New Roman"/>
          <w:lang w:val="en-US"/>
        </w:rPr>
        <w:fldChar w:fldCharType="begin">
          <w:fldData xml:space="preserve">PEVuZE5vdGU+PENpdGU+PEF1dGhvcj5NY0J1cm5ldHQ8L0F1dGhvcj48WWVhcj4yMDAwPC9ZZWFy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</w:fldData>
        </w:fldChar>
      </w:r>
      <w:r w:rsidR="002350B2"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NY0J1cm5ldHQ8L0F1dGhvcj48WWVhcj4yMDAwPC9ZZWFy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</w:fldData>
        </w:fldChar>
      </w:r>
      <w:r w:rsidR="002350B2"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856D31" w:rsidRPr="007427D1">
        <w:rPr>
          <w:lang w:val="en-US"/>
        </w:rPr>
        <w:t>(</w:t>
      </w:r>
      <w:hyperlink w:anchor="_ENREF_32" w:tooltip="Pajer, 2001 #360" w:history="1">
        <w:r w:rsidR="00FC2181" w:rsidRPr="007427D1">
          <w:rPr>
            <w:rFonts w:ascii="Times New Roman" w:hAnsi="Times New Roman" w:cs="Times New Roman"/>
            <w:noProof/>
            <w:lang w:val="en-US"/>
          </w:rPr>
          <w:t>Pajer et al., 2001</w:t>
        </w:r>
      </w:hyperlink>
      <w:r w:rsidR="002350B2"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406BE8" w:rsidRPr="007427D1">
        <w:rPr>
          <w:rFonts w:ascii="Times New Roman" w:hAnsi="Times New Roman" w:cs="Times New Roman"/>
          <w:lang w:val="en-US"/>
        </w:rPr>
        <w:t xml:space="preserve">, we are hesitant to generalize </w:t>
      </w:r>
      <w:r w:rsidR="00C750B5" w:rsidRPr="007427D1">
        <w:rPr>
          <w:rFonts w:ascii="Times New Roman" w:hAnsi="Times New Roman" w:cs="Times New Roman"/>
          <w:lang w:val="en-US"/>
        </w:rPr>
        <w:t>our</w:t>
      </w:r>
      <w:r w:rsidR="00406BE8" w:rsidRPr="007427D1">
        <w:rPr>
          <w:rFonts w:ascii="Times New Roman" w:hAnsi="Times New Roman" w:cs="Times New Roman"/>
          <w:lang w:val="en-US"/>
        </w:rPr>
        <w:t xml:space="preserve"> results to girls. </w:t>
      </w:r>
      <w:r w:rsidR="00813398" w:rsidRPr="007427D1">
        <w:rPr>
          <w:rFonts w:ascii="Times New Roman" w:hAnsi="Times New Roman" w:cs="Times New Roman"/>
          <w:lang w:val="en-US"/>
        </w:rPr>
        <w:t>Future studies should first examine</w:t>
      </w:r>
      <w:r w:rsidR="00406BE8" w:rsidRPr="007427D1">
        <w:rPr>
          <w:rFonts w:ascii="Times New Roman" w:hAnsi="Times New Roman" w:cs="Times New Roman"/>
          <w:lang w:val="en-US"/>
        </w:rPr>
        <w:t xml:space="preserve"> </w:t>
      </w:r>
      <w:r w:rsidR="005E5532" w:rsidRPr="007427D1">
        <w:rPr>
          <w:rFonts w:ascii="Times New Roman" w:hAnsi="Times New Roman" w:cs="Times New Roman"/>
          <w:lang w:val="en-US"/>
        </w:rPr>
        <w:t>cortisol stress reactivity</w:t>
      </w:r>
      <w:r w:rsidR="00406BE8" w:rsidRPr="007427D1">
        <w:rPr>
          <w:rFonts w:ascii="Times New Roman" w:hAnsi="Times New Roman" w:cs="Times New Roman"/>
          <w:lang w:val="en-US"/>
        </w:rPr>
        <w:t xml:space="preserve"> and </w:t>
      </w:r>
      <w:r w:rsidR="005E5532" w:rsidRPr="007427D1">
        <w:rPr>
          <w:rFonts w:ascii="Times New Roman" w:hAnsi="Times New Roman" w:cs="Times New Roman"/>
          <w:lang w:val="en-US"/>
        </w:rPr>
        <w:t xml:space="preserve">cortisol </w:t>
      </w:r>
      <w:r w:rsidR="00406BE8" w:rsidRPr="007427D1">
        <w:rPr>
          <w:rFonts w:ascii="Times New Roman" w:hAnsi="Times New Roman" w:cs="Times New Roman"/>
          <w:lang w:val="en-US"/>
        </w:rPr>
        <w:t>recovery in girls with ODD/CD.</w:t>
      </w:r>
      <w:r w:rsidR="00C750B5" w:rsidRPr="007427D1">
        <w:rPr>
          <w:rFonts w:ascii="Times New Roman" w:hAnsi="Times New Roman" w:cs="Times New Roman"/>
          <w:lang w:val="en-US"/>
        </w:rPr>
        <w:t xml:space="preserve"> We did not include a group of boys</w:t>
      </w:r>
      <w:r w:rsidR="00BB1362" w:rsidRPr="007427D1">
        <w:rPr>
          <w:rFonts w:ascii="Times New Roman" w:hAnsi="Times New Roman" w:cs="Times New Roman"/>
          <w:lang w:val="en-US"/>
        </w:rPr>
        <w:t xml:space="preserve"> with anxiety disorders without aggression</w:t>
      </w:r>
      <w:r w:rsidR="00C750B5" w:rsidRPr="007427D1">
        <w:rPr>
          <w:rFonts w:ascii="Times New Roman" w:hAnsi="Times New Roman" w:cs="Times New Roman"/>
          <w:lang w:val="en-US"/>
        </w:rPr>
        <w:t xml:space="preserve">. It would have been interesting to examine their response to the provocation, frustration and competition of our experiment, since such a stress situation has not been tested in anxious children </w:t>
      </w:r>
      <w:r w:rsidR="009D0E49" w:rsidRPr="007427D1">
        <w:rPr>
          <w:rFonts w:ascii="Times New Roman" w:hAnsi="Times New Roman" w:cs="Times New Roman"/>
          <w:lang w:val="en-US"/>
        </w:rPr>
        <w:t xml:space="preserve">yet </w:t>
      </w:r>
      <w:r w:rsidR="00C750B5" w:rsidRPr="007427D1">
        <w:rPr>
          <w:rFonts w:ascii="Times New Roman" w:hAnsi="Times New Roman" w:cs="Times New Roman"/>
          <w:lang w:val="en-US"/>
        </w:rPr>
        <w:t>and literature on their HPA axis activity is mixed</w:t>
      </w:r>
      <w:r w:rsidR="00DB7F56"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fldData xml:space="preserve">PEVuZE5vdGU+PENpdGU+PEF1dGhvcj5EaWV0cmljaDwvQXV0aG9yPjxZZWFyPjIwMTM8L1llYXI+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</w:fldData>
        </w:fldChar>
      </w:r>
      <w:r w:rsidR="00235E40"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lang w:val="en-US"/>
        </w:rPr>
        <w:fldChar w:fldCharType="begin">
          <w:fldData xml:space="preserve">PEVuZE5vdGU+PENpdGU+PEF1dGhvcj5EaWV0cmljaDwvQXV0aG9yPjxZZWFyPjIwMTM8L1llYXI+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</w:fldData>
        </w:fldChar>
      </w:r>
      <w:r w:rsidR="00235E40"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end"/>
      </w:r>
      <w:r w:rsidR="00522F52" w:rsidRPr="007427D1">
        <w:rPr>
          <w:rFonts w:ascii="Times New Roman" w:hAnsi="Times New Roman" w:cs="Times New Roman"/>
          <w:lang w:val="en-US"/>
        </w:rPr>
      </w:r>
      <w:r w:rsidR="00522F52" w:rsidRPr="007427D1">
        <w:rPr>
          <w:rFonts w:ascii="Times New Roman" w:hAnsi="Times New Roman" w:cs="Times New Roman"/>
          <w:lang w:val="en-US"/>
        </w:rPr>
        <w:fldChar w:fldCharType="separate"/>
      </w:r>
      <w:r w:rsidR="00235E40" w:rsidRPr="007427D1">
        <w:rPr>
          <w:rFonts w:ascii="Times New Roman" w:hAnsi="Times New Roman" w:cs="Times New Roman"/>
          <w:noProof/>
          <w:lang w:val="en-US"/>
        </w:rPr>
        <w:t>(</w:t>
      </w:r>
      <w:hyperlink w:anchor="_ENREF_11" w:tooltip="Dietrich, 2013 #377" w:history="1">
        <w:r w:rsidR="00FC2181" w:rsidRPr="007427D1">
          <w:rPr>
            <w:rFonts w:ascii="Times New Roman" w:hAnsi="Times New Roman" w:cs="Times New Roman"/>
            <w:noProof/>
            <w:lang w:val="en-US"/>
          </w:rPr>
          <w:t>Dietrich et al., 2013</w:t>
        </w:r>
      </w:hyperlink>
      <w:r w:rsidR="00235E40"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C750B5" w:rsidRPr="007427D1">
        <w:rPr>
          <w:rFonts w:ascii="Times New Roman" w:hAnsi="Times New Roman" w:cs="Times New Roman"/>
          <w:lang w:val="en-US"/>
        </w:rPr>
        <w:t>.</w:t>
      </w:r>
      <w:r w:rsidR="006940F0" w:rsidRPr="007427D1">
        <w:rPr>
          <w:rFonts w:ascii="Times New Roman" w:hAnsi="Times New Roman" w:cs="Times New Roman"/>
          <w:lang w:val="en-US"/>
        </w:rPr>
        <w:t xml:space="preserve"> This study did not include puberty status of the boys. This might be an interesting topic for future studies to include in their analyses since puberty status</w:t>
      </w:r>
      <w:r w:rsidR="007C50CE" w:rsidRPr="007427D1">
        <w:rPr>
          <w:rFonts w:ascii="Times New Roman" w:hAnsi="Times New Roman" w:cs="Times New Roman"/>
          <w:lang w:val="en-US"/>
        </w:rPr>
        <w:t xml:space="preserve"> might </w:t>
      </w:r>
      <w:r w:rsidR="006940F0" w:rsidRPr="007427D1">
        <w:rPr>
          <w:rFonts w:ascii="Times New Roman" w:hAnsi="Times New Roman" w:cs="Times New Roman"/>
          <w:lang w:val="en-US"/>
        </w:rPr>
        <w:t xml:space="preserve">influence </w:t>
      </w:r>
      <w:r w:rsidR="00DA46AD" w:rsidRPr="007427D1">
        <w:rPr>
          <w:rFonts w:ascii="Times New Roman" w:hAnsi="Times New Roman" w:cs="Times New Roman"/>
          <w:lang w:val="en-US"/>
        </w:rPr>
        <w:t xml:space="preserve">baseline and stress </w:t>
      </w:r>
      <w:r w:rsidR="006940F0" w:rsidRPr="007427D1">
        <w:rPr>
          <w:rFonts w:ascii="Times New Roman" w:hAnsi="Times New Roman" w:cs="Times New Roman"/>
          <w:lang w:val="en-US"/>
        </w:rPr>
        <w:t>cortisol levels</w:t>
      </w:r>
      <w:r w:rsidR="00DA46AD" w:rsidRPr="007427D1">
        <w:rPr>
          <w:rFonts w:ascii="Times New Roman" w:hAnsi="Times New Roman" w:cs="Times New Roman"/>
          <w:lang w:val="en-US"/>
        </w:rPr>
        <w:t xml:space="preserve"> </w:t>
      </w:r>
      <w:r w:rsidR="00522F52" w:rsidRPr="007427D1">
        <w:rPr>
          <w:rFonts w:ascii="Times New Roman" w:hAnsi="Times New Roman" w:cs="Times New Roman"/>
          <w:lang w:val="en-US"/>
        </w:rPr>
        <w:fldChar w:fldCharType="begin"/>
      </w:r>
      <w:r w:rsidR="002350B2" w:rsidRPr="007427D1">
        <w:rPr>
          <w:rFonts w:ascii="Times New Roman" w:hAnsi="Times New Roman" w:cs="Times New Roman"/>
          <w:lang w:val="en-US"/>
        </w:rPr>
        <w:instrText xml:space="preserve"> ADDIN EN.CITE &lt;EndNote&gt;&lt;Cite&gt;&lt;Author&gt;Gunnar&lt;/Author&gt;&lt;Year&gt;2007&lt;/Year&gt;&lt;RecNum&gt;388&lt;/RecNum&gt;&lt;DisplayText&gt;(Gunnar and Quevedo, 2007)&lt;/DisplayText&gt;&lt;record&gt;&lt;rec-number&gt;388&lt;/rec-number&gt;&lt;foreign-keys&gt;&lt;key app="EN" db-id="ve929rds8z5pzveevxj5axtarzf5tpzrrdv5" timestamp="1464201964"&gt;388&lt;/key&gt;&lt;/foreign-keys&gt;&lt;ref-type name="Journal Article"&gt;17&lt;/ref-type&gt;&lt;contributors&gt;&lt;authors&gt;&lt;author&gt;Gunnar, Megan&lt;/author&gt;&lt;author&gt;Quevedo, Karina&lt;/author&gt;&lt;/authors&gt;&lt;/contributors&gt;&lt;titles&gt;&lt;title&gt;The Neurobiology of Stress and Development&lt;/title&gt;&lt;secondary-title&gt;Annual Review of Psychology&lt;/secondary-title&gt;&lt;/titles&gt;&lt;periodical&gt;&lt;full-title&gt;Annual Review of Psychology&lt;/full-title&gt;&lt;/periodical&gt;&lt;pages&gt;145-173&lt;/pages&gt;&lt;volume&gt;58&lt;/volume&gt;&lt;number&gt;1&lt;/number&gt;&lt;dates&gt;&lt;year&gt;2007&lt;/year&gt;&lt;/dates&gt;&lt;isbn&gt;0066-4308&lt;/isbn&gt;&lt;urls&gt;&lt;related-urls&gt;&lt;url&gt;http://leu-sfx.hosted.exlibrisgroup.com/sfx_local?sid=google&amp;amp;auinit=M&amp;amp;aulast=Gunnar&amp;amp;atitle=The%20neurobiology%20of%20stress%20and%20development&amp;amp;id=doi%3A10.1146%2Fannurev.psych.58.110405.085605&amp;amp;title=Annual%20Review%20of%20Psychology&amp;amp;volume=58&amp;amp;date=2007&amp;amp;spage=145&amp;amp;issn=0066-4308&lt;/url&gt;&lt;/related-urls&gt;&lt;/urls&gt;&lt;/record&gt;&lt;/Cite&gt;&lt;/EndNote&gt;</w:instrText>
      </w:r>
      <w:r w:rsidR="00522F52" w:rsidRPr="007427D1">
        <w:rPr>
          <w:rFonts w:ascii="Times New Roman" w:hAnsi="Times New Roman" w:cs="Times New Roman"/>
          <w:lang w:val="en-US"/>
        </w:rPr>
        <w:fldChar w:fldCharType="separate"/>
      </w:r>
      <w:r w:rsidR="002350B2" w:rsidRPr="007427D1">
        <w:rPr>
          <w:rFonts w:ascii="Times New Roman" w:hAnsi="Times New Roman" w:cs="Times New Roman"/>
          <w:noProof/>
          <w:lang w:val="en-US"/>
        </w:rPr>
        <w:t>(</w:t>
      </w:r>
      <w:hyperlink w:anchor="_ENREF_19" w:tooltip="Gunnar, 2007 #388" w:history="1">
        <w:r w:rsidR="00FC2181" w:rsidRPr="007427D1">
          <w:rPr>
            <w:rFonts w:ascii="Times New Roman" w:hAnsi="Times New Roman" w:cs="Times New Roman"/>
            <w:noProof/>
            <w:lang w:val="en-US"/>
          </w:rPr>
          <w:t>Gunnar and Quevedo, 2007</w:t>
        </w:r>
      </w:hyperlink>
      <w:r w:rsidR="002350B2" w:rsidRPr="007427D1">
        <w:rPr>
          <w:rFonts w:ascii="Times New Roman" w:hAnsi="Times New Roman" w:cs="Times New Roman"/>
          <w:noProof/>
          <w:lang w:val="en-US"/>
        </w:rPr>
        <w:t>)</w:t>
      </w:r>
      <w:r w:rsidR="00522F52" w:rsidRPr="007427D1">
        <w:rPr>
          <w:rFonts w:ascii="Times New Roman" w:hAnsi="Times New Roman" w:cs="Times New Roman"/>
          <w:lang w:val="en-US"/>
        </w:rPr>
        <w:fldChar w:fldCharType="end"/>
      </w:r>
      <w:r w:rsidR="006940F0" w:rsidRPr="007427D1">
        <w:rPr>
          <w:rFonts w:ascii="Times New Roman" w:hAnsi="Times New Roman" w:cs="Times New Roman"/>
          <w:lang w:val="en-US"/>
        </w:rPr>
        <w:t>.</w:t>
      </w:r>
      <w:r w:rsidR="00C750B5" w:rsidRPr="007427D1">
        <w:rPr>
          <w:rFonts w:ascii="Times New Roman" w:hAnsi="Times New Roman" w:cs="Times New Roman"/>
          <w:lang w:val="en-US"/>
        </w:rPr>
        <w:t xml:space="preserve"> </w:t>
      </w:r>
    </w:p>
    <w:p w:rsidR="00DA1B8A" w:rsidRPr="007427D1" w:rsidRDefault="006F4E33" w:rsidP="00CC485C">
      <w:pPr>
        <w:spacing w:line="480" w:lineRule="auto"/>
        <w:ind w:firstLine="709"/>
        <w:jc w:val="both"/>
        <w:rPr>
          <w:rFonts w:ascii="Times New Roman" w:hAnsi="Times New Roman" w:cs="Times New Roman"/>
          <w:lang w:val="en-US"/>
        </w:rPr>
      </w:pPr>
      <w:r w:rsidRPr="007427D1">
        <w:rPr>
          <w:rFonts w:ascii="Times New Roman" w:hAnsi="Times New Roman" w:cs="Times New Roman"/>
          <w:lang w:val="en-US"/>
        </w:rPr>
        <w:lastRenderedPageBreak/>
        <w:t xml:space="preserve">Taken together, although both ODD/CD groups may have abnormal cortisol patterns, they are of a different nature; those without anxiety have low baseline cortisol levels, whereas those with high anxiety have a normal baseline cortisol level, but an impaired cortisol recovery. </w:t>
      </w:r>
      <w:proofErr w:type="gramStart"/>
      <w:r w:rsidRPr="007427D1">
        <w:rPr>
          <w:rFonts w:ascii="Times New Roman" w:hAnsi="Times New Roman" w:cs="Times New Roman"/>
          <w:lang w:val="en-US"/>
        </w:rPr>
        <w:t>So different subtypes of children with ODD/CD experience different types of difficulties in adaptation to the environment.</w:t>
      </w:r>
      <w:proofErr w:type="gramEnd"/>
      <w:r w:rsidRPr="007427D1">
        <w:rPr>
          <w:rFonts w:ascii="Times New Roman" w:hAnsi="Times New Roman" w:cs="Times New Roman"/>
          <w:lang w:val="en-US"/>
        </w:rPr>
        <w:t xml:space="preserve"> In line with this, within the ODD/CD group, those with more severe CD problems had more impaired stress responsivity. The aggressive and antisocial behavior of boys with ODD/CD may thus result from different underlying mechanisms.  These results provide further evidence to the notion that boys with ODD/CD are a heterogeneous group </w:t>
      </w:r>
      <w:r w:rsidR="00522F52" w:rsidRPr="007427D1">
        <w:rPr>
          <w:rFonts w:ascii="Times New Roman" w:hAnsi="Times New Roman" w:cs="Times New Roman"/>
        </w:rPr>
        <w:fldChar w:fldCharType="begin"/>
      </w:r>
      <w:r w:rsidRPr="007427D1">
        <w:rPr>
          <w:rFonts w:ascii="Times New Roman" w:hAnsi="Times New Roman" w:cs="Times New Roman"/>
          <w:lang w:val="en-US"/>
        </w:rPr>
        <w:instrText xml:space="preserve"> ADDIN EN.CITE &lt;EndNote&gt;&lt;Cite&gt;&lt;Author&gt;Stadler&lt;/Author&gt;&lt;Year&gt;2010&lt;/Year&gt;&lt;RecNum&gt;358&lt;/RecNum&gt;&lt;DisplayText&gt;(Stadler, 2010)&lt;/DisplayText&gt;&lt;record&gt;&lt;rec-number&gt;358&lt;/rec-number&gt;&lt;foreign-keys&gt;&lt;key app="EN" db-id="ve929rds8z5pzveevxj5axtarzf5tpzrrdv5" timestamp="1452771250"&gt;358&lt;/key&gt;&lt;/foreign-keys&gt;&lt;ref-type name="Journal Article"&gt;17&lt;/ref-type&gt;&lt;contributors&gt;&lt;authors&gt;&lt;author&gt;Stadler, Christina&lt;/author&gt;&lt;/authors&gt;&lt;/contributors&gt;&lt;titles&gt;&lt;title&gt;The heterogeneity of disruptive behavior disorders – implications for neurobiological research and treatment&lt;/title&gt;&lt;secondary-title&gt;Frontiers in Psychiatry&lt;/secondary-title&gt;&lt;/titles&gt;&lt;periodical&gt;&lt;full-title&gt;Frontiers in Psychiatry&lt;/full-title&gt;&lt;/periodical&gt;&lt;pages&gt;21&lt;/pages&gt;&lt;volume&gt;1&lt;/volume&gt;&lt;dates&gt;&lt;year&gt;2010&lt;/year&gt;&lt;/dates&gt;&lt;isbn&gt;1664-0640&lt;/isbn&gt;&lt;urls&gt;&lt;related-urls&gt;&lt;url&gt;http://leu-sfx.hosted.exlibrisgroup.com/sfx_local?sid=google&amp;amp;auinit=C&amp;amp;aulast=Stadler&amp;amp;atitle=The%20heterogeneity%20of%20disruptive%20behavior%20disorders%E2%80%93implications%20for%20neurobiological%20research%20and%20treatment&amp;amp;id=doi%3A10.3389%2Ffpsyt.2010.00021&amp;amp;title=Frontiers%20in%20Psychiatry&amp;amp;volume=1&amp;amp;date=2010&amp;amp;spage=21&amp;amp;issn=1664-0640&lt;/url&gt;&lt;/related-urls&gt;&lt;/urls&gt;&lt;/record&gt;&lt;/Cite&gt;&lt;/EndNote&gt;</w:instrText>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42" w:tooltip="Stadler, 2010 #358" w:history="1">
        <w:r w:rsidR="00FC2181" w:rsidRPr="007427D1">
          <w:rPr>
            <w:rFonts w:ascii="Times New Roman" w:hAnsi="Times New Roman" w:cs="Times New Roman"/>
            <w:noProof/>
            <w:lang w:val="en-US"/>
          </w:rPr>
          <w:t>Stadler, 2010</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and may ask for different interventions </w:t>
      </w:r>
      <w:r w:rsidR="00522F52" w:rsidRPr="007427D1">
        <w:rPr>
          <w:rFonts w:ascii="Times New Roman" w:hAnsi="Times New Roman" w:cs="Times New Roman"/>
        </w:rPr>
        <w:fldChar w:fldCharType="begin">
          <w:fldData xml:space="preserve">PEVuZE5vdGU+PENpdGU+PEF1dGhvcj52YW4gR29vemVuPC9BdXRob3I+PFllYXI+MjAwODwvWWVh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</w:fldData>
        </w:fldChar>
      </w:r>
      <w:r w:rsidRPr="007427D1">
        <w:rPr>
          <w:rFonts w:ascii="Times New Roman" w:hAnsi="Times New Roman" w:cs="Times New Roman"/>
          <w:lang w:val="en-US"/>
        </w:rPr>
        <w:instrText xml:space="preserve"> ADDIN EN.CITE </w:instrText>
      </w:r>
      <w:r w:rsidR="00522F52" w:rsidRPr="007427D1">
        <w:rPr>
          <w:rFonts w:ascii="Times New Roman" w:hAnsi="Times New Roman" w:cs="Times New Roman"/>
        </w:rPr>
        <w:fldChar w:fldCharType="begin">
          <w:fldData xml:space="preserve">PEVuZE5vdGU+PENpdGU+PEF1dGhvcj52YW4gR29vemVuPC9BdXRob3I+PFllYXI+MjAwODwvWWVh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</w:fldData>
        </w:fldChar>
      </w:r>
      <w:r w:rsidRPr="007427D1">
        <w:rPr>
          <w:rFonts w:ascii="Times New Roman" w:hAnsi="Times New Roman" w:cs="Times New Roman"/>
          <w:lang w:val="en-US"/>
        </w:rPr>
        <w:instrText xml:space="preserve"> ADDIN EN.CITE.DATA </w:instrText>
      </w:r>
      <w:r w:rsidR="00522F52" w:rsidRPr="007427D1">
        <w:rPr>
          <w:rFonts w:ascii="Times New Roman" w:hAnsi="Times New Roman" w:cs="Times New Roman"/>
        </w:rPr>
      </w:r>
      <w:r w:rsidR="00522F52" w:rsidRPr="007427D1">
        <w:rPr>
          <w:rFonts w:ascii="Times New Roman" w:hAnsi="Times New Roman" w:cs="Times New Roman"/>
        </w:rPr>
        <w:fldChar w:fldCharType="end"/>
      </w:r>
      <w:r w:rsidR="00522F52" w:rsidRPr="007427D1">
        <w:rPr>
          <w:rFonts w:ascii="Times New Roman" w:hAnsi="Times New Roman" w:cs="Times New Roman"/>
        </w:rPr>
      </w:r>
      <w:r w:rsidR="00522F52" w:rsidRPr="007427D1">
        <w:rPr>
          <w:rFonts w:ascii="Times New Roman" w:hAnsi="Times New Roman" w:cs="Times New Roman"/>
        </w:rPr>
        <w:fldChar w:fldCharType="separate"/>
      </w:r>
      <w:r w:rsidRPr="007427D1">
        <w:rPr>
          <w:rFonts w:ascii="Times New Roman" w:hAnsi="Times New Roman" w:cs="Times New Roman"/>
          <w:noProof/>
          <w:lang w:val="en-US"/>
        </w:rPr>
        <w:t>(</w:t>
      </w:r>
      <w:hyperlink w:anchor="_ENREF_47" w:tooltip="van Goozen, 2008 #367" w:history="1">
        <w:r w:rsidR="00FC2181" w:rsidRPr="007427D1">
          <w:rPr>
            <w:rFonts w:ascii="Times New Roman" w:hAnsi="Times New Roman" w:cs="Times New Roman"/>
            <w:noProof/>
            <w:lang w:val="en-US"/>
          </w:rPr>
          <w:t>van Goozen and Fairchild, 2008</w:t>
        </w:r>
      </w:hyperlink>
      <w:r w:rsidRPr="007427D1">
        <w:rPr>
          <w:rFonts w:ascii="Times New Roman" w:hAnsi="Times New Roman" w:cs="Times New Roman"/>
          <w:noProof/>
          <w:lang w:val="en-US"/>
        </w:rPr>
        <w:t>)</w:t>
      </w:r>
      <w:r w:rsidR="00522F52" w:rsidRPr="007427D1">
        <w:rPr>
          <w:rFonts w:ascii="Times New Roman" w:hAnsi="Times New Roman" w:cs="Times New Roman"/>
        </w:rPr>
        <w:fldChar w:fldCharType="end"/>
      </w:r>
      <w:r w:rsidRPr="007427D1">
        <w:rPr>
          <w:rFonts w:ascii="Times New Roman" w:hAnsi="Times New Roman" w:cs="Times New Roman"/>
          <w:lang w:val="en-US"/>
        </w:rPr>
        <w:t xml:space="preserve">. For example </w:t>
      </w:r>
      <w:hyperlink w:anchor="_ENREF_45" w:tooltip="van de Wiel, 2004 #357" w:history="1">
        <w:r w:rsidR="00522F52" w:rsidRPr="007427D1">
          <w:rPr>
            <w:rFonts w:ascii="Times New Roman" w:hAnsi="Times New Roman" w:cs="Times New Roman"/>
          </w:rPr>
          <w:fldChar w:fldCharType="begin"/>
        </w:r>
        <w:r w:rsidR="00FC2181" w:rsidRPr="007427D1">
          <w:rPr>
            <w:rFonts w:ascii="Times New Roman" w:hAnsi="Times New Roman" w:cs="Times New Roman"/>
            <w:lang w:val="en-US"/>
          </w:rPr>
          <w:instrText xml:space="preserve"> ADDIN EN.CITE &lt;EndNote&gt;&lt;Cite AuthorYear="1"&gt;&lt;Author&gt;van de Wiel&lt;/Author&gt;&lt;Year&gt;2004&lt;/Year&gt;&lt;RecNum&gt;357&lt;/RecNum&gt;&lt;DisplayText&gt;van de Wiel et al. (2004)&lt;/DisplayText&gt;&lt;record&gt;&lt;rec-number&gt;357&lt;/rec-number&gt;&lt;foreign-keys&gt;&lt;key app="EN" db-id="ve929rds8z5pzveevxj5axtarzf5tpzrrdv5" timestamp="1452771187"&gt;357&lt;/key&gt;&lt;/foreign-keys&gt;&lt;ref-type name="Journal Article"&gt;17&lt;/ref-type&gt;&lt;contributors&gt;&lt;authors&gt;&lt;author&gt;van de Wiel, Nicolle M. H.&lt;/author&gt;&lt;author&gt;van Goozen, Stephanie H. M.&lt;/author&gt;&lt;author&gt;Matthys, Walter&lt;/author&gt;&lt;author&gt;Snoek, Heddeke&lt;/author&gt;&lt;author&gt;van Engeland, Herman&lt;/author&gt;&lt;/authors&gt;&lt;/contributors&gt;&lt;titles&gt;&lt;title&gt;Cortisol and Treatment Effect in Children With Disruptive Behavior Disorders: A Preliminary Study&lt;/title&gt;&lt;secondary-title&gt;Journal of the American Academy of Child &amp;amp; Adolescent Psychiatry&lt;/secondary-title&gt;&lt;/titles&gt;&lt;periodical&gt;&lt;full-title&gt;Journal of the American Academy of Child &amp;amp; Adolescent Psychiatry&lt;/full-title&gt;&lt;/periodical&gt;&lt;pages&gt;1011-1018&lt;/pages&gt;&lt;volume&gt;43&lt;/volume&gt;&lt;number&gt;8&lt;/number&gt;&lt;dates&gt;&lt;year&gt;2004&lt;/year&gt;&lt;/dates&gt;&lt;isbn&gt;0890-8567&lt;/isbn&gt;&lt;urls&gt;&lt;related-urls&gt;&lt;url&gt;http://leu-sfx.hosted.exlibrisgroup.com/sfx_local?sid=google&amp;amp;auinit=SHM&amp;amp;aulast=van%20GOOZEN&amp;amp;atitle=Cortisol%20and%20treatment%20effect%20in%20children%20with%20disruptive%20behavior%20disorders%3A%20a%20preliminary%20study&amp;amp;id=doi%3A10.1097%2F01.chi.0000126976.56955.43&amp;amp;title=Journal%20of%20the%20American%20Academy%20of%20Child%20%26%20Adolescent%20Psychiatry&amp;amp;volume=43&amp;amp;issue=8&amp;amp;date=2004&amp;amp;spage=1011&amp;amp;issn=0890-8567&lt;/url&gt;&lt;/related-urls&gt;&lt;/urls&gt;&lt;/record&gt;&lt;/Cite&gt;&lt;/EndNote&gt;</w:instrText>
        </w:r>
        <w:r w:rsidR="00522F52" w:rsidRPr="007427D1">
          <w:rPr>
            <w:rFonts w:ascii="Times New Roman" w:hAnsi="Times New Roman" w:cs="Times New Roman"/>
          </w:rPr>
          <w:fldChar w:fldCharType="separate"/>
        </w:r>
        <w:r w:rsidR="00FC2181" w:rsidRPr="007427D1">
          <w:rPr>
            <w:rFonts w:ascii="Times New Roman" w:hAnsi="Times New Roman" w:cs="Times New Roman"/>
            <w:noProof/>
            <w:lang w:val="en-US"/>
          </w:rPr>
          <w:t>van de Wiel et al. (2004)</w:t>
        </w:r>
        <w:r w:rsidR="00522F52" w:rsidRPr="007427D1">
          <w:rPr>
            <w:rFonts w:ascii="Times New Roman" w:hAnsi="Times New Roman" w:cs="Times New Roman"/>
          </w:rPr>
          <w:fldChar w:fldCharType="end"/>
        </w:r>
      </w:hyperlink>
      <w:r w:rsidRPr="007427D1">
        <w:rPr>
          <w:rFonts w:ascii="Times New Roman" w:hAnsi="Times New Roman" w:cs="Times New Roman"/>
          <w:lang w:val="en-US"/>
        </w:rPr>
        <w:t xml:space="preserve"> demonstrated that children with ODD/CD who showed elevated cortisol stress reactivity profited more from an intervention than those with low cortisol stress reactivity. The neurobiological profile of a child could thus provide information that can help to optimize treatment outcome</w:t>
      </w:r>
      <w:r w:rsidR="00821D58" w:rsidRPr="007427D1">
        <w:rPr>
          <w:rFonts w:ascii="Times New Roman" w:hAnsi="Times New Roman" w:cs="Times New Roman"/>
          <w:lang w:val="en-US"/>
        </w:rPr>
        <w:t>.</w:t>
      </w:r>
    </w:p>
    <w:p w:rsidR="00DA1B8A" w:rsidRPr="007427D1" w:rsidRDefault="00DA1B8A" w:rsidP="00DA1B8A">
      <w:pPr>
        <w:spacing w:line="480" w:lineRule="auto"/>
        <w:jc w:val="both"/>
        <w:rPr>
          <w:rFonts w:ascii="Times New Roman" w:hAnsi="Times New Roman" w:cs="Times New Roman"/>
          <w:lang w:val="en-US"/>
        </w:rPr>
      </w:pPr>
    </w:p>
    <w:p w:rsidR="00891AA1" w:rsidRPr="007427D1" w:rsidRDefault="00745C36" w:rsidP="00DA1B8A">
      <w:pPr>
        <w:spacing w:line="480" w:lineRule="auto"/>
        <w:jc w:val="both"/>
        <w:rPr>
          <w:rFonts w:ascii="Times New Roman" w:eastAsia="Times New Roman" w:hAnsi="Times New Roman" w:cs="Times New Roman"/>
          <w:color w:val="000000"/>
          <w:lang w:val="en-US"/>
        </w:rPr>
      </w:pPr>
      <w:r w:rsidRPr="007427D1">
        <w:rPr>
          <w:rFonts w:ascii="Times New Roman" w:eastAsia="Times New Roman" w:hAnsi="Times New Roman" w:cs="Times New Roman"/>
          <w:b/>
          <w:lang w:val="en-US"/>
        </w:rPr>
        <w:t>Acknowledgements:</w:t>
      </w:r>
      <w:r w:rsidRPr="007427D1">
        <w:rPr>
          <w:rFonts w:ascii="Times New Roman" w:eastAsia="Times New Roman" w:hAnsi="Times New Roman" w:cs="Times New Roman"/>
          <w:color w:val="000000"/>
          <w:lang w:val="en-US"/>
        </w:rPr>
        <w:t xml:space="preserve"> This study was supported by grant number 056-21-010 funded by the Netherlands Organization for Scientific Research (NWO) awarded to Hanna Swaab, Minet de Wied and Stephanie van Goozen.</w:t>
      </w:r>
    </w:p>
    <w:p w:rsidR="00A91FF2" w:rsidRPr="007427D1" w:rsidRDefault="00A91FF2" w:rsidP="005029F6">
      <w:pPr>
        <w:autoSpaceDE w:val="0"/>
        <w:autoSpaceDN w:val="0"/>
        <w:adjustRightInd w:val="0"/>
        <w:spacing w:after="0" w:line="480" w:lineRule="auto"/>
        <w:rPr>
          <w:rFonts w:ascii="Times New Roman" w:eastAsia="Times New Roman" w:hAnsi="Times New Roman" w:cs="Times New Roman"/>
          <w:color w:val="000000"/>
          <w:lang w:val="en-US"/>
        </w:rPr>
      </w:pPr>
    </w:p>
    <w:p w:rsidR="008878AD" w:rsidRPr="007427D1" w:rsidRDefault="00745C36" w:rsidP="004757A4">
      <w:pPr>
        <w:autoSpaceDE w:val="0"/>
        <w:autoSpaceDN w:val="0"/>
        <w:adjustRightInd w:val="0"/>
        <w:spacing w:after="0" w:line="480" w:lineRule="auto"/>
        <w:rPr>
          <w:rFonts w:ascii="Times New Roman" w:eastAsia="Times-Bold" w:hAnsi="Times New Roman" w:cs="Times New Roman"/>
          <w:b/>
          <w:bCs/>
          <w:lang w:val="en-US"/>
        </w:rPr>
      </w:pPr>
      <w:r w:rsidRPr="007427D1">
        <w:rPr>
          <w:rFonts w:ascii="Times New Roman" w:eastAsia="Times-Bold" w:hAnsi="Times New Roman" w:cs="Times New Roman"/>
          <w:b/>
          <w:bCs/>
          <w:lang w:val="en-US"/>
        </w:rPr>
        <w:t>Conflict of interest</w:t>
      </w:r>
      <w:r w:rsidR="008878AD" w:rsidRPr="007427D1">
        <w:rPr>
          <w:rFonts w:ascii="Times New Roman" w:eastAsia="Times-Bold" w:hAnsi="Times New Roman" w:cs="Times New Roman"/>
          <w:b/>
          <w:bCs/>
          <w:lang w:val="en-US"/>
        </w:rPr>
        <w:t xml:space="preserve">: </w:t>
      </w:r>
      <w:r w:rsidR="008878AD" w:rsidRPr="007427D1">
        <w:rPr>
          <w:rFonts w:ascii="Times New Roman" w:eastAsia="Times-Bold" w:hAnsi="Times New Roman" w:cs="Times New Roman"/>
          <w:bCs/>
          <w:lang w:val="en-US"/>
        </w:rPr>
        <w:t>none</w:t>
      </w:r>
      <w:r w:rsidRPr="007427D1">
        <w:rPr>
          <w:rFonts w:ascii="Times New Roman" w:eastAsia="Times-Bold" w:hAnsi="Times New Roman" w:cs="Times New Roman"/>
          <w:b/>
          <w:bCs/>
          <w:lang w:val="en-US"/>
        </w:rPr>
        <w:t xml:space="preserve"> </w:t>
      </w:r>
    </w:p>
    <w:p w:rsidR="000B7F1F" w:rsidRPr="007427D1" w:rsidRDefault="000B7F1F" w:rsidP="004757A4">
      <w:pPr>
        <w:autoSpaceDE w:val="0"/>
        <w:autoSpaceDN w:val="0"/>
        <w:adjustRightInd w:val="0"/>
        <w:spacing w:after="0" w:line="480" w:lineRule="auto"/>
        <w:rPr>
          <w:rFonts w:ascii="Times New Roman" w:eastAsia="Times New Roman" w:hAnsi="Times New Roman" w:cs="Times New Roman"/>
          <w:b/>
          <w:lang w:val="en-US"/>
        </w:rPr>
      </w:pPr>
      <w:r w:rsidRPr="007427D1">
        <w:rPr>
          <w:rFonts w:ascii="Times New Roman" w:eastAsia="Times New Roman" w:hAnsi="Times New Roman" w:cs="Times New Roman"/>
          <w:b/>
          <w:lang w:val="en-US"/>
        </w:rPr>
        <w:br w:type="page"/>
      </w:r>
    </w:p>
    <w:p w:rsidR="006C20EB" w:rsidRPr="007427D1" w:rsidRDefault="006C20EB" w:rsidP="00666CB3">
      <w:pPr>
        <w:jc w:val="both"/>
        <w:rPr>
          <w:rFonts w:ascii="Times New Roman" w:eastAsia="Times New Roman" w:hAnsi="Times New Roman" w:cs="Times New Roman"/>
          <w:b/>
          <w:lang w:val="en-US"/>
        </w:rPr>
      </w:pPr>
      <w:r w:rsidRPr="007427D1">
        <w:rPr>
          <w:rFonts w:ascii="Times New Roman" w:eastAsia="Times New Roman" w:hAnsi="Times New Roman" w:cs="Times New Roman"/>
          <w:b/>
          <w:lang w:val="en-US"/>
        </w:rPr>
        <w:lastRenderedPageBreak/>
        <w:t>5. References</w:t>
      </w:r>
    </w:p>
    <w:p w:rsidR="00856D31" w:rsidRPr="007427D1" w:rsidRDefault="00522F52" w:rsidP="00704709">
      <w:pPr>
        <w:pStyle w:val="EndNoteBibliography"/>
        <w:spacing w:after="0"/>
        <w:ind w:left="709" w:hanging="709"/>
        <w:jc w:val="left"/>
        <w:rPr>
          <w:rFonts w:ascii="Times New Roman" w:hAnsi="Times New Roman" w:cs="Times New Roman"/>
        </w:rPr>
      </w:pPr>
      <w:r w:rsidRPr="007427D1">
        <w:rPr>
          <w:rFonts w:ascii="Times New Roman" w:eastAsia="Times New Roman" w:hAnsi="Times New Roman" w:cs="Times New Roman"/>
          <w:b/>
        </w:rPr>
        <w:fldChar w:fldCharType="begin"/>
      </w:r>
      <w:r w:rsidR="006C20EB" w:rsidRPr="007427D1">
        <w:rPr>
          <w:rFonts w:ascii="Times New Roman" w:eastAsia="Times New Roman" w:hAnsi="Times New Roman" w:cs="Times New Roman"/>
          <w:b/>
        </w:rPr>
        <w:instrText xml:space="preserve"> ADDIN EN.REFLIST </w:instrText>
      </w:r>
      <w:r w:rsidRPr="007427D1">
        <w:rPr>
          <w:rFonts w:ascii="Times New Roman" w:eastAsia="Times New Roman" w:hAnsi="Times New Roman" w:cs="Times New Roman"/>
          <w:b/>
        </w:rPr>
        <w:fldChar w:fldCharType="separate"/>
      </w:r>
      <w:bookmarkStart w:id="2" w:name="_ENREF_1"/>
      <w:r w:rsidR="00FC2181" w:rsidRPr="007427D1">
        <w:rPr>
          <w:rFonts w:ascii="Times New Roman" w:hAnsi="Times New Roman" w:cs="Times New Roman"/>
        </w:rPr>
        <w:t xml:space="preserve">Achenbach, T.M., Rescorla, L.A., 2001. Manual for the ASEBA </w:t>
      </w:r>
      <w:r w:rsidR="00486DA0" w:rsidRPr="007427D1">
        <w:rPr>
          <w:rFonts w:ascii="Times New Roman" w:hAnsi="Times New Roman" w:cs="Times New Roman"/>
        </w:rPr>
        <w:t>s</w:t>
      </w:r>
      <w:r w:rsidR="00FC2181" w:rsidRPr="007427D1">
        <w:rPr>
          <w:rFonts w:ascii="Times New Roman" w:hAnsi="Times New Roman" w:cs="Times New Roman"/>
        </w:rPr>
        <w:t>chool-</w:t>
      </w:r>
      <w:r w:rsidR="00486DA0" w:rsidRPr="007427D1">
        <w:rPr>
          <w:rFonts w:ascii="Times New Roman" w:hAnsi="Times New Roman" w:cs="Times New Roman"/>
        </w:rPr>
        <w:t>a</w:t>
      </w:r>
      <w:r w:rsidR="00FC2181" w:rsidRPr="007427D1">
        <w:rPr>
          <w:rFonts w:ascii="Times New Roman" w:hAnsi="Times New Roman" w:cs="Times New Roman"/>
        </w:rPr>
        <w:t xml:space="preserve">ge </w:t>
      </w:r>
      <w:r w:rsidR="00486DA0" w:rsidRPr="007427D1">
        <w:rPr>
          <w:rFonts w:ascii="Times New Roman" w:hAnsi="Times New Roman" w:cs="Times New Roman"/>
        </w:rPr>
        <w:t>f</w:t>
      </w:r>
      <w:r w:rsidR="00FC2181" w:rsidRPr="007427D1">
        <w:rPr>
          <w:rFonts w:ascii="Times New Roman" w:hAnsi="Times New Roman" w:cs="Times New Roman"/>
        </w:rPr>
        <w:t xml:space="preserve">orms &amp; </w:t>
      </w:r>
      <w:r w:rsidR="00486DA0" w:rsidRPr="007427D1">
        <w:rPr>
          <w:rFonts w:ascii="Times New Roman" w:hAnsi="Times New Roman" w:cs="Times New Roman"/>
        </w:rPr>
        <w:t>p</w:t>
      </w:r>
      <w:r w:rsidR="00FC2181" w:rsidRPr="007427D1">
        <w:rPr>
          <w:rFonts w:ascii="Times New Roman" w:hAnsi="Times New Roman" w:cs="Times New Roman"/>
        </w:rPr>
        <w:t xml:space="preserve">rofiles.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University of Vermont, Research Center for Children, Youth, &amp; Families, Burlington</w:t>
      </w:r>
      <w:r w:rsidR="001361CD" w:rsidRPr="007427D1">
        <w:rPr>
          <w:rFonts w:ascii="Times New Roman" w:hAnsi="Times New Roman" w:cs="Times New Roman"/>
        </w:rPr>
        <w:t>.</w:t>
      </w:r>
      <w:r w:rsidRPr="007427D1">
        <w:rPr>
          <w:rFonts w:ascii="Times New Roman" w:hAnsi="Times New Roman" w:cs="Times New Roman"/>
        </w:rPr>
        <w:t xml:space="preserve"> </w:t>
      </w:r>
      <w:bookmarkEnd w:id="2"/>
    </w:p>
    <w:p w:rsidR="00856D31" w:rsidRPr="007427D1" w:rsidRDefault="00FC2181" w:rsidP="00704709">
      <w:pPr>
        <w:pStyle w:val="EndNoteBibliography"/>
        <w:spacing w:after="0"/>
        <w:ind w:left="709" w:hanging="709"/>
        <w:jc w:val="left"/>
        <w:rPr>
          <w:rFonts w:ascii="Times New Roman" w:hAnsi="Times New Roman" w:cs="Times New Roman"/>
        </w:rPr>
      </w:pPr>
      <w:bookmarkStart w:id="3" w:name="_ENREF_2"/>
      <w:r w:rsidRPr="007427D1">
        <w:rPr>
          <w:rFonts w:ascii="Times New Roman" w:hAnsi="Times New Roman" w:cs="Times New Roman"/>
        </w:rPr>
        <w:t xml:space="preserve">Albers, E.M., Riksen-Walraven, J.M., Sweep, F.C., de Weerth, C., 2008. Maternal behavior predicts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infant cortisol recovery from a mild everyday stressor. </w:t>
      </w:r>
      <w:r w:rsidRPr="007427D1">
        <w:rPr>
          <w:rFonts w:ascii="Times New Roman" w:hAnsi="Times New Roman" w:cs="Times New Roman"/>
        </w:rPr>
        <w:t>J Child Psychol Psychiatry 49, 97-103</w:t>
      </w:r>
      <w:r w:rsidR="00F67873" w:rsidRPr="007427D1">
        <w:rPr>
          <w:rFonts w:ascii="Times New Roman" w:hAnsi="Times New Roman" w:cs="Times New Roman"/>
        </w:rPr>
        <w:t>, http://dx.doi.org/10.1111/j.1469-7610.2007.01818.x</w:t>
      </w:r>
      <w:r w:rsidRPr="007427D1">
        <w:rPr>
          <w:rFonts w:ascii="Times New Roman" w:hAnsi="Times New Roman" w:cs="Times New Roman"/>
        </w:rPr>
        <w:t>.</w:t>
      </w:r>
      <w:bookmarkEnd w:id="3"/>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4" w:name="_ENREF_3"/>
      <w:r w:rsidRPr="007427D1">
        <w:rPr>
          <w:rFonts w:ascii="Times New Roman" w:hAnsi="Times New Roman" w:cs="Times New Roman"/>
          <w:lang w:val="nl-NL"/>
        </w:rPr>
        <w:t xml:space="preserve">Alink, L.R., van Ijzendoorn, M.H., Bakermans-Kranenburg, M.J., Mesman, J., Juffer, F., Koot, H.M.,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2008. Cortisol and externalizing behavior in children and adolescents: mixed meta-analytic evidence for the inverse relation of basal cortisol and cortisol reactivity with externalizing behavior. Dev Psychobiol 50, 427-450</w:t>
      </w:r>
      <w:r w:rsidR="00F67873" w:rsidRPr="007427D1">
        <w:rPr>
          <w:rFonts w:ascii="Times New Roman" w:hAnsi="Times New Roman" w:cs="Times New Roman"/>
        </w:rPr>
        <w:t>, http://dx.doi.org/10.1002/dev.20300</w:t>
      </w:r>
      <w:r w:rsidRPr="007427D1">
        <w:rPr>
          <w:rFonts w:ascii="Times New Roman" w:hAnsi="Times New Roman" w:cs="Times New Roman"/>
        </w:rPr>
        <w:t>.</w:t>
      </w:r>
      <w:bookmarkEnd w:id="4"/>
    </w:p>
    <w:p w:rsidR="00856D31" w:rsidRPr="007427D1" w:rsidRDefault="00FC2181" w:rsidP="00704709">
      <w:pPr>
        <w:pStyle w:val="EndNoteBibliography"/>
        <w:spacing w:after="0"/>
        <w:ind w:left="709" w:hanging="709"/>
        <w:jc w:val="left"/>
        <w:rPr>
          <w:rFonts w:ascii="Times New Roman" w:hAnsi="Times New Roman" w:cs="Times New Roman"/>
        </w:rPr>
      </w:pPr>
      <w:bookmarkStart w:id="5" w:name="_ENREF_4"/>
      <w:r w:rsidRPr="007427D1">
        <w:rPr>
          <w:rFonts w:ascii="Times New Roman" w:hAnsi="Times New Roman" w:cs="Times New Roman"/>
        </w:rPr>
        <w:t xml:space="preserve">Blair, C., Granger, D.A., Kivlighan, K.T., Mills-Koonce, R., Willoughby, M., Greenberg, M.T., Hibel,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L.C., Fortunato, C.K., 2008. Maternal and child contributions to cortisol response to emotional arousal in young children from low-income, rural communities. Dev Psychol 44, 1095-1109</w:t>
      </w:r>
      <w:r w:rsidR="00F67873" w:rsidRPr="007427D1">
        <w:rPr>
          <w:rFonts w:ascii="Times New Roman" w:hAnsi="Times New Roman" w:cs="Times New Roman"/>
          <w:lang w:val="en-US"/>
        </w:rPr>
        <w:t>, http://dx.doi.org/10.1037/0012-1649.44.4.1095</w:t>
      </w:r>
      <w:r w:rsidRPr="007427D1">
        <w:rPr>
          <w:rFonts w:ascii="Times New Roman" w:hAnsi="Times New Roman" w:cs="Times New Roman"/>
          <w:lang w:val="en-US"/>
        </w:rPr>
        <w:t>.</w:t>
      </w:r>
      <w:bookmarkEnd w:id="5"/>
    </w:p>
    <w:p w:rsidR="00F67873" w:rsidRPr="007427D1" w:rsidRDefault="00FC2181" w:rsidP="00704709">
      <w:pPr>
        <w:autoSpaceDE w:val="0"/>
        <w:autoSpaceDN w:val="0"/>
        <w:adjustRightInd w:val="0"/>
        <w:spacing w:after="0" w:line="240" w:lineRule="auto"/>
        <w:ind w:left="709" w:hanging="709"/>
        <w:rPr>
          <w:rFonts w:ascii="Times New Roman" w:hAnsi="Times New Roman" w:cs="Times New Roman"/>
          <w:lang w:val="fr-FR"/>
        </w:rPr>
      </w:pPr>
      <w:bookmarkStart w:id="6" w:name="_ENREF_5"/>
      <w:r w:rsidRPr="007427D1">
        <w:rPr>
          <w:rFonts w:ascii="Times New Roman" w:hAnsi="Times New Roman" w:cs="Times New Roman"/>
          <w:lang w:val="en-US"/>
        </w:rPr>
        <w:t xml:space="preserve">Blair, R.J., 2013. The neurobiology of psychopathic traits in youths. </w:t>
      </w:r>
      <w:r w:rsidRPr="007427D1">
        <w:rPr>
          <w:rFonts w:ascii="Times New Roman" w:hAnsi="Times New Roman" w:cs="Times New Roman"/>
          <w:lang w:val="fr-FR"/>
        </w:rPr>
        <w:t>Nat Rev Neurosci 14,786-799</w:t>
      </w:r>
      <w:r w:rsidR="00F67873" w:rsidRPr="007427D1">
        <w:rPr>
          <w:rFonts w:ascii="Times New Roman" w:hAnsi="Times New Roman" w:cs="Times New Roman"/>
          <w:lang w:val="fr-FR"/>
        </w:rPr>
        <w:t xml:space="preserve">, </w:t>
      </w:r>
      <w:bookmarkStart w:id="7" w:name="_ENREF_6"/>
      <w:bookmarkEnd w:id="6"/>
    </w:p>
    <w:p w:rsidR="00F67873" w:rsidRPr="007427D1" w:rsidRDefault="00F67873" w:rsidP="00704709">
      <w:pPr>
        <w:autoSpaceDE w:val="0"/>
        <w:autoSpaceDN w:val="0"/>
        <w:adjustRightInd w:val="0"/>
        <w:spacing w:after="0" w:line="240" w:lineRule="auto"/>
        <w:ind w:left="709" w:hanging="1"/>
        <w:rPr>
          <w:rFonts w:ascii="Times New Roman" w:hAnsi="Times New Roman" w:cs="Times New Roman"/>
          <w:lang w:val="fr-FR"/>
        </w:rPr>
      </w:pPr>
      <w:r w:rsidRPr="007427D1">
        <w:rPr>
          <w:rFonts w:ascii="Times New Roman" w:hAnsi="Times New Roman" w:cs="Times New Roman"/>
          <w:lang w:val="fr-FR"/>
        </w:rPr>
        <w:t>http://dx.doi.org/10.1038/nrn3577.</w:t>
      </w:r>
    </w:p>
    <w:p w:rsidR="00E94832" w:rsidRPr="007427D1" w:rsidRDefault="00FC2181" w:rsidP="00704709">
      <w:pPr>
        <w:pStyle w:val="EndNoteBibliography"/>
        <w:spacing w:after="0"/>
        <w:ind w:left="709" w:hanging="709"/>
        <w:jc w:val="left"/>
        <w:rPr>
          <w:rFonts w:ascii="Times New Roman" w:hAnsi="Times New Roman" w:cs="Times New Roman"/>
        </w:rPr>
      </w:pPr>
      <w:r w:rsidRPr="007427D1">
        <w:rPr>
          <w:rFonts w:ascii="Times New Roman" w:hAnsi="Times New Roman" w:cs="Times New Roman"/>
          <w:lang w:val="fr-FR"/>
        </w:rPr>
        <w:t xml:space="preserve">Burke, J.D., 2012. </w:t>
      </w:r>
      <w:r w:rsidRPr="007427D1">
        <w:rPr>
          <w:rFonts w:ascii="Times New Roman" w:hAnsi="Times New Roman" w:cs="Times New Roman"/>
        </w:rPr>
        <w:t xml:space="preserve">An affective dimension within oppositional defiant disorder symptoms among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boys: personality and psychopathology outcomes into early adulthood. J Child Psychol</w:t>
      </w:r>
      <w:r w:rsidR="001B49FA" w:rsidRPr="007427D1">
        <w:rPr>
          <w:rFonts w:ascii="Times New Roman" w:hAnsi="Times New Roman" w:cs="Times New Roman"/>
        </w:rPr>
        <w:t xml:space="preserve"> Psyc</w:t>
      </w:r>
      <w:r w:rsidRPr="007427D1">
        <w:rPr>
          <w:rFonts w:ascii="Times New Roman" w:hAnsi="Times New Roman" w:cs="Times New Roman"/>
        </w:rPr>
        <w:t xml:space="preserve"> 53, 1176-1183</w:t>
      </w:r>
      <w:r w:rsidR="00F67873" w:rsidRPr="007427D1">
        <w:rPr>
          <w:rFonts w:ascii="Times New Roman" w:hAnsi="Times New Roman" w:cs="Times New Roman"/>
        </w:rPr>
        <w:t>, http://dx.doi.org/</w:t>
      </w:r>
      <w:r w:rsidR="00E94832" w:rsidRPr="007427D1">
        <w:rPr>
          <w:rFonts w:ascii="Times New Roman" w:hAnsi="Times New Roman" w:cs="Times New Roman"/>
        </w:rPr>
        <w:t xml:space="preserve"> </w:t>
      </w:r>
      <w:hyperlink r:id="rId9" w:history="1">
        <w:r w:rsidR="00E94832" w:rsidRPr="007427D1">
          <w:rPr>
            <w:rStyle w:val="Hyperlink"/>
            <w:rFonts w:ascii="Times New Roman" w:hAnsi="Times New Roman" w:cs="Times New Roman"/>
            <w:u w:val="none"/>
          </w:rPr>
          <w:t>10.1111/j.1469-7610.2012.02598.x</w:t>
        </w:r>
      </w:hyperlink>
      <w:r w:rsidRPr="007427D1">
        <w:rPr>
          <w:rFonts w:ascii="Times New Roman" w:hAnsi="Times New Roman" w:cs="Times New Roman"/>
        </w:rPr>
        <w:t>.</w:t>
      </w:r>
      <w:bookmarkEnd w:id="7"/>
    </w:p>
    <w:p w:rsidR="00856D31" w:rsidRPr="007427D1" w:rsidRDefault="00FC2181" w:rsidP="00704709">
      <w:pPr>
        <w:pStyle w:val="EndNoteBibliography"/>
        <w:spacing w:after="0"/>
        <w:ind w:left="709" w:hanging="709"/>
        <w:jc w:val="left"/>
        <w:rPr>
          <w:rFonts w:ascii="Times New Roman" w:hAnsi="Times New Roman" w:cs="Times New Roman"/>
        </w:rPr>
      </w:pPr>
      <w:bookmarkStart w:id="8" w:name="_ENREF_7"/>
      <w:r w:rsidRPr="007427D1">
        <w:rPr>
          <w:rFonts w:ascii="Times New Roman" w:hAnsi="Times New Roman" w:cs="Times New Roman"/>
        </w:rPr>
        <w:t xml:space="preserve">Cavanagh, M., Quinn, D., Duncan, D., Graham, T., Balbuena, L., 2014. Oppositional </w:t>
      </w:r>
      <w:r w:rsidR="00486DA0" w:rsidRPr="007427D1">
        <w:rPr>
          <w:rFonts w:ascii="Times New Roman" w:hAnsi="Times New Roman" w:cs="Times New Roman"/>
        </w:rPr>
        <w:t>d</w:t>
      </w:r>
      <w:r w:rsidRPr="007427D1">
        <w:rPr>
          <w:rFonts w:ascii="Times New Roman" w:hAnsi="Times New Roman" w:cs="Times New Roman"/>
        </w:rPr>
        <w:t xml:space="preserve">efiant </w:t>
      </w:r>
      <w:r w:rsidR="00486DA0" w:rsidRPr="007427D1">
        <w:rPr>
          <w:rFonts w:ascii="Times New Roman" w:hAnsi="Times New Roman" w:cs="Times New Roman"/>
        </w:rPr>
        <w:t>d</w:t>
      </w:r>
      <w:r w:rsidRPr="007427D1">
        <w:rPr>
          <w:rFonts w:ascii="Times New Roman" w:hAnsi="Times New Roman" w:cs="Times New Roman"/>
        </w:rPr>
        <w:t xml:space="preserve">isorder </w:t>
      </w:r>
    </w:p>
    <w:p w:rsidR="00FC2181" w:rsidRPr="007427D1" w:rsidRDefault="00486DA0" w:rsidP="00704709">
      <w:pPr>
        <w:pStyle w:val="EndNoteBibliography"/>
        <w:spacing w:after="0"/>
        <w:ind w:left="709" w:hanging="1"/>
        <w:jc w:val="left"/>
        <w:rPr>
          <w:rFonts w:ascii="Times New Roman" w:hAnsi="Times New Roman" w:cs="Times New Roman"/>
          <w:lang w:val="de-DE"/>
        </w:rPr>
      </w:pPr>
      <w:r w:rsidRPr="007427D1">
        <w:rPr>
          <w:rFonts w:ascii="Times New Roman" w:hAnsi="Times New Roman" w:cs="Times New Roman"/>
        </w:rPr>
        <w:t>i</w:t>
      </w:r>
      <w:r w:rsidR="00FC2181" w:rsidRPr="007427D1">
        <w:rPr>
          <w:rFonts w:ascii="Times New Roman" w:hAnsi="Times New Roman" w:cs="Times New Roman"/>
        </w:rPr>
        <w:t xml:space="preserve">s </w:t>
      </w:r>
      <w:r w:rsidRPr="007427D1">
        <w:rPr>
          <w:rFonts w:ascii="Times New Roman" w:hAnsi="Times New Roman" w:cs="Times New Roman"/>
        </w:rPr>
        <w:t>b</w:t>
      </w:r>
      <w:r w:rsidR="00FC2181" w:rsidRPr="007427D1">
        <w:rPr>
          <w:rFonts w:ascii="Times New Roman" w:hAnsi="Times New Roman" w:cs="Times New Roman"/>
        </w:rPr>
        <w:t xml:space="preserve">etter </w:t>
      </w:r>
      <w:r w:rsidRPr="007427D1">
        <w:rPr>
          <w:rFonts w:ascii="Times New Roman" w:hAnsi="Times New Roman" w:cs="Times New Roman"/>
        </w:rPr>
        <w:t>c</w:t>
      </w:r>
      <w:r w:rsidR="00FC2181" w:rsidRPr="007427D1">
        <w:rPr>
          <w:rFonts w:ascii="Times New Roman" w:hAnsi="Times New Roman" w:cs="Times New Roman"/>
        </w:rPr>
        <w:t xml:space="preserve">onceptualized as a </w:t>
      </w:r>
      <w:r w:rsidRPr="007427D1">
        <w:rPr>
          <w:rFonts w:ascii="Times New Roman" w:hAnsi="Times New Roman" w:cs="Times New Roman"/>
        </w:rPr>
        <w:t>d</w:t>
      </w:r>
      <w:r w:rsidR="00FC2181" w:rsidRPr="007427D1">
        <w:rPr>
          <w:rFonts w:ascii="Times New Roman" w:hAnsi="Times New Roman" w:cs="Times New Roman"/>
        </w:rPr>
        <w:t xml:space="preserve">isorder of </w:t>
      </w:r>
      <w:r w:rsidRPr="007427D1">
        <w:rPr>
          <w:rFonts w:ascii="Times New Roman" w:hAnsi="Times New Roman" w:cs="Times New Roman"/>
        </w:rPr>
        <w:t>e</w:t>
      </w:r>
      <w:r w:rsidR="00FC2181" w:rsidRPr="007427D1">
        <w:rPr>
          <w:rFonts w:ascii="Times New Roman" w:hAnsi="Times New Roman" w:cs="Times New Roman"/>
        </w:rPr>
        <w:t xml:space="preserve">motional </w:t>
      </w:r>
      <w:r w:rsidRPr="007427D1">
        <w:rPr>
          <w:rFonts w:ascii="Times New Roman" w:hAnsi="Times New Roman" w:cs="Times New Roman"/>
        </w:rPr>
        <w:t>r</w:t>
      </w:r>
      <w:r w:rsidR="00FC2181" w:rsidRPr="007427D1">
        <w:rPr>
          <w:rFonts w:ascii="Times New Roman" w:hAnsi="Times New Roman" w:cs="Times New Roman"/>
        </w:rPr>
        <w:t>egulation.</w:t>
      </w:r>
      <w:r w:rsidR="001B49FA" w:rsidRPr="007427D1">
        <w:rPr>
          <w:rFonts w:ascii="Times New Roman" w:hAnsi="Times New Roman" w:cs="Times New Roman"/>
        </w:rPr>
        <w:t xml:space="preserve"> </w:t>
      </w:r>
      <w:r w:rsidR="001B49FA" w:rsidRPr="007427D1">
        <w:rPr>
          <w:rFonts w:ascii="Times New Roman" w:hAnsi="Times New Roman" w:cs="Times New Roman"/>
          <w:lang w:val="de-DE"/>
        </w:rPr>
        <w:t>J Atten Disord</w:t>
      </w:r>
      <w:r w:rsidR="00031BB5" w:rsidRPr="007427D1">
        <w:rPr>
          <w:rFonts w:ascii="Times New Roman" w:hAnsi="Times New Roman" w:cs="Times New Roman"/>
          <w:lang w:val="de-DE"/>
        </w:rPr>
        <w:t>,</w:t>
      </w:r>
      <w:bookmarkEnd w:id="8"/>
      <w:r w:rsidR="00215ABA" w:rsidRPr="007427D1">
        <w:rPr>
          <w:rFonts w:ascii="Times New Roman" w:hAnsi="Times New Roman" w:cs="Times New Roman"/>
          <w:lang w:val="de-DE"/>
        </w:rPr>
        <w:t xml:space="preserve"> </w:t>
      </w:r>
      <w:r w:rsidR="00F67873" w:rsidRPr="007427D1">
        <w:rPr>
          <w:rFonts w:ascii="Times New Roman" w:hAnsi="Times New Roman" w:cs="Times New Roman"/>
          <w:lang w:val="de-DE"/>
        </w:rPr>
        <w:t>http://dx.doi.org/10.1177/1087054713520221.</w:t>
      </w:r>
    </w:p>
    <w:p w:rsidR="00856D31" w:rsidRPr="007427D1" w:rsidRDefault="00FC2181" w:rsidP="00704709">
      <w:pPr>
        <w:pStyle w:val="EndNoteBibliography"/>
        <w:spacing w:after="0"/>
        <w:ind w:left="709" w:hanging="709"/>
        <w:jc w:val="left"/>
        <w:rPr>
          <w:rFonts w:ascii="Times New Roman" w:hAnsi="Times New Roman" w:cs="Times New Roman"/>
        </w:rPr>
      </w:pPr>
      <w:bookmarkStart w:id="9" w:name="_ENREF_8"/>
      <w:r w:rsidRPr="007427D1">
        <w:rPr>
          <w:rFonts w:ascii="Times New Roman" w:hAnsi="Times New Roman" w:cs="Times New Roman"/>
        </w:rPr>
        <w:t xml:space="preserve">Cohen, J., 1988. Statistical power analysis for the behavioral sciences (2nd ed.). Lawrence Earlbaum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Associates, Hillsdale.</w:t>
      </w:r>
      <w:bookmarkEnd w:id="9"/>
    </w:p>
    <w:p w:rsidR="00031BB5" w:rsidRPr="007427D1" w:rsidRDefault="00FC2181" w:rsidP="00704709">
      <w:pPr>
        <w:pStyle w:val="EndNoteBibliography"/>
        <w:spacing w:after="0"/>
        <w:ind w:left="709" w:hanging="709"/>
        <w:jc w:val="left"/>
        <w:rPr>
          <w:rFonts w:ascii="Times New Roman" w:hAnsi="Times New Roman" w:cs="Times New Roman"/>
        </w:rPr>
      </w:pPr>
      <w:bookmarkStart w:id="10" w:name="_ENREF_9"/>
      <w:r w:rsidRPr="007427D1">
        <w:rPr>
          <w:rFonts w:ascii="Times New Roman" w:hAnsi="Times New Roman" w:cs="Times New Roman"/>
        </w:rPr>
        <w:t xml:space="preserve">Crockett, E.E., Holmes, B.M., Granger, D.A., Lyons-Ruth, K., 2013. Maternal </w:t>
      </w:r>
      <w:r w:rsidR="00486DA0" w:rsidRPr="007427D1">
        <w:rPr>
          <w:rFonts w:ascii="Times New Roman" w:hAnsi="Times New Roman" w:cs="Times New Roman"/>
        </w:rPr>
        <w:t>d</w:t>
      </w:r>
      <w:r w:rsidRPr="007427D1">
        <w:rPr>
          <w:rFonts w:ascii="Times New Roman" w:hAnsi="Times New Roman" w:cs="Times New Roman"/>
        </w:rPr>
        <w:t>isrupted</w:t>
      </w:r>
      <w:r w:rsidR="00031BB5" w:rsidRPr="007427D1">
        <w:rPr>
          <w:rFonts w:ascii="Times New Roman" w:hAnsi="Times New Roman" w:cs="Times New Roman"/>
        </w:rPr>
        <w:t xml:space="preserve"> </w:t>
      </w:r>
    </w:p>
    <w:p w:rsidR="00031BB5" w:rsidRPr="007427D1" w:rsidRDefault="00486DA0" w:rsidP="00704709">
      <w:pPr>
        <w:pStyle w:val="EndNoteBibliography"/>
        <w:spacing w:after="0"/>
        <w:ind w:left="709" w:hanging="1"/>
        <w:jc w:val="left"/>
        <w:rPr>
          <w:rFonts w:ascii="Times New Roman" w:hAnsi="Times New Roman" w:cs="Times New Roman"/>
          <w:lang w:val="nl-NL"/>
        </w:rPr>
      </w:pPr>
      <w:r w:rsidRPr="007427D1">
        <w:rPr>
          <w:rFonts w:ascii="Times New Roman" w:hAnsi="Times New Roman" w:cs="Times New Roman"/>
        </w:rPr>
        <w:t>c</w:t>
      </w:r>
      <w:r w:rsidR="00FC2181" w:rsidRPr="007427D1">
        <w:rPr>
          <w:rFonts w:ascii="Times New Roman" w:hAnsi="Times New Roman" w:cs="Times New Roman"/>
        </w:rPr>
        <w:t xml:space="preserve">ommunication </w:t>
      </w:r>
      <w:r w:rsidRPr="007427D1">
        <w:rPr>
          <w:rFonts w:ascii="Times New Roman" w:hAnsi="Times New Roman" w:cs="Times New Roman"/>
        </w:rPr>
        <w:t>d</w:t>
      </w:r>
      <w:r w:rsidR="00FC2181" w:rsidRPr="007427D1">
        <w:rPr>
          <w:rFonts w:ascii="Times New Roman" w:hAnsi="Times New Roman" w:cs="Times New Roman"/>
        </w:rPr>
        <w:t xml:space="preserve">uring </w:t>
      </w:r>
      <w:r w:rsidRPr="007427D1">
        <w:rPr>
          <w:rFonts w:ascii="Times New Roman" w:hAnsi="Times New Roman" w:cs="Times New Roman"/>
        </w:rPr>
        <w:t>f</w:t>
      </w:r>
      <w:r w:rsidR="00FC2181" w:rsidRPr="007427D1">
        <w:rPr>
          <w:rFonts w:ascii="Times New Roman" w:hAnsi="Times New Roman" w:cs="Times New Roman"/>
        </w:rPr>
        <w:t>ace-to-</w:t>
      </w:r>
      <w:r w:rsidRPr="007427D1">
        <w:rPr>
          <w:rFonts w:ascii="Times New Roman" w:hAnsi="Times New Roman" w:cs="Times New Roman"/>
        </w:rPr>
        <w:t>f</w:t>
      </w:r>
      <w:r w:rsidR="00FC2181" w:rsidRPr="007427D1">
        <w:rPr>
          <w:rFonts w:ascii="Times New Roman" w:hAnsi="Times New Roman" w:cs="Times New Roman"/>
        </w:rPr>
        <w:t xml:space="preserve">ace </w:t>
      </w:r>
      <w:r w:rsidRPr="007427D1">
        <w:rPr>
          <w:rFonts w:ascii="Times New Roman" w:hAnsi="Times New Roman" w:cs="Times New Roman"/>
        </w:rPr>
        <w:t>i</w:t>
      </w:r>
      <w:r w:rsidR="00FC2181" w:rsidRPr="007427D1">
        <w:rPr>
          <w:rFonts w:ascii="Times New Roman" w:hAnsi="Times New Roman" w:cs="Times New Roman"/>
        </w:rPr>
        <w:t xml:space="preserve">nteraction at 4 months: </w:t>
      </w:r>
      <w:r w:rsidRPr="007427D1">
        <w:rPr>
          <w:rFonts w:ascii="Times New Roman" w:hAnsi="Times New Roman" w:cs="Times New Roman"/>
        </w:rPr>
        <w:t>r</w:t>
      </w:r>
      <w:r w:rsidR="00FC2181" w:rsidRPr="007427D1">
        <w:rPr>
          <w:rFonts w:ascii="Times New Roman" w:hAnsi="Times New Roman" w:cs="Times New Roman"/>
        </w:rPr>
        <w:t xml:space="preserve">elation to </w:t>
      </w:r>
      <w:r w:rsidRPr="007427D1">
        <w:rPr>
          <w:rFonts w:ascii="Times New Roman" w:hAnsi="Times New Roman" w:cs="Times New Roman"/>
        </w:rPr>
        <w:t>maternal and i</w:t>
      </w:r>
      <w:r w:rsidR="00FC2181" w:rsidRPr="007427D1">
        <w:rPr>
          <w:rFonts w:ascii="Times New Roman" w:hAnsi="Times New Roman" w:cs="Times New Roman"/>
        </w:rPr>
        <w:t xml:space="preserve">nfant </w:t>
      </w:r>
      <w:r w:rsidRPr="007427D1">
        <w:rPr>
          <w:rFonts w:ascii="Times New Roman" w:hAnsi="Times New Roman" w:cs="Times New Roman"/>
        </w:rPr>
        <w:t>c</w:t>
      </w:r>
      <w:r w:rsidR="00FC2181" w:rsidRPr="007427D1">
        <w:rPr>
          <w:rFonts w:ascii="Times New Roman" w:hAnsi="Times New Roman" w:cs="Times New Roman"/>
        </w:rPr>
        <w:t xml:space="preserve">ortisol </w:t>
      </w:r>
      <w:r w:rsidRPr="007427D1">
        <w:rPr>
          <w:rFonts w:ascii="Times New Roman" w:hAnsi="Times New Roman" w:cs="Times New Roman"/>
        </w:rPr>
        <w:t>a</w:t>
      </w:r>
      <w:r w:rsidR="00FC2181" w:rsidRPr="007427D1">
        <w:rPr>
          <w:rFonts w:ascii="Times New Roman" w:hAnsi="Times New Roman" w:cs="Times New Roman"/>
        </w:rPr>
        <w:t>mong at-</w:t>
      </w:r>
      <w:r w:rsidRPr="007427D1">
        <w:rPr>
          <w:rFonts w:ascii="Times New Roman" w:hAnsi="Times New Roman" w:cs="Times New Roman"/>
        </w:rPr>
        <w:t>r</w:t>
      </w:r>
      <w:r w:rsidR="00FC2181" w:rsidRPr="007427D1">
        <w:rPr>
          <w:rFonts w:ascii="Times New Roman" w:hAnsi="Times New Roman" w:cs="Times New Roman"/>
        </w:rPr>
        <w:t xml:space="preserve">isk </w:t>
      </w:r>
      <w:r w:rsidRPr="007427D1">
        <w:rPr>
          <w:rFonts w:ascii="Times New Roman" w:hAnsi="Times New Roman" w:cs="Times New Roman"/>
        </w:rPr>
        <w:t>f</w:t>
      </w:r>
      <w:r w:rsidR="00FC2181" w:rsidRPr="007427D1">
        <w:rPr>
          <w:rFonts w:ascii="Times New Roman" w:hAnsi="Times New Roman" w:cs="Times New Roman"/>
        </w:rPr>
        <w:t xml:space="preserve">amilies. </w:t>
      </w:r>
      <w:r w:rsidR="00FC2181" w:rsidRPr="007427D1">
        <w:rPr>
          <w:rFonts w:ascii="Times New Roman" w:hAnsi="Times New Roman" w:cs="Times New Roman"/>
          <w:lang w:val="nl-NL"/>
        </w:rPr>
        <w:t>Infancy 18, 1111-1134</w:t>
      </w:r>
      <w:r w:rsidR="00E94832" w:rsidRPr="007427D1">
        <w:rPr>
          <w:rFonts w:ascii="Times New Roman" w:hAnsi="Times New Roman" w:cs="Times New Roman"/>
          <w:lang w:val="nl-NL"/>
        </w:rPr>
        <w:t>, http://dx.doi.org/10.1111/</w:t>
      </w:r>
    </w:p>
    <w:p w:rsidR="00E808B0" w:rsidRPr="007427D1" w:rsidRDefault="00E94832" w:rsidP="00704709">
      <w:pPr>
        <w:pStyle w:val="EndNoteBibliography"/>
        <w:spacing w:after="0"/>
        <w:ind w:left="709" w:hanging="1"/>
        <w:jc w:val="left"/>
        <w:rPr>
          <w:rFonts w:ascii="Times New Roman" w:hAnsi="Times New Roman" w:cs="Times New Roman"/>
          <w:lang w:val="nl-NL"/>
        </w:rPr>
      </w:pPr>
      <w:r w:rsidRPr="007427D1">
        <w:rPr>
          <w:rFonts w:ascii="Times New Roman" w:hAnsi="Times New Roman" w:cs="Times New Roman"/>
          <w:lang w:val="nl-NL"/>
        </w:rPr>
        <w:t>infa.12015</w:t>
      </w:r>
      <w:r w:rsidR="00FC2181" w:rsidRPr="007427D1">
        <w:rPr>
          <w:rFonts w:ascii="Times New Roman" w:hAnsi="Times New Roman" w:cs="Times New Roman"/>
          <w:lang w:val="nl-NL"/>
        </w:rPr>
        <w:t>.</w:t>
      </w:r>
      <w:bookmarkStart w:id="11" w:name="_ENREF_10"/>
      <w:bookmarkEnd w:id="10"/>
    </w:p>
    <w:p w:rsidR="00856D31" w:rsidRPr="007427D1" w:rsidRDefault="00FC2181" w:rsidP="00704709">
      <w:pPr>
        <w:autoSpaceDE w:val="0"/>
        <w:autoSpaceDN w:val="0"/>
        <w:adjustRightInd w:val="0"/>
        <w:spacing w:after="0" w:line="240" w:lineRule="auto"/>
        <w:ind w:left="709" w:hanging="709"/>
        <w:rPr>
          <w:rFonts w:ascii="Times New Roman" w:hAnsi="Times New Roman" w:cs="Times New Roman"/>
          <w:lang w:val="en-US"/>
        </w:rPr>
      </w:pPr>
      <w:r w:rsidRPr="007427D1">
        <w:rPr>
          <w:rFonts w:ascii="Times New Roman" w:hAnsi="Times New Roman" w:cs="Times New Roman"/>
        </w:rPr>
        <w:t xml:space="preserve">De Wied, M., Van der Baan, H., Raaijmakers, Q., De Ruiter, C., Meeus, W., 2014. </w:t>
      </w:r>
      <w:r w:rsidRPr="007427D1">
        <w:rPr>
          <w:rFonts w:ascii="Times New Roman" w:hAnsi="Times New Roman" w:cs="Times New Roman"/>
          <w:lang w:val="en-US"/>
        </w:rPr>
        <w:t xml:space="preserve">Factor structure </w:t>
      </w:r>
    </w:p>
    <w:p w:rsidR="00FC2181" w:rsidRPr="007427D1" w:rsidRDefault="00FC2181" w:rsidP="00704709">
      <w:pPr>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and construct validity of the Dutch version of the Antisocial Process Screening Device. </w:t>
      </w:r>
      <w:r w:rsidR="00E808B0" w:rsidRPr="007427D1">
        <w:rPr>
          <w:rFonts w:ascii="Times New Roman" w:hAnsi="Times New Roman" w:cs="Times New Roman"/>
        </w:rPr>
        <w:t xml:space="preserve">J </w:t>
      </w:r>
      <w:r w:rsidRPr="007427D1">
        <w:rPr>
          <w:rFonts w:ascii="Times New Roman" w:hAnsi="Times New Roman" w:cs="Times New Roman"/>
        </w:rPr>
        <w:t>Psychopathol Behav 36, 84-92</w:t>
      </w:r>
      <w:r w:rsidR="00E808B0" w:rsidRPr="007427D1">
        <w:rPr>
          <w:rFonts w:ascii="Times New Roman" w:hAnsi="Times New Roman" w:cs="Times New Roman"/>
        </w:rPr>
        <w:t>, http://dx.doi.org/10.1007/s10862-013-9371-4</w:t>
      </w:r>
      <w:r w:rsidRPr="007427D1">
        <w:rPr>
          <w:rFonts w:ascii="Times New Roman" w:hAnsi="Times New Roman" w:cs="Times New Roman"/>
        </w:rPr>
        <w:t>.</w:t>
      </w:r>
      <w:bookmarkEnd w:id="11"/>
    </w:p>
    <w:p w:rsidR="00856D31" w:rsidRPr="007427D1" w:rsidRDefault="00FC2181" w:rsidP="00704709">
      <w:pPr>
        <w:pStyle w:val="EndNoteBibliography"/>
        <w:spacing w:after="0"/>
        <w:ind w:left="709" w:hanging="709"/>
        <w:jc w:val="left"/>
        <w:rPr>
          <w:rFonts w:ascii="Times New Roman" w:hAnsi="Times New Roman" w:cs="Times New Roman"/>
        </w:rPr>
      </w:pPr>
      <w:bookmarkStart w:id="12" w:name="_ENREF_11"/>
      <w:r w:rsidRPr="007427D1">
        <w:rPr>
          <w:rFonts w:ascii="Times New Roman" w:hAnsi="Times New Roman" w:cs="Times New Roman"/>
          <w:lang w:val="nl-NL"/>
        </w:rPr>
        <w:t xml:space="preserve">Dietrich, A., Ormel, J., Buitelaar, J.K., Verhulst, F.C., Hoekstra, P.J., Hartman, C.A., 2013. </w:t>
      </w:r>
      <w:r w:rsidRPr="007427D1">
        <w:rPr>
          <w:rFonts w:ascii="Times New Roman" w:hAnsi="Times New Roman" w:cs="Times New Roman"/>
        </w:rPr>
        <w:t xml:space="preserve">Cortisol in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the morning and dimensions of anxiety, depression, and aggres</w:t>
      </w:r>
      <w:r w:rsidR="00E43069" w:rsidRPr="007427D1">
        <w:rPr>
          <w:rFonts w:ascii="Times New Roman" w:hAnsi="Times New Roman" w:cs="Times New Roman"/>
          <w:lang w:val="en-US"/>
        </w:rPr>
        <w:t xml:space="preserve">sion in children from a general </w:t>
      </w:r>
      <w:r w:rsidRPr="007427D1">
        <w:rPr>
          <w:rFonts w:ascii="Times New Roman" w:hAnsi="Times New Roman" w:cs="Times New Roman"/>
          <w:lang w:val="en-US"/>
        </w:rPr>
        <w:t>population and clinic-referred cohort: An integrated analysis. The TRAILS study. Psychoneuroendocrinology 38, 1281-1298</w:t>
      </w:r>
      <w:r w:rsidR="00E808B0" w:rsidRPr="007427D1">
        <w:rPr>
          <w:rFonts w:ascii="Times New Roman" w:hAnsi="Times New Roman" w:cs="Times New Roman"/>
          <w:lang w:val="en-US"/>
        </w:rPr>
        <w:t>, http://dx.doi.org/10.1016/j.psyneuen.2012.11.013</w:t>
      </w:r>
      <w:r w:rsidRPr="007427D1">
        <w:rPr>
          <w:rFonts w:ascii="Times New Roman" w:hAnsi="Times New Roman" w:cs="Times New Roman"/>
          <w:lang w:val="en-US"/>
        </w:rPr>
        <w:t>.</w:t>
      </w:r>
      <w:bookmarkEnd w:id="12"/>
    </w:p>
    <w:p w:rsidR="00856D31" w:rsidRPr="007427D1" w:rsidRDefault="00FC2181" w:rsidP="00704709">
      <w:pPr>
        <w:pStyle w:val="EndNoteBibliography"/>
        <w:spacing w:after="0"/>
        <w:ind w:left="709" w:hanging="709"/>
        <w:jc w:val="left"/>
        <w:rPr>
          <w:rFonts w:ascii="Times New Roman" w:hAnsi="Times New Roman" w:cs="Times New Roman"/>
        </w:rPr>
      </w:pPr>
      <w:bookmarkStart w:id="13" w:name="_ENREF_12"/>
      <w:r w:rsidRPr="007427D1">
        <w:rPr>
          <w:rFonts w:ascii="Times New Roman" w:hAnsi="Times New Roman" w:cs="Times New Roman"/>
          <w:lang w:val="de-DE"/>
        </w:rPr>
        <w:t xml:space="preserve">Dressendörfer, R.A., Kirschbaum, C., Rohde, W., Stahl, F., Strasburger, C.J., 1992. </w:t>
      </w:r>
      <w:r w:rsidRPr="007427D1">
        <w:rPr>
          <w:rFonts w:ascii="Times New Roman" w:hAnsi="Times New Roman" w:cs="Times New Roman"/>
        </w:rPr>
        <w:t xml:space="preserve">Synthesis of a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cortisol-biotin conjugate and evaluation as a tracer in an immunoassay for salivary cortisol measurement. </w:t>
      </w:r>
      <w:r w:rsidR="00E808B0" w:rsidRPr="007427D1">
        <w:rPr>
          <w:rFonts w:ascii="Times New Roman" w:hAnsi="Times New Roman" w:cs="Times New Roman"/>
          <w:lang w:val="en-US"/>
        </w:rPr>
        <w:t xml:space="preserve">J </w:t>
      </w:r>
      <w:r w:rsidR="00E808B0" w:rsidRPr="007427D1">
        <w:rPr>
          <w:rFonts w:ascii="Times New Roman" w:hAnsi="Times New Roman" w:cs="Times New Roman"/>
          <w:iCs/>
          <w:lang w:val="en-US"/>
        </w:rPr>
        <w:t>Steroid</w:t>
      </w:r>
      <w:r w:rsidR="00E808B0" w:rsidRPr="007427D1">
        <w:rPr>
          <w:rFonts w:ascii="Times New Roman" w:hAnsi="Times New Roman" w:cs="Times New Roman"/>
          <w:lang w:val="en-US"/>
        </w:rPr>
        <w:t xml:space="preserve"> Biochem Mol Biol </w:t>
      </w:r>
      <w:r w:rsidRPr="007427D1">
        <w:rPr>
          <w:rFonts w:ascii="Times New Roman" w:hAnsi="Times New Roman" w:cs="Times New Roman"/>
          <w:lang w:val="en-US"/>
        </w:rPr>
        <w:t>43, 683-692.</w:t>
      </w:r>
      <w:bookmarkEnd w:id="13"/>
    </w:p>
    <w:p w:rsidR="00856D31" w:rsidRPr="007427D1" w:rsidRDefault="00FC2181" w:rsidP="00704709">
      <w:pPr>
        <w:pStyle w:val="EndNoteBibliography"/>
        <w:spacing w:after="0"/>
        <w:ind w:left="709" w:hanging="709"/>
        <w:jc w:val="left"/>
        <w:rPr>
          <w:rFonts w:ascii="Times New Roman" w:hAnsi="Times New Roman" w:cs="Times New Roman"/>
        </w:rPr>
      </w:pPr>
      <w:bookmarkStart w:id="14" w:name="_ENREF_13"/>
      <w:r w:rsidRPr="007427D1">
        <w:rPr>
          <w:rFonts w:ascii="Times New Roman" w:hAnsi="Times New Roman" w:cs="Times New Roman"/>
        </w:rPr>
        <w:t xml:space="preserve">Fairchild, G., Van Goozen, S.H.M., Stollery, S., Brown, J., Gardiner, J., Herbert, J., Goodyer, I., 2008.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 xml:space="preserve">Cortisol </w:t>
      </w:r>
      <w:r w:rsidR="00486DA0" w:rsidRPr="007427D1">
        <w:rPr>
          <w:rFonts w:ascii="Times New Roman" w:hAnsi="Times New Roman" w:cs="Times New Roman"/>
        </w:rPr>
        <w:t>d</w:t>
      </w:r>
      <w:r w:rsidRPr="007427D1">
        <w:rPr>
          <w:rFonts w:ascii="Times New Roman" w:hAnsi="Times New Roman" w:cs="Times New Roman"/>
        </w:rPr>
        <w:t xml:space="preserve">iurnal </w:t>
      </w:r>
      <w:r w:rsidR="00486DA0" w:rsidRPr="007427D1">
        <w:rPr>
          <w:rFonts w:ascii="Times New Roman" w:hAnsi="Times New Roman" w:cs="Times New Roman"/>
        </w:rPr>
        <w:t>r</w:t>
      </w:r>
      <w:r w:rsidRPr="007427D1">
        <w:rPr>
          <w:rFonts w:ascii="Times New Roman" w:hAnsi="Times New Roman" w:cs="Times New Roman"/>
        </w:rPr>
        <w:t xml:space="preserve">hythm and </w:t>
      </w:r>
      <w:r w:rsidR="00486DA0" w:rsidRPr="007427D1">
        <w:rPr>
          <w:rFonts w:ascii="Times New Roman" w:hAnsi="Times New Roman" w:cs="Times New Roman"/>
        </w:rPr>
        <w:t>s</w:t>
      </w:r>
      <w:r w:rsidRPr="007427D1">
        <w:rPr>
          <w:rFonts w:ascii="Times New Roman" w:hAnsi="Times New Roman" w:cs="Times New Roman"/>
        </w:rPr>
        <w:t xml:space="preserve">tress </w:t>
      </w:r>
      <w:r w:rsidR="00486DA0" w:rsidRPr="007427D1">
        <w:rPr>
          <w:rFonts w:ascii="Times New Roman" w:hAnsi="Times New Roman" w:cs="Times New Roman"/>
        </w:rPr>
        <w:t>r</w:t>
      </w:r>
      <w:r w:rsidRPr="007427D1">
        <w:rPr>
          <w:rFonts w:ascii="Times New Roman" w:hAnsi="Times New Roman" w:cs="Times New Roman"/>
        </w:rPr>
        <w:t xml:space="preserve">eactivity in </w:t>
      </w:r>
      <w:r w:rsidR="00486DA0" w:rsidRPr="007427D1">
        <w:rPr>
          <w:rFonts w:ascii="Times New Roman" w:hAnsi="Times New Roman" w:cs="Times New Roman"/>
        </w:rPr>
        <w:t>m</w:t>
      </w:r>
      <w:r w:rsidRPr="007427D1">
        <w:rPr>
          <w:rFonts w:ascii="Times New Roman" w:hAnsi="Times New Roman" w:cs="Times New Roman"/>
        </w:rPr>
        <w:t xml:space="preserve">ale </w:t>
      </w:r>
      <w:r w:rsidR="00486DA0" w:rsidRPr="007427D1">
        <w:rPr>
          <w:rFonts w:ascii="Times New Roman" w:hAnsi="Times New Roman" w:cs="Times New Roman"/>
        </w:rPr>
        <w:t>a</w:t>
      </w:r>
      <w:r w:rsidR="00046101" w:rsidRPr="007427D1">
        <w:rPr>
          <w:rFonts w:ascii="Times New Roman" w:hAnsi="Times New Roman" w:cs="Times New Roman"/>
        </w:rPr>
        <w:t xml:space="preserve">dolescents with </w:t>
      </w:r>
      <w:r w:rsidR="00486DA0" w:rsidRPr="007427D1">
        <w:rPr>
          <w:rFonts w:ascii="Times New Roman" w:hAnsi="Times New Roman" w:cs="Times New Roman"/>
        </w:rPr>
        <w:t>e</w:t>
      </w:r>
      <w:r w:rsidR="00046101" w:rsidRPr="007427D1">
        <w:rPr>
          <w:rFonts w:ascii="Times New Roman" w:hAnsi="Times New Roman" w:cs="Times New Roman"/>
        </w:rPr>
        <w:t>arly-</w:t>
      </w:r>
      <w:r w:rsidR="00486DA0" w:rsidRPr="007427D1">
        <w:rPr>
          <w:rFonts w:ascii="Times New Roman" w:hAnsi="Times New Roman" w:cs="Times New Roman"/>
        </w:rPr>
        <w:t>o</w:t>
      </w:r>
      <w:r w:rsidR="00046101" w:rsidRPr="007427D1">
        <w:rPr>
          <w:rFonts w:ascii="Times New Roman" w:hAnsi="Times New Roman" w:cs="Times New Roman"/>
        </w:rPr>
        <w:t xml:space="preserve">nset or </w:t>
      </w:r>
      <w:r w:rsidR="00486DA0" w:rsidRPr="007427D1">
        <w:rPr>
          <w:rFonts w:ascii="Times New Roman" w:hAnsi="Times New Roman" w:cs="Times New Roman"/>
        </w:rPr>
        <w:t>a</w:t>
      </w:r>
      <w:r w:rsidRPr="007427D1">
        <w:rPr>
          <w:rFonts w:ascii="Times New Roman" w:hAnsi="Times New Roman" w:cs="Times New Roman"/>
        </w:rPr>
        <w:t>dolescen</w:t>
      </w:r>
      <w:r w:rsidR="00031BB5" w:rsidRPr="007427D1">
        <w:rPr>
          <w:rFonts w:ascii="Times New Roman" w:hAnsi="Times New Roman" w:cs="Times New Roman"/>
        </w:rPr>
        <w:t>ce-</w:t>
      </w:r>
      <w:r w:rsidR="00486DA0" w:rsidRPr="007427D1">
        <w:rPr>
          <w:rFonts w:ascii="Times New Roman" w:hAnsi="Times New Roman" w:cs="Times New Roman"/>
        </w:rPr>
        <w:t>onset conduct d</w:t>
      </w:r>
      <w:r w:rsidR="00031BB5" w:rsidRPr="007427D1">
        <w:rPr>
          <w:rFonts w:ascii="Times New Roman" w:hAnsi="Times New Roman" w:cs="Times New Roman"/>
        </w:rPr>
        <w:t>isorder. Biol</w:t>
      </w:r>
      <w:r w:rsidRPr="007427D1">
        <w:rPr>
          <w:rFonts w:ascii="Times New Roman" w:hAnsi="Times New Roman" w:cs="Times New Roman"/>
        </w:rPr>
        <w:t xml:space="preserve"> </w:t>
      </w:r>
      <w:r w:rsidR="00031BB5" w:rsidRPr="007427D1">
        <w:rPr>
          <w:rFonts w:ascii="Times New Roman" w:hAnsi="Times New Roman" w:cs="Times New Roman"/>
        </w:rPr>
        <w:t>P</w:t>
      </w:r>
      <w:r w:rsidRPr="007427D1">
        <w:rPr>
          <w:rFonts w:ascii="Times New Roman" w:hAnsi="Times New Roman" w:cs="Times New Roman"/>
        </w:rPr>
        <w:t>sychiatry 64, 599-606</w:t>
      </w:r>
      <w:r w:rsidR="00E808B0" w:rsidRPr="007427D1">
        <w:rPr>
          <w:rFonts w:ascii="Times New Roman" w:hAnsi="Times New Roman" w:cs="Times New Roman"/>
        </w:rPr>
        <w:t>, http://dx.doi.org/</w:t>
      </w:r>
      <w:hyperlink r:id="rId10" w:history="1">
        <w:r w:rsidR="00E808B0" w:rsidRPr="007427D1">
          <w:rPr>
            <w:rStyle w:val="Hyperlink"/>
            <w:rFonts w:ascii="Times New Roman" w:hAnsi="Times New Roman" w:cs="Times New Roman"/>
            <w:u w:val="none"/>
          </w:rPr>
          <w:t>10.1016/j.biopsych.2008.05.022</w:t>
        </w:r>
      </w:hyperlink>
      <w:r w:rsidRPr="007427D1">
        <w:rPr>
          <w:rFonts w:ascii="Times New Roman" w:hAnsi="Times New Roman" w:cs="Times New Roman"/>
        </w:rPr>
        <w:t>.</w:t>
      </w:r>
      <w:bookmarkEnd w:id="14"/>
    </w:p>
    <w:p w:rsidR="00856D31" w:rsidRPr="007427D1" w:rsidRDefault="00FC2181" w:rsidP="00704709">
      <w:pPr>
        <w:pStyle w:val="EndNoteBibliography"/>
        <w:spacing w:after="0"/>
        <w:ind w:left="709" w:hanging="709"/>
        <w:jc w:val="left"/>
        <w:rPr>
          <w:rFonts w:ascii="Times New Roman" w:hAnsi="Times New Roman" w:cs="Times New Roman"/>
        </w:rPr>
      </w:pPr>
      <w:bookmarkStart w:id="15" w:name="_ENREF_15"/>
      <w:r w:rsidRPr="007427D1">
        <w:rPr>
          <w:rFonts w:ascii="Times New Roman" w:hAnsi="Times New Roman" w:cs="Times New Roman"/>
        </w:rPr>
        <w:t xml:space="preserve">Feilhauer, J., Cima, M., Korebrits, A., Nicolson, N.A., 2013. Salivary cortisol and psychopathy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dimensions in detained antisocial adolescents. </w:t>
      </w:r>
      <w:r w:rsidRPr="007427D1">
        <w:rPr>
          <w:rFonts w:ascii="Times New Roman" w:hAnsi="Times New Roman" w:cs="Times New Roman"/>
        </w:rPr>
        <w:t>Psychoneuroendocrinology 38, 1586-1595</w:t>
      </w:r>
      <w:r w:rsidR="00E808B0" w:rsidRPr="007427D1">
        <w:rPr>
          <w:rFonts w:ascii="Times New Roman" w:hAnsi="Times New Roman" w:cs="Times New Roman"/>
        </w:rPr>
        <w:t>, http://dx.doi.org/</w:t>
      </w:r>
      <w:r w:rsidR="00046101" w:rsidRPr="007427D1">
        <w:rPr>
          <w:rFonts w:ascii="Times New Roman" w:hAnsi="Times New Roman" w:cs="Times New Roman"/>
        </w:rPr>
        <w:t>10.1016/j.psyneuen.2013.01.005</w:t>
      </w:r>
      <w:r w:rsidRPr="007427D1">
        <w:rPr>
          <w:rFonts w:ascii="Times New Roman" w:hAnsi="Times New Roman" w:cs="Times New Roman"/>
        </w:rPr>
        <w:t>.</w:t>
      </w:r>
      <w:bookmarkEnd w:id="15"/>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16" w:name="_ENREF_16"/>
      <w:r w:rsidRPr="007427D1">
        <w:rPr>
          <w:rFonts w:ascii="Times New Roman" w:hAnsi="Times New Roman" w:cs="Times New Roman"/>
          <w:lang w:val="nl-NL"/>
        </w:rPr>
        <w:t xml:space="preserve">Ferdinand, R.F., van der Ende, J., 2002. Nederlandse vertaling van de disc-iv; Diagnostic Interview </w:t>
      </w:r>
    </w:p>
    <w:p w:rsidR="00FC2181" w:rsidRPr="007427D1" w:rsidRDefault="00FC2181" w:rsidP="00704709">
      <w:pPr>
        <w:pStyle w:val="EndNoteBibliography"/>
        <w:spacing w:after="0"/>
        <w:ind w:left="709" w:hanging="1"/>
        <w:jc w:val="left"/>
        <w:rPr>
          <w:rFonts w:ascii="Times New Roman" w:hAnsi="Times New Roman" w:cs="Times New Roman"/>
          <w:lang w:val="nl-NL"/>
        </w:rPr>
      </w:pPr>
      <w:r w:rsidRPr="007427D1">
        <w:rPr>
          <w:rFonts w:ascii="Times New Roman" w:hAnsi="Times New Roman" w:cs="Times New Roman"/>
          <w:lang w:val="nl-NL"/>
        </w:rPr>
        <w:t>Schedule for Children. Afdeling kinder- en jeugdpsychiatrie van het Sophia Kinder¬ziekenhuis, Rotterdam.</w:t>
      </w:r>
      <w:bookmarkEnd w:id="16"/>
    </w:p>
    <w:p w:rsidR="00856D31" w:rsidRPr="007427D1" w:rsidRDefault="00486DA0" w:rsidP="00704709">
      <w:pPr>
        <w:pStyle w:val="EndNoteBibliography"/>
        <w:spacing w:after="0"/>
        <w:ind w:left="709" w:hanging="709"/>
        <w:jc w:val="left"/>
        <w:rPr>
          <w:rFonts w:ascii="Times New Roman" w:hAnsi="Times New Roman" w:cs="Times New Roman"/>
        </w:rPr>
      </w:pPr>
      <w:bookmarkStart w:id="17" w:name="_ENREF_17"/>
      <w:r w:rsidRPr="007427D1">
        <w:rPr>
          <w:rFonts w:ascii="Times New Roman" w:hAnsi="Times New Roman" w:cs="Times New Roman"/>
        </w:rPr>
        <w:t>Freeman, G.L., 1939. Toward a psychiatric p</w:t>
      </w:r>
      <w:r w:rsidR="00FC2181" w:rsidRPr="007427D1">
        <w:rPr>
          <w:rFonts w:ascii="Times New Roman" w:hAnsi="Times New Roman" w:cs="Times New Roman"/>
        </w:rPr>
        <w:t xml:space="preserve">limsoll </w:t>
      </w:r>
      <w:r w:rsidRPr="007427D1">
        <w:rPr>
          <w:rFonts w:ascii="Times New Roman" w:hAnsi="Times New Roman" w:cs="Times New Roman"/>
        </w:rPr>
        <w:t>m</w:t>
      </w:r>
      <w:r w:rsidR="00FC2181" w:rsidRPr="007427D1">
        <w:rPr>
          <w:rFonts w:ascii="Times New Roman" w:hAnsi="Times New Roman" w:cs="Times New Roman"/>
        </w:rPr>
        <w:t xml:space="preserve">ark: Physiological Recovery Quotients in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 xml:space="preserve">Experimentally Induced Frustration. </w:t>
      </w:r>
      <w:r w:rsidR="00031BB5" w:rsidRPr="007427D1">
        <w:rPr>
          <w:rFonts w:ascii="Times New Roman" w:hAnsi="Times New Roman" w:cs="Times New Roman"/>
        </w:rPr>
        <w:t>J</w:t>
      </w:r>
      <w:r w:rsidRPr="007427D1">
        <w:rPr>
          <w:rFonts w:ascii="Times New Roman" w:hAnsi="Times New Roman" w:cs="Times New Roman"/>
        </w:rPr>
        <w:t xml:space="preserve"> Psychol 8, 247-252.</w:t>
      </w:r>
      <w:bookmarkEnd w:id="17"/>
    </w:p>
    <w:p w:rsidR="00FC2181" w:rsidRPr="007427D1" w:rsidRDefault="00FC2181" w:rsidP="00704709">
      <w:pPr>
        <w:pStyle w:val="EndNoteBibliography"/>
        <w:spacing w:after="0"/>
        <w:ind w:left="709" w:hanging="709"/>
        <w:jc w:val="left"/>
        <w:rPr>
          <w:rFonts w:ascii="Times New Roman" w:hAnsi="Times New Roman" w:cs="Times New Roman"/>
        </w:rPr>
      </w:pPr>
      <w:bookmarkStart w:id="18" w:name="_ENREF_18"/>
      <w:r w:rsidRPr="007427D1">
        <w:rPr>
          <w:rFonts w:ascii="Times New Roman" w:hAnsi="Times New Roman" w:cs="Times New Roman"/>
        </w:rPr>
        <w:t>Frick, P.J., Hare, R.D., 2001. The antisocial process screening device. Toronto, Multi-Health.</w:t>
      </w:r>
      <w:bookmarkEnd w:id="18"/>
    </w:p>
    <w:p w:rsidR="00856D31" w:rsidRPr="007427D1" w:rsidRDefault="00FC2181" w:rsidP="00704709">
      <w:pPr>
        <w:pStyle w:val="EndNoteBibliography"/>
        <w:spacing w:after="0"/>
        <w:ind w:left="709" w:hanging="709"/>
        <w:jc w:val="left"/>
        <w:rPr>
          <w:rFonts w:ascii="Times New Roman" w:hAnsi="Times New Roman" w:cs="Times New Roman"/>
          <w:lang w:val="fr-FR"/>
        </w:rPr>
      </w:pPr>
      <w:bookmarkStart w:id="19" w:name="_ENREF_19"/>
      <w:r w:rsidRPr="007427D1">
        <w:rPr>
          <w:rFonts w:ascii="Times New Roman" w:hAnsi="Times New Roman" w:cs="Times New Roman"/>
        </w:rPr>
        <w:t xml:space="preserve">Gunnar, M., Quevedo, K., 2007. The Neurobiology </w:t>
      </w:r>
      <w:r w:rsidR="00031BB5" w:rsidRPr="007427D1">
        <w:rPr>
          <w:rFonts w:ascii="Times New Roman" w:hAnsi="Times New Roman" w:cs="Times New Roman"/>
        </w:rPr>
        <w:t xml:space="preserve">of Stress and Development. </w:t>
      </w:r>
      <w:r w:rsidR="00031BB5" w:rsidRPr="007427D1">
        <w:rPr>
          <w:rFonts w:ascii="Times New Roman" w:hAnsi="Times New Roman" w:cs="Times New Roman"/>
          <w:lang w:val="fr-FR"/>
        </w:rPr>
        <w:t>Annu</w:t>
      </w:r>
      <w:r w:rsidRPr="007427D1">
        <w:rPr>
          <w:rFonts w:ascii="Times New Roman" w:hAnsi="Times New Roman" w:cs="Times New Roman"/>
          <w:lang w:val="fr-FR"/>
        </w:rPr>
        <w:t xml:space="preserve"> Rev</w:t>
      </w:r>
      <w:r w:rsidR="00031BB5" w:rsidRPr="007427D1">
        <w:rPr>
          <w:rFonts w:ascii="Times New Roman" w:hAnsi="Times New Roman" w:cs="Times New Roman"/>
          <w:lang w:val="fr-FR"/>
        </w:rPr>
        <w:t xml:space="preserve"> </w:t>
      </w:r>
    </w:p>
    <w:p w:rsidR="00FC2181" w:rsidRPr="007427D1" w:rsidRDefault="00FC2181" w:rsidP="00704709">
      <w:pPr>
        <w:pStyle w:val="DefinitionList"/>
        <w:ind w:left="709" w:hanging="1"/>
        <w:rPr>
          <w:sz w:val="22"/>
          <w:szCs w:val="22"/>
          <w:lang w:val="fr-FR"/>
        </w:rPr>
      </w:pPr>
      <w:r w:rsidRPr="007427D1">
        <w:rPr>
          <w:sz w:val="22"/>
          <w:szCs w:val="22"/>
          <w:lang w:val="fr-FR"/>
        </w:rPr>
        <w:t>Psychol 58, 145-173</w:t>
      </w:r>
      <w:r w:rsidR="00E808B0" w:rsidRPr="007427D1">
        <w:rPr>
          <w:sz w:val="22"/>
          <w:szCs w:val="22"/>
          <w:lang w:val="fr-FR"/>
        </w:rPr>
        <w:t>, http://dx.doi.org/</w:t>
      </w:r>
      <w:hyperlink r:id="rId11" w:history="1">
        <w:r w:rsidR="005469B7" w:rsidRPr="007427D1">
          <w:rPr>
            <w:rStyle w:val="Hyperlink"/>
            <w:sz w:val="22"/>
            <w:szCs w:val="22"/>
            <w:u w:val="none"/>
            <w:lang w:val="fr-FR"/>
          </w:rPr>
          <w:t>10.1146/annurev.psych.58.110405.085605</w:t>
        </w:r>
      </w:hyperlink>
      <w:r w:rsidRPr="007427D1">
        <w:rPr>
          <w:sz w:val="22"/>
          <w:szCs w:val="22"/>
          <w:lang w:val="fr-FR"/>
        </w:rPr>
        <w:t>.</w:t>
      </w:r>
      <w:bookmarkEnd w:id="19"/>
    </w:p>
    <w:p w:rsidR="00856D31" w:rsidRPr="007427D1" w:rsidRDefault="00FC2181" w:rsidP="00704709">
      <w:pPr>
        <w:pStyle w:val="EndNoteBibliography"/>
        <w:spacing w:after="0"/>
        <w:ind w:left="709" w:hanging="709"/>
        <w:jc w:val="left"/>
        <w:rPr>
          <w:rFonts w:ascii="Times New Roman" w:hAnsi="Times New Roman" w:cs="Times New Roman"/>
        </w:rPr>
      </w:pPr>
      <w:bookmarkStart w:id="20" w:name="_ENREF_20"/>
      <w:r w:rsidRPr="007427D1">
        <w:rPr>
          <w:rFonts w:ascii="Times New Roman" w:hAnsi="Times New Roman" w:cs="Times New Roman"/>
          <w:lang w:val="fr-FR"/>
        </w:rPr>
        <w:t xml:space="preserve">Hastings, P., Fortier, I., Utendale, W., Simard, L., Robaey, P., 2009. </w:t>
      </w:r>
      <w:r w:rsidRPr="007427D1">
        <w:rPr>
          <w:rFonts w:ascii="Times New Roman" w:hAnsi="Times New Roman" w:cs="Times New Roman"/>
        </w:rPr>
        <w:t xml:space="preserve">Adrenocortical </w:t>
      </w:r>
      <w:r w:rsidR="00486DA0" w:rsidRPr="007427D1">
        <w:rPr>
          <w:rFonts w:ascii="Times New Roman" w:hAnsi="Times New Roman" w:cs="Times New Roman"/>
        </w:rPr>
        <w:t>f</w:t>
      </w:r>
      <w:r w:rsidRPr="007427D1">
        <w:rPr>
          <w:rFonts w:ascii="Times New Roman" w:hAnsi="Times New Roman" w:cs="Times New Roman"/>
        </w:rPr>
        <w:t xml:space="preserve">unctioning in </w:t>
      </w:r>
    </w:p>
    <w:p w:rsidR="00FC2181" w:rsidRPr="007427D1" w:rsidRDefault="00486DA0"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lastRenderedPageBreak/>
        <w:t>b</w:t>
      </w:r>
      <w:r w:rsidR="00FC2181" w:rsidRPr="007427D1">
        <w:rPr>
          <w:rFonts w:ascii="Times New Roman" w:hAnsi="Times New Roman" w:cs="Times New Roman"/>
          <w:lang w:val="en-US"/>
        </w:rPr>
        <w:t xml:space="preserve">oys with </w:t>
      </w:r>
      <w:r w:rsidRPr="007427D1">
        <w:rPr>
          <w:rFonts w:ascii="Times New Roman" w:hAnsi="Times New Roman" w:cs="Times New Roman"/>
          <w:lang w:val="en-US"/>
        </w:rPr>
        <w:t>a</w:t>
      </w:r>
      <w:r w:rsidR="00FC2181" w:rsidRPr="007427D1">
        <w:rPr>
          <w:rFonts w:ascii="Times New Roman" w:hAnsi="Times New Roman" w:cs="Times New Roman"/>
          <w:lang w:val="en-US"/>
        </w:rPr>
        <w:t>ttention-</w:t>
      </w:r>
      <w:r w:rsidRPr="007427D1">
        <w:rPr>
          <w:rFonts w:ascii="Times New Roman" w:hAnsi="Times New Roman" w:cs="Times New Roman"/>
          <w:lang w:val="en-US"/>
        </w:rPr>
        <w:t>d</w:t>
      </w:r>
      <w:r w:rsidR="00FC2181" w:rsidRPr="007427D1">
        <w:rPr>
          <w:rFonts w:ascii="Times New Roman" w:hAnsi="Times New Roman" w:cs="Times New Roman"/>
          <w:lang w:val="en-US"/>
        </w:rPr>
        <w:t>eficit/</w:t>
      </w:r>
      <w:r w:rsidRPr="007427D1">
        <w:rPr>
          <w:rFonts w:ascii="Times New Roman" w:hAnsi="Times New Roman" w:cs="Times New Roman"/>
          <w:lang w:val="en-US"/>
        </w:rPr>
        <w:t>hyperactivity d</w:t>
      </w:r>
      <w:r w:rsidR="00FC2181" w:rsidRPr="007427D1">
        <w:rPr>
          <w:rFonts w:ascii="Times New Roman" w:hAnsi="Times New Roman" w:cs="Times New Roman"/>
          <w:lang w:val="en-US"/>
        </w:rPr>
        <w:t xml:space="preserve">isorder: </w:t>
      </w:r>
      <w:r w:rsidRPr="007427D1">
        <w:rPr>
          <w:rFonts w:ascii="Times New Roman" w:hAnsi="Times New Roman" w:cs="Times New Roman"/>
          <w:lang w:val="en-US"/>
        </w:rPr>
        <w:t>e</w:t>
      </w:r>
      <w:r w:rsidR="00FC2181" w:rsidRPr="007427D1">
        <w:rPr>
          <w:rFonts w:ascii="Times New Roman" w:hAnsi="Times New Roman" w:cs="Times New Roman"/>
          <w:lang w:val="en-US"/>
        </w:rPr>
        <w:t xml:space="preserve">xamining </w:t>
      </w:r>
      <w:r w:rsidRPr="007427D1">
        <w:rPr>
          <w:rFonts w:ascii="Times New Roman" w:hAnsi="Times New Roman" w:cs="Times New Roman"/>
          <w:lang w:val="en-US"/>
        </w:rPr>
        <w:t>s</w:t>
      </w:r>
      <w:r w:rsidR="00FC2181" w:rsidRPr="007427D1">
        <w:rPr>
          <w:rFonts w:ascii="Times New Roman" w:hAnsi="Times New Roman" w:cs="Times New Roman"/>
          <w:lang w:val="en-US"/>
        </w:rPr>
        <w:t xml:space="preserve">ubtypes of ADHD and </w:t>
      </w:r>
      <w:r w:rsidRPr="007427D1">
        <w:rPr>
          <w:rFonts w:ascii="Times New Roman" w:hAnsi="Times New Roman" w:cs="Times New Roman"/>
          <w:lang w:val="en-US"/>
        </w:rPr>
        <w:t>a</w:t>
      </w:r>
      <w:r w:rsidR="00FC2181" w:rsidRPr="007427D1">
        <w:rPr>
          <w:rFonts w:ascii="Times New Roman" w:hAnsi="Times New Roman" w:cs="Times New Roman"/>
          <w:lang w:val="en-US"/>
        </w:rPr>
        <w:t xml:space="preserve">ssociated </w:t>
      </w:r>
      <w:r w:rsidRPr="007427D1">
        <w:rPr>
          <w:rFonts w:ascii="Times New Roman" w:hAnsi="Times New Roman" w:cs="Times New Roman"/>
          <w:lang w:val="en-US"/>
        </w:rPr>
        <w:t>comorbid c</w:t>
      </w:r>
      <w:r w:rsidR="00FC2181" w:rsidRPr="007427D1">
        <w:rPr>
          <w:rFonts w:ascii="Times New Roman" w:hAnsi="Times New Roman" w:cs="Times New Roman"/>
          <w:lang w:val="en-US"/>
        </w:rPr>
        <w:t xml:space="preserve">onditions. </w:t>
      </w:r>
      <w:r w:rsidR="00687142" w:rsidRPr="007427D1">
        <w:rPr>
          <w:rFonts w:ascii="Times New Roman" w:hAnsi="Times New Roman" w:cs="Times New Roman"/>
          <w:lang w:val="en-US"/>
        </w:rPr>
        <w:t xml:space="preserve">J Abnorm </w:t>
      </w:r>
      <w:r w:rsidR="00687142" w:rsidRPr="007427D1">
        <w:rPr>
          <w:rFonts w:ascii="Times New Roman" w:hAnsi="Times New Roman" w:cs="Times New Roman"/>
          <w:iCs/>
          <w:lang w:val="en-US"/>
        </w:rPr>
        <w:t>Child</w:t>
      </w:r>
      <w:r w:rsidR="00687142" w:rsidRPr="007427D1">
        <w:rPr>
          <w:rFonts w:ascii="Times New Roman" w:hAnsi="Times New Roman" w:cs="Times New Roman"/>
          <w:lang w:val="en-US"/>
        </w:rPr>
        <w:t xml:space="preserve"> Psychol</w:t>
      </w:r>
      <w:r w:rsidR="00FC2181" w:rsidRPr="007427D1">
        <w:rPr>
          <w:rFonts w:ascii="Times New Roman" w:hAnsi="Times New Roman" w:cs="Times New Roman"/>
          <w:lang w:val="en-US"/>
        </w:rPr>
        <w:t xml:space="preserve"> 37, 565-578</w:t>
      </w:r>
      <w:r w:rsidR="00E808B0" w:rsidRPr="007427D1">
        <w:rPr>
          <w:rFonts w:ascii="Times New Roman" w:hAnsi="Times New Roman" w:cs="Times New Roman"/>
          <w:lang w:val="en-US"/>
        </w:rPr>
        <w:t>, http://dx.doi.org/</w:t>
      </w:r>
      <w:hyperlink r:id="rId12" w:history="1">
        <w:r w:rsidR="00687142" w:rsidRPr="007427D1">
          <w:rPr>
            <w:rStyle w:val="Hyperlink"/>
            <w:rFonts w:ascii="Times New Roman" w:hAnsi="Times New Roman" w:cs="Times New Roman"/>
            <w:u w:val="none"/>
            <w:lang w:val="en-US"/>
          </w:rPr>
          <w:t>10.1017/S0954579411000538</w:t>
        </w:r>
      </w:hyperlink>
      <w:r w:rsidR="00FC2181" w:rsidRPr="007427D1">
        <w:rPr>
          <w:rFonts w:ascii="Times New Roman" w:hAnsi="Times New Roman" w:cs="Times New Roman"/>
          <w:lang w:val="en-US"/>
        </w:rPr>
        <w:t>.</w:t>
      </w:r>
      <w:bookmarkEnd w:id="20"/>
    </w:p>
    <w:p w:rsidR="00856D31" w:rsidRPr="007427D1" w:rsidRDefault="00FC2181" w:rsidP="00704709">
      <w:pPr>
        <w:pStyle w:val="EndNoteBibliography"/>
        <w:spacing w:after="0"/>
        <w:ind w:left="709" w:hanging="709"/>
        <w:jc w:val="left"/>
        <w:rPr>
          <w:rFonts w:ascii="Times New Roman" w:hAnsi="Times New Roman" w:cs="Times New Roman"/>
        </w:rPr>
      </w:pPr>
      <w:bookmarkStart w:id="21" w:name="_ENREF_21"/>
      <w:r w:rsidRPr="007427D1">
        <w:rPr>
          <w:rFonts w:ascii="Times New Roman" w:hAnsi="Times New Roman" w:cs="Times New Roman"/>
        </w:rPr>
        <w:t xml:space="preserve">Hastings, P.D., Shirtcliff, E.A., Klimes-Dougan, B., Allison, A.L., Derose, L., Kendziora, K.T., Usher,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lang w:val="en-US"/>
        </w:rPr>
      </w:pPr>
      <w:r w:rsidRPr="007427D1">
        <w:rPr>
          <w:rFonts w:ascii="Times New Roman" w:hAnsi="Times New Roman" w:cs="Times New Roman"/>
          <w:lang w:val="de-DE"/>
        </w:rPr>
        <w:t xml:space="preserve">B.A., Zahn-Waxler, C., 2011. </w:t>
      </w:r>
      <w:r w:rsidRPr="007427D1">
        <w:rPr>
          <w:rFonts w:ascii="Times New Roman" w:hAnsi="Times New Roman" w:cs="Times New Roman"/>
          <w:lang w:val="en-US"/>
        </w:rPr>
        <w:t>Allostasis and the development of internalizing and externalizing problems: changing relations with physiological systems across adolescence. Dev Psychopathol 23, 1149-1165</w:t>
      </w:r>
      <w:r w:rsidR="00836576" w:rsidRPr="007427D1">
        <w:rPr>
          <w:rFonts w:ascii="Times New Roman" w:hAnsi="Times New Roman" w:cs="Times New Roman"/>
          <w:lang w:val="en-US"/>
        </w:rPr>
        <w:t>, http://dx.doi.org/</w:t>
      </w:r>
      <w:r w:rsidR="00687142" w:rsidRPr="007427D1">
        <w:rPr>
          <w:rFonts w:ascii="Times New Roman" w:hAnsi="Times New Roman" w:cs="Times New Roman"/>
          <w:lang w:val="en-US"/>
        </w:rPr>
        <w:t xml:space="preserve"> 10.1017/s0954579411000538</w:t>
      </w:r>
      <w:r w:rsidRPr="007427D1">
        <w:rPr>
          <w:rFonts w:ascii="Times New Roman" w:hAnsi="Times New Roman" w:cs="Times New Roman"/>
          <w:lang w:val="en-US"/>
        </w:rPr>
        <w:t>.</w:t>
      </w:r>
      <w:bookmarkEnd w:id="21"/>
    </w:p>
    <w:p w:rsidR="00856D31" w:rsidRPr="007427D1" w:rsidRDefault="00FC2181" w:rsidP="00704709">
      <w:pPr>
        <w:pStyle w:val="EndNoteBibliography"/>
        <w:spacing w:after="0"/>
        <w:ind w:left="709" w:hanging="709"/>
        <w:jc w:val="left"/>
        <w:rPr>
          <w:rFonts w:ascii="Times New Roman" w:hAnsi="Times New Roman" w:cs="Times New Roman"/>
        </w:rPr>
      </w:pPr>
      <w:bookmarkStart w:id="22" w:name="_ENREF_22"/>
      <w:r w:rsidRPr="007427D1">
        <w:rPr>
          <w:rFonts w:ascii="Times New Roman" w:hAnsi="Times New Roman" w:cs="Times New Roman"/>
        </w:rPr>
        <w:t xml:space="preserve">Hawes, D., Brennan, J., Dadds, M., 2009. Cortisol, callous-unemotional traits, and pathways to </w:t>
      </w:r>
    </w:p>
    <w:p w:rsidR="008B3C26" w:rsidRPr="007427D1" w:rsidRDefault="00FC2181" w:rsidP="00704709">
      <w:pPr>
        <w:pStyle w:val="DefinitionList"/>
        <w:ind w:left="709" w:hanging="1"/>
        <w:rPr>
          <w:sz w:val="22"/>
          <w:szCs w:val="22"/>
          <w:lang w:val="en-US"/>
        </w:rPr>
      </w:pPr>
      <w:r w:rsidRPr="007427D1">
        <w:rPr>
          <w:sz w:val="22"/>
          <w:szCs w:val="22"/>
          <w:lang w:val="en-US"/>
        </w:rPr>
        <w:t>antisocial behavior. Curr</w:t>
      </w:r>
      <w:r w:rsidR="008B3C26" w:rsidRPr="007427D1">
        <w:rPr>
          <w:sz w:val="22"/>
          <w:szCs w:val="22"/>
          <w:lang w:val="en-US"/>
        </w:rPr>
        <w:t xml:space="preserve"> O</w:t>
      </w:r>
      <w:r w:rsidRPr="007427D1">
        <w:rPr>
          <w:sz w:val="22"/>
          <w:szCs w:val="22"/>
          <w:lang w:val="en-US"/>
        </w:rPr>
        <w:t>pin</w:t>
      </w:r>
      <w:r w:rsidR="008B3C26" w:rsidRPr="007427D1">
        <w:rPr>
          <w:sz w:val="22"/>
          <w:szCs w:val="22"/>
          <w:lang w:val="en-US"/>
        </w:rPr>
        <w:t xml:space="preserve"> P</w:t>
      </w:r>
      <w:r w:rsidRPr="007427D1">
        <w:rPr>
          <w:sz w:val="22"/>
          <w:szCs w:val="22"/>
          <w:lang w:val="en-US"/>
        </w:rPr>
        <w:t>sychiatry 22, 357-362</w:t>
      </w:r>
      <w:r w:rsidR="00836576" w:rsidRPr="007427D1">
        <w:rPr>
          <w:sz w:val="22"/>
          <w:szCs w:val="22"/>
          <w:lang w:val="en-US"/>
        </w:rPr>
        <w:t>, http://dx.doi.org/</w:t>
      </w:r>
      <w:hyperlink r:id="rId13" w:history="1">
        <w:r w:rsidR="00687142" w:rsidRPr="007427D1">
          <w:rPr>
            <w:rStyle w:val="Hyperlink"/>
            <w:sz w:val="22"/>
            <w:szCs w:val="22"/>
            <w:u w:val="none"/>
            <w:lang w:val="en-US"/>
          </w:rPr>
          <w:t>10.1097/YCO.0b013e32832bfa6d</w:t>
        </w:r>
      </w:hyperlink>
      <w:r w:rsidRPr="007427D1">
        <w:rPr>
          <w:sz w:val="22"/>
          <w:szCs w:val="22"/>
          <w:lang w:val="en-US"/>
        </w:rPr>
        <w:t>.</w:t>
      </w:r>
      <w:bookmarkEnd w:id="22"/>
      <w:r w:rsidR="008B3C26" w:rsidRPr="007427D1">
        <w:rPr>
          <w:sz w:val="22"/>
          <w:szCs w:val="22"/>
          <w:lang w:val="en-US"/>
        </w:rPr>
        <w:t xml:space="preserve"> </w:t>
      </w:r>
    </w:p>
    <w:p w:rsidR="00856D31" w:rsidRPr="007427D1" w:rsidRDefault="00FC2181" w:rsidP="00704709">
      <w:pPr>
        <w:pStyle w:val="EndNoteBibliography"/>
        <w:spacing w:after="0"/>
        <w:ind w:left="709" w:hanging="709"/>
        <w:jc w:val="left"/>
        <w:rPr>
          <w:rFonts w:ascii="Times New Roman" w:hAnsi="Times New Roman" w:cs="Times New Roman"/>
        </w:rPr>
      </w:pPr>
      <w:bookmarkStart w:id="23" w:name="_ENREF_23"/>
      <w:r w:rsidRPr="007427D1">
        <w:rPr>
          <w:rFonts w:ascii="Times New Roman" w:hAnsi="Times New Roman" w:cs="Times New Roman"/>
        </w:rPr>
        <w:t>Ji, J., Negriff, S., Kim, H., Susman, E.J., 201</w:t>
      </w:r>
      <w:r w:rsidR="00F67873" w:rsidRPr="007427D1">
        <w:rPr>
          <w:rFonts w:ascii="Times New Roman" w:hAnsi="Times New Roman" w:cs="Times New Roman"/>
        </w:rPr>
        <w:t>6</w:t>
      </w:r>
      <w:r w:rsidRPr="007427D1">
        <w:rPr>
          <w:rFonts w:ascii="Times New Roman" w:hAnsi="Times New Roman" w:cs="Times New Roman"/>
        </w:rPr>
        <w:t xml:space="preserve">. A study of cortisol reactivity and recovery among </w:t>
      </w:r>
    </w:p>
    <w:p w:rsidR="001A5FF4" w:rsidRPr="007427D1" w:rsidRDefault="00FC2181" w:rsidP="001A5FF4">
      <w:pPr>
        <w:autoSpaceDE w:val="0"/>
        <w:autoSpaceDN w:val="0"/>
        <w:adjustRightInd w:val="0"/>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young adolescents: Heterogeneity and longitudinal stability and change. Dev</w:t>
      </w:r>
      <w:r w:rsidR="00F67873" w:rsidRPr="007427D1">
        <w:rPr>
          <w:rFonts w:ascii="Times New Roman" w:hAnsi="Times New Roman" w:cs="Times New Roman"/>
          <w:lang w:val="en-US"/>
        </w:rPr>
        <w:t xml:space="preserve"> Psychobiol, 283-302, http://dx.doi.org/10.1002/dev.21369</w:t>
      </w:r>
      <w:r w:rsidRPr="007427D1">
        <w:rPr>
          <w:rFonts w:ascii="Times New Roman" w:hAnsi="Times New Roman" w:cs="Times New Roman"/>
          <w:lang w:val="en-US"/>
        </w:rPr>
        <w:t>.</w:t>
      </w:r>
      <w:bookmarkStart w:id="24" w:name="_ENREF_24"/>
      <w:bookmarkEnd w:id="23"/>
    </w:p>
    <w:p w:rsidR="001A5FF4" w:rsidRPr="007427D1" w:rsidRDefault="001A5FF4" w:rsidP="001A5FF4">
      <w:pPr>
        <w:autoSpaceDE w:val="0"/>
        <w:autoSpaceDN w:val="0"/>
        <w:adjustRightInd w:val="0"/>
        <w:spacing w:after="0" w:line="240" w:lineRule="auto"/>
        <w:rPr>
          <w:rFonts w:ascii="Times New Roman" w:hAnsi="Times New Roman" w:cs="Times New Roman"/>
          <w:lang w:val="en-US"/>
        </w:rPr>
      </w:pPr>
      <w:r w:rsidRPr="007427D1">
        <w:rPr>
          <w:rFonts w:ascii="Times New Roman" w:hAnsi="Times New Roman" w:cs="Times New Roman"/>
          <w:lang w:val="en-US"/>
        </w:rPr>
        <w:t xml:space="preserve">Kimonis, E.R., Frick, P.J., Cauffman, E., Goldweber, A., Skeem, J. 2012. Primary and </w:t>
      </w:r>
    </w:p>
    <w:p w:rsidR="001A5FF4" w:rsidRPr="007427D1" w:rsidRDefault="001A5FF4" w:rsidP="001A5FF4">
      <w:pPr>
        <w:autoSpaceDE w:val="0"/>
        <w:autoSpaceDN w:val="0"/>
        <w:adjustRightInd w:val="0"/>
        <w:spacing w:after="0" w:line="240" w:lineRule="auto"/>
        <w:ind w:left="708"/>
        <w:rPr>
          <w:rFonts w:ascii="Times New Roman" w:hAnsi="Times New Roman" w:cs="Times New Roman"/>
        </w:rPr>
      </w:pPr>
      <w:r w:rsidRPr="007427D1">
        <w:rPr>
          <w:rFonts w:ascii="Times New Roman" w:hAnsi="Times New Roman" w:cs="Times New Roman"/>
          <w:lang w:val="en-US"/>
        </w:rPr>
        <w:t xml:space="preserve">secondary variants of juvenile psychopathy differ in emotional processing. </w:t>
      </w:r>
      <w:r w:rsidRPr="007427D1">
        <w:rPr>
          <w:rFonts w:ascii="Times New Roman" w:hAnsi="Times New Roman" w:cs="Times New Roman"/>
        </w:rPr>
        <w:t>Dev Psychopathol 24, 1091–1103, http://dx.doi.org/10.1017/S0954579412000557.</w:t>
      </w:r>
    </w:p>
    <w:p w:rsidR="00856D31" w:rsidRPr="007427D1" w:rsidRDefault="00FC2181" w:rsidP="00704709">
      <w:pPr>
        <w:pStyle w:val="EndNoteBibliography"/>
        <w:spacing w:after="0"/>
        <w:ind w:left="709" w:hanging="709"/>
        <w:jc w:val="left"/>
        <w:rPr>
          <w:rFonts w:ascii="Times New Roman" w:hAnsi="Times New Roman" w:cs="Times New Roman"/>
          <w:lang w:val="nl-NL"/>
        </w:rPr>
      </w:pPr>
      <w:r w:rsidRPr="007427D1">
        <w:rPr>
          <w:rFonts w:ascii="Times New Roman" w:hAnsi="Times New Roman" w:cs="Times New Roman"/>
          <w:lang w:val="nl-NL"/>
        </w:rPr>
        <w:t xml:space="preserve">Kort, W., Schittekatte, M., Dekker, P.H., Verhaeghe, P., Compaan, E.L., Bosmans, M., Vermeir, G., </w:t>
      </w:r>
    </w:p>
    <w:p w:rsidR="00FC2181" w:rsidRPr="007427D1" w:rsidRDefault="00FC2181" w:rsidP="00704709">
      <w:pPr>
        <w:pStyle w:val="EndNoteBibliography"/>
        <w:spacing w:after="0"/>
        <w:ind w:left="709" w:hanging="1"/>
        <w:jc w:val="left"/>
        <w:rPr>
          <w:rFonts w:ascii="Times New Roman" w:hAnsi="Times New Roman" w:cs="Times New Roman"/>
          <w:lang w:val="nl-NL"/>
        </w:rPr>
      </w:pPr>
      <w:r w:rsidRPr="007427D1">
        <w:rPr>
          <w:rFonts w:ascii="Times New Roman" w:hAnsi="Times New Roman" w:cs="Times New Roman"/>
        </w:rPr>
        <w:t xml:space="preserve">2005. WISC-III NL Wechsler Intelligence Scale for Children. </w:t>
      </w:r>
      <w:r w:rsidRPr="007427D1">
        <w:rPr>
          <w:rFonts w:ascii="Times New Roman" w:hAnsi="Times New Roman" w:cs="Times New Roman"/>
          <w:lang w:val="nl-NL"/>
        </w:rPr>
        <w:t>Derde Editie NL. Handleiding en Verantwoording. Harcourt Test Publishers/Nederlands Instituut voor Psychologen, Amsterdam.</w:t>
      </w:r>
      <w:bookmarkEnd w:id="24"/>
    </w:p>
    <w:p w:rsidR="00856D31" w:rsidRPr="007427D1" w:rsidRDefault="00FC2181" w:rsidP="00704709">
      <w:pPr>
        <w:pStyle w:val="EndNoteBibliography"/>
        <w:spacing w:after="0"/>
        <w:ind w:left="709" w:hanging="709"/>
        <w:jc w:val="left"/>
        <w:rPr>
          <w:rFonts w:ascii="Times New Roman" w:hAnsi="Times New Roman" w:cs="Times New Roman"/>
        </w:rPr>
      </w:pPr>
      <w:bookmarkStart w:id="25" w:name="_ENREF_25"/>
      <w:r w:rsidRPr="007427D1">
        <w:rPr>
          <w:rFonts w:ascii="Times New Roman" w:hAnsi="Times New Roman" w:cs="Times New Roman"/>
          <w:lang w:val="nl-NL"/>
        </w:rPr>
        <w:t xml:space="preserve">Kudielka, B.M., Buske-Kirschbaum, A., Hellhammer, D.H., Kirschbaum, C., 2004. </w:t>
      </w:r>
      <w:r w:rsidRPr="007427D1">
        <w:rPr>
          <w:rFonts w:ascii="Times New Roman" w:hAnsi="Times New Roman" w:cs="Times New Roman"/>
        </w:rPr>
        <w:t xml:space="preserve">HPA axis </w:t>
      </w:r>
    </w:p>
    <w:p w:rsidR="00FC2181" w:rsidRPr="007427D1" w:rsidRDefault="00FC2181" w:rsidP="00704709">
      <w:pPr>
        <w:pStyle w:val="EndNoteBibliography"/>
        <w:spacing w:after="0"/>
        <w:ind w:left="709" w:hanging="1"/>
        <w:jc w:val="left"/>
        <w:rPr>
          <w:rFonts w:ascii="Times New Roman" w:hAnsi="Times New Roman" w:cs="Times New Roman"/>
          <w:lang w:val="nl-NL"/>
        </w:rPr>
      </w:pPr>
      <w:r w:rsidRPr="007427D1">
        <w:rPr>
          <w:rFonts w:ascii="Times New Roman" w:hAnsi="Times New Roman" w:cs="Times New Roman"/>
        </w:rPr>
        <w:t xml:space="preserve">responses to laboratory psychosocial stress in healthy elderly adults, younger adults, and children: impact of age and gender. </w:t>
      </w:r>
      <w:r w:rsidRPr="007427D1">
        <w:rPr>
          <w:rFonts w:ascii="Times New Roman" w:hAnsi="Times New Roman" w:cs="Times New Roman"/>
          <w:lang w:val="nl-NL"/>
        </w:rPr>
        <w:t>Psychoneuroendocrinology 29, 83-98</w:t>
      </w:r>
      <w:bookmarkEnd w:id="25"/>
      <w:r w:rsidR="00687142" w:rsidRPr="007427D1">
        <w:rPr>
          <w:rFonts w:ascii="Times New Roman" w:hAnsi="Times New Roman" w:cs="Times New Roman"/>
          <w:lang w:val="nl-NL"/>
        </w:rPr>
        <w:t>.</w:t>
      </w:r>
    </w:p>
    <w:p w:rsidR="00856D31" w:rsidRPr="007427D1" w:rsidRDefault="00FC2181" w:rsidP="00704709">
      <w:pPr>
        <w:pStyle w:val="EndNoteBibliography"/>
        <w:spacing w:after="0"/>
        <w:ind w:left="709" w:hanging="709"/>
        <w:jc w:val="left"/>
        <w:rPr>
          <w:rFonts w:ascii="Times New Roman" w:hAnsi="Times New Roman" w:cs="Times New Roman"/>
        </w:rPr>
      </w:pPr>
      <w:bookmarkStart w:id="26" w:name="_ENREF_26"/>
      <w:r w:rsidRPr="007427D1">
        <w:rPr>
          <w:rFonts w:ascii="Times New Roman" w:hAnsi="Times New Roman" w:cs="Times New Roman"/>
          <w:lang w:val="nl-NL"/>
        </w:rPr>
        <w:t xml:space="preserve">Linden, W., Earle, T.L., Gerin, W., Christenfeld, N., 1997. </w:t>
      </w:r>
      <w:r w:rsidRPr="007427D1">
        <w:rPr>
          <w:rFonts w:ascii="Times New Roman" w:hAnsi="Times New Roman" w:cs="Times New Roman"/>
        </w:rPr>
        <w:t xml:space="preserve">Physiological stress reactivity and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recovery: Conceptual siblings separated at birth? </w:t>
      </w:r>
      <w:r w:rsidR="00687142" w:rsidRPr="007427D1">
        <w:rPr>
          <w:rFonts w:ascii="Times New Roman" w:hAnsi="Times New Roman" w:cs="Times New Roman"/>
          <w:lang w:val="en-US"/>
        </w:rPr>
        <w:t xml:space="preserve">J Psychosom Res </w:t>
      </w:r>
      <w:r w:rsidRPr="007427D1">
        <w:rPr>
          <w:rFonts w:ascii="Times New Roman" w:hAnsi="Times New Roman" w:cs="Times New Roman"/>
          <w:lang w:val="en-US"/>
        </w:rPr>
        <w:t xml:space="preserve"> 42, 117-135.</w:t>
      </w:r>
      <w:bookmarkEnd w:id="26"/>
    </w:p>
    <w:p w:rsidR="00856D31" w:rsidRPr="007427D1" w:rsidRDefault="00FC2181" w:rsidP="00704709">
      <w:pPr>
        <w:pStyle w:val="EndNoteBibliography"/>
        <w:spacing w:after="0"/>
        <w:ind w:left="709" w:hanging="709"/>
        <w:jc w:val="left"/>
        <w:rPr>
          <w:rFonts w:ascii="Times New Roman" w:hAnsi="Times New Roman" w:cs="Times New Roman"/>
        </w:rPr>
      </w:pPr>
      <w:bookmarkStart w:id="27" w:name="_ENREF_27"/>
      <w:r w:rsidRPr="007427D1">
        <w:rPr>
          <w:rFonts w:ascii="Times New Roman" w:hAnsi="Times New Roman" w:cs="Times New Roman"/>
        </w:rPr>
        <w:t xml:space="preserve">Loney, B., Butler, M., Lima, E., Counts, C., Eckel, L., 2006. The relation between salivary cortisol,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callous-unemotional traits, and conduct problems in an adolescent non-referred sample. </w:t>
      </w:r>
      <w:r w:rsidR="004E4AE0" w:rsidRPr="007427D1">
        <w:rPr>
          <w:rFonts w:ascii="Times New Roman" w:hAnsi="Times New Roman" w:cs="Times New Roman"/>
          <w:lang w:val="en-US"/>
        </w:rPr>
        <w:t xml:space="preserve">J </w:t>
      </w:r>
      <w:r w:rsidR="00E43069" w:rsidRPr="007427D1">
        <w:rPr>
          <w:rFonts w:ascii="Times New Roman" w:hAnsi="Times New Roman" w:cs="Times New Roman"/>
          <w:lang w:val="en-US"/>
        </w:rPr>
        <w:t xml:space="preserve">Child </w:t>
      </w:r>
      <w:r w:rsidR="004E4AE0" w:rsidRPr="007427D1">
        <w:rPr>
          <w:rFonts w:ascii="Times New Roman" w:hAnsi="Times New Roman" w:cs="Times New Roman"/>
          <w:lang w:val="en-US"/>
        </w:rPr>
        <w:t>Psychol Psychiatry</w:t>
      </w:r>
      <w:r w:rsidRPr="007427D1">
        <w:rPr>
          <w:rFonts w:ascii="Times New Roman" w:hAnsi="Times New Roman" w:cs="Times New Roman"/>
          <w:lang w:val="en-US"/>
        </w:rPr>
        <w:t xml:space="preserve"> 47, 30-36</w:t>
      </w:r>
      <w:r w:rsidR="00836576" w:rsidRPr="007427D1">
        <w:rPr>
          <w:rFonts w:ascii="Times New Roman" w:hAnsi="Times New Roman" w:cs="Times New Roman"/>
          <w:lang w:val="en-US"/>
        </w:rPr>
        <w:t>, http://dx.doi.org</w:t>
      </w:r>
      <w:proofErr w:type="gramStart"/>
      <w:r w:rsidR="00836576" w:rsidRPr="007427D1">
        <w:rPr>
          <w:rFonts w:ascii="Times New Roman" w:hAnsi="Times New Roman" w:cs="Times New Roman"/>
          <w:lang w:val="en-US"/>
        </w:rPr>
        <w:t>/</w:t>
      </w:r>
      <w:r w:rsidR="004E4AE0" w:rsidRPr="007427D1">
        <w:rPr>
          <w:rFonts w:ascii="Times New Roman" w:hAnsi="Times New Roman" w:cs="Times New Roman"/>
          <w:lang w:val="en-US"/>
        </w:rPr>
        <w:t xml:space="preserve"> </w:t>
      </w:r>
      <w:proofErr w:type="gramEnd"/>
      <w:r w:rsidR="00522F52" w:rsidRPr="007427D1">
        <w:fldChar w:fldCharType="begin"/>
      </w:r>
      <w:r w:rsidR="007C047C" w:rsidRPr="007427D1">
        <w:rPr>
          <w:lang w:val="en-US"/>
        </w:rPr>
        <w:instrText>HYPERLINK "//dx.doi.org/10.1111/j.1469-7610.2005.01444.x"</w:instrText>
      </w:r>
      <w:r w:rsidR="00522F52" w:rsidRPr="007427D1">
        <w:fldChar w:fldCharType="separate"/>
      </w:r>
      <w:r w:rsidR="004E4AE0" w:rsidRPr="007427D1">
        <w:rPr>
          <w:rStyle w:val="Hyperlink"/>
          <w:rFonts w:ascii="Times New Roman" w:hAnsi="Times New Roman" w:cs="Times New Roman"/>
          <w:u w:val="none"/>
          <w:lang w:val="en-US"/>
        </w:rPr>
        <w:t>10.1111/j.1469-7610.2005.01444.x</w:t>
      </w:r>
      <w:r w:rsidR="00522F52" w:rsidRPr="007427D1">
        <w:fldChar w:fldCharType="end"/>
      </w:r>
      <w:r w:rsidRPr="007427D1">
        <w:rPr>
          <w:rFonts w:ascii="Times New Roman" w:hAnsi="Times New Roman" w:cs="Times New Roman"/>
          <w:lang w:val="en-US"/>
        </w:rPr>
        <w:t>.</w:t>
      </w:r>
      <w:bookmarkEnd w:id="27"/>
    </w:p>
    <w:p w:rsidR="00856D31" w:rsidRPr="007427D1" w:rsidRDefault="00FC2181" w:rsidP="00704709">
      <w:pPr>
        <w:pStyle w:val="EndNoteBibliography"/>
        <w:spacing w:after="0"/>
        <w:ind w:left="709" w:hanging="709"/>
        <w:jc w:val="left"/>
        <w:rPr>
          <w:rFonts w:ascii="Times New Roman" w:hAnsi="Times New Roman" w:cs="Times New Roman"/>
        </w:rPr>
      </w:pPr>
      <w:bookmarkStart w:id="28" w:name="_ENREF_28"/>
      <w:r w:rsidRPr="007427D1">
        <w:rPr>
          <w:rFonts w:ascii="Times New Roman" w:hAnsi="Times New Roman" w:cs="Times New Roman"/>
        </w:rPr>
        <w:t xml:space="preserve">McBurnett, K., Lahey, B.B., Frick, P.J., Risch, C., Loeber, R., Hart, E.L., Christ, M.A., Hanson, K.S.,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1991. Anxiety, inhibition, and conduct disorder in children: II. Relation to salivary cortisol. </w:t>
      </w:r>
      <w:r w:rsidR="00F503C1" w:rsidRPr="007427D1">
        <w:rPr>
          <w:rFonts w:ascii="Times New Roman" w:hAnsi="Times New Roman" w:cs="Times New Roman"/>
          <w:lang w:val="en-US"/>
        </w:rPr>
        <w:t>J Am Acad Child Adolesc Psychiatry</w:t>
      </w:r>
      <w:r w:rsidRPr="007427D1">
        <w:rPr>
          <w:rFonts w:ascii="Times New Roman" w:hAnsi="Times New Roman" w:cs="Times New Roman"/>
          <w:lang w:val="en-US"/>
        </w:rPr>
        <w:t xml:space="preserve"> 30, 192-196</w:t>
      </w:r>
      <w:r w:rsidR="00836576" w:rsidRPr="007427D1">
        <w:rPr>
          <w:rFonts w:ascii="Times New Roman" w:hAnsi="Times New Roman" w:cs="Times New Roman"/>
          <w:lang w:val="en-US"/>
        </w:rPr>
        <w:t>, http://dx.doi.org/</w:t>
      </w:r>
      <w:hyperlink r:id="rId14" w:history="1">
        <w:r w:rsidR="00F503C1" w:rsidRPr="007427D1">
          <w:rPr>
            <w:rStyle w:val="Hyperlink"/>
            <w:rFonts w:ascii="Times New Roman" w:hAnsi="Times New Roman" w:cs="Times New Roman"/>
            <w:u w:val="none"/>
            <w:lang w:val="en-US"/>
          </w:rPr>
          <w:t>10.1097/00004583-199103000-00005</w:t>
        </w:r>
      </w:hyperlink>
      <w:r w:rsidRPr="007427D1">
        <w:rPr>
          <w:rFonts w:ascii="Times New Roman" w:hAnsi="Times New Roman" w:cs="Times New Roman"/>
          <w:lang w:val="en-US"/>
        </w:rPr>
        <w:t>.</w:t>
      </w:r>
      <w:bookmarkEnd w:id="28"/>
    </w:p>
    <w:p w:rsidR="00856D31" w:rsidRPr="007427D1" w:rsidRDefault="00FC2181" w:rsidP="00704709">
      <w:pPr>
        <w:pStyle w:val="EndNoteBibliography"/>
        <w:spacing w:after="0"/>
        <w:ind w:left="709" w:hanging="709"/>
        <w:jc w:val="left"/>
        <w:rPr>
          <w:rFonts w:ascii="Times New Roman" w:hAnsi="Times New Roman" w:cs="Times New Roman"/>
        </w:rPr>
      </w:pPr>
      <w:bookmarkStart w:id="29" w:name="_ENREF_30"/>
      <w:r w:rsidRPr="007427D1">
        <w:rPr>
          <w:rFonts w:ascii="Times New Roman" w:hAnsi="Times New Roman" w:cs="Times New Roman"/>
          <w:lang w:val="de-DE"/>
        </w:rPr>
        <w:t xml:space="preserve">Meuwly, N., Bodenmann, G., Germann, J., Bradbury, T., Ditzen, B., Heinrichs, M., 2012. </w:t>
      </w:r>
      <w:r w:rsidRPr="007427D1">
        <w:rPr>
          <w:rFonts w:ascii="Times New Roman" w:hAnsi="Times New Roman" w:cs="Times New Roman"/>
        </w:rPr>
        <w:t xml:space="preserve">Dyadic </w:t>
      </w:r>
    </w:p>
    <w:p w:rsidR="00FC2181" w:rsidRPr="007427D1" w:rsidRDefault="00FC2181" w:rsidP="00704709">
      <w:pPr>
        <w:pStyle w:val="DefinitionList"/>
        <w:ind w:left="709" w:hanging="1"/>
        <w:rPr>
          <w:sz w:val="22"/>
          <w:szCs w:val="22"/>
          <w:lang w:val="en-US"/>
        </w:rPr>
      </w:pPr>
      <w:r w:rsidRPr="007427D1">
        <w:rPr>
          <w:sz w:val="22"/>
          <w:szCs w:val="22"/>
          <w:lang w:val="en-US"/>
        </w:rPr>
        <w:t xml:space="preserve">coping, insecure attachment, and cortisol stress recovery following experimentally induced stress. </w:t>
      </w:r>
      <w:r w:rsidR="00F503C1" w:rsidRPr="007427D1">
        <w:rPr>
          <w:sz w:val="22"/>
          <w:szCs w:val="22"/>
          <w:lang w:val="en-US"/>
        </w:rPr>
        <w:t xml:space="preserve">J </w:t>
      </w:r>
      <w:proofErr w:type="gramStart"/>
      <w:r w:rsidR="00F503C1" w:rsidRPr="007427D1">
        <w:rPr>
          <w:sz w:val="22"/>
          <w:szCs w:val="22"/>
          <w:lang w:val="en-US"/>
        </w:rPr>
        <w:t>Fam</w:t>
      </w:r>
      <w:proofErr w:type="gramEnd"/>
      <w:r w:rsidR="00F503C1" w:rsidRPr="007427D1">
        <w:rPr>
          <w:sz w:val="22"/>
          <w:szCs w:val="22"/>
          <w:lang w:val="en-US"/>
        </w:rPr>
        <w:t xml:space="preserve"> Psychol</w:t>
      </w:r>
      <w:r w:rsidRPr="007427D1">
        <w:rPr>
          <w:sz w:val="22"/>
          <w:szCs w:val="22"/>
          <w:lang w:val="en-US"/>
        </w:rPr>
        <w:t xml:space="preserve"> 26, 937-947</w:t>
      </w:r>
      <w:r w:rsidR="00836576" w:rsidRPr="007427D1">
        <w:rPr>
          <w:sz w:val="22"/>
          <w:szCs w:val="22"/>
          <w:lang w:val="en-US"/>
        </w:rPr>
        <w:t>, http://dx.doi.org/</w:t>
      </w:r>
      <w:hyperlink r:id="rId15" w:history="1">
        <w:r w:rsidR="00F503C1" w:rsidRPr="007427D1">
          <w:rPr>
            <w:rStyle w:val="Hyperlink"/>
            <w:sz w:val="22"/>
            <w:szCs w:val="22"/>
            <w:u w:val="none"/>
            <w:lang w:val="en-US"/>
          </w:rPr>
          <w:t>10.1037/a0030356</w:t>
        </w:r>
      </w:hyperlink>
      <w:r w:rsidRPr="007427D1">
        <w:rPr>
          <w:sz w:val="22"/>
          <w:szCs w:val="22"/>
          <w:lang w:val="en-US"/>
        </w:rPr>
        <w:t>.</w:t>
      </w:r>
      <w:bookmarkEnd w:id="29"/>
    </w:p>
    <w:p w:rsidR="00856D31" w:rsidRPr="007427D1" w:rsidRDefault="00FC2181" w:rsidP="00704709">
      <w:pPr>
        <w:pStyle w:val="EndNoteBibliography"/>
        <w:spacing w:after="0"/>
        <w:ind w:left="709" w:hanging="709"/>
        <w:jc w:val="left"/>
        <w:rPr>
          <w:rFonts w:ascii="Times New Roman" w:hAnsi="Times New Roman" w:cs="Times New Roman"/>
        </w:rPr>
      </w:pPr>
      <w:bookmarkStart w:id="30" w:name="_ENREF_31"/>
      <w:r w:rsidRPr="007427D1">
        <w:rPr>
          <w:rFonts w:ascii="Times New Roman" w:hAnsi="Times New Roman" w:cs="Times New Roman"/>
        </w:rPr>
        <w:t xml:space="preserve">Mills Koonce, W., Wagner, N., Willoughby, M., Stifter, C., Blair, C., Granger, D., 2015. Greater fear </w:t>
      </w:r>
    </w:p>
    <w:p w:rsidR="001D0206" w:rsidRPr="007427D1" w:rsidRDefault="00FC2181" w:rsidP="001D0206">
      <w:pPr>
        <w:pStyle w:val="DefinitionList"/>
        <w:ind w:left="709" w:hanging="1"/>
        <w:rPr>
          <w:sz w:val="22"/>
          <w:szCs w:val="22"/>
          <w:lang w:val="en-US"/>
        </w:rPr>
      </w:pPr>
      <w:r w:rsidRPr="007427D1">
        <w:rPr>
          <w:sz w:val="22"/>
          <w:szCs w:val="22"/>
          <w:lang w:val="en-US"/>
        </w:rPr>
        <w:t xml:space="preserve">reactivity and psychophysiological hyperactivity among infants with later conduct problems and callous-unemotional traits. </w:t>
      </w:r>
      <w:hyperlink w:history="1">
        <w:r w:rsidR="00F503C1" w:rsidRPr="007427D1">
          <w:rPr>
            <w:rStyle w:val="Hyperlink"/>
            <w:color w:val="auto"/>
            <w:sz w:val="22"/>
            <w:szCs w:val="22"/>
            <w:u w:val="none"/>
            <w:lang w:val="en-US"/>
          </w:rPr>
          <w:t>J Child Psychol Psychiatry</w:t>
        </w:r>
      </w:hyperlink>
      <w:r w:rsidRPr="007427D1">
        <w:rPr>
          <w:sz w:val="22"/>
          <w:szCs w:val="22"/>
          <w:lang w:val="en-US"/>
        </w:rPr>
        <w:t xml:space="preserve"> </w:t>
      </w:r>
      <w:proofErr w:type="gramStart"/>
      <w:r w:rsidRPr="007427D1">
        <w:rPr>
          <w:sz w:val="22"/>
          <w:szCs w:val="22"/>
          <w:lang w:val="en-US"/>
        </w:rPr>
        <w:t>56, 147-154</w:t>
      </w:r>
      <w:r w:rsidR="00836576" w:rsidRPr="007427D1">
        <w:rPr>
          <w:sz w:val="22"/>
          <w:szCs w:val="22"/>
          <w:lang w:val="en-US"/>
        </w:rPr>
        <w:t>, http://dx.doi.org/</w:t>
      </w:r>
      <w:hyperlink r:id="rId16" w:history="1">
        <w:r w:rsidR="00F503C1" w:rsidRPr="007427D1">
          <w:rPr>
            <w:rStyle w:val="Hyperlink"/>
            <w:color w:val="auto"/>
            <w:sz w:val="22"/>
            <w:szCs w:val="22"/>
            <w:u w:val="none"/>
            <w:lang w:val="en-US"/>
          </w:rPr>
          <w:t>10.1111/jcpp.12289</w:t>
        </w:r>
      </w:hyperlink>
      <w:r w:rsidRPr="007427D1">
        <w:rPr>
          <w:sz w:val="22"/>
          <w:szCs w:val="22"/>
          <w:lang w:val="en-US"/>
        </w:rPr>
        <w:t>.</w:t>
      </w:r>
      <w:bookmarkEnd w:id="30"/>
      <w:proofErr w:type="gramEnd"/>
    </w:p>
    <w:p w:rsidR="007B4B8E" w:rsidRPr="007427D1" w:rsidRDefault="0050321A" w:rsidP="007B4B8E">
      <w:pPr>
        <w:pStyle w:val="DefinitionList"/>
        <w:ind w:left="0"/>
        <w:rPr>
          <w:lang w:val="en-US"/>
        </w:rPr>
      </w:pPr>
      <w:r w:rsidRPr="007427D1">
        <w:rPr>
          <w:sz w:val="22"/>
          <w:szCs w:val="22"/>
          <w:lang w:val="en-US"/>
        </w:rPr>
        <w:t>Northover, C., Thapar, A., Langley, K., Fairchild, G., van Goozen, S.</w:t>
      </w:r>
      <w:r w:rsidR="007B4B8E" w:rsidRPr="007427D1">
        <w:rPr>
          <w:sz w:val="22"/>
          <w:szCs w:val="22"/>
          <w:lang w:val="en-US"/>
        </w:rPr>
        <w:t>H.M.</w:t>
      </w:r>
      <w:r w:rsidRPr="007427D1">
        <w:rPr>
          <w:sz w:val="22"/>
          <w:szCs w:val="22"/>
          <w:lang w:val="en-US"/>
        </w:rPr>
        <w:t xml:space="preserve"> 2016. </w:t>
      </w:r>
      <w:bookmarkStart w:id="31" w:name="_ENREF_32"/>
      <w:r w:rsidRPr="007427D1">
        <w:rPr>
          <w:sz w:val="22"/>
          <w:szCs w:val="22"/>
          <w:lang w:val="en-US"/>
        </w:rPr>
        <w:t xml:space="preserve">Cortisol </w:t>
      </w:r>
      <w:r w:rsidR="001D0206" w:rsidRPr="007427D1">
        <w:rPr>
          <w:lang w:val="en-US"/>
        </w:rPr>
        <w:t xml:space="preserve"> l</w:t>
      </w:r>
      <w:r w:rsidRPr="007427D1">
        <w:rPr>
          <w:sz w:val="22"/>
          <w:szCs w:val="22"/>
          <w:lang w:val="en-US"/>
        </w:rPr>
        <w:t>evels</w:t>
      </w:r>
      <w:r w:rsidR="001D0206" w:rsidRPr="007427D1">
        <w:rPr>
          <w:lang w:val="en-US"/>
        </w:rPr>
        <w:t xml:space="preserve"> </w:t>
      </w:r>
      <w:r w:rsidRPr="007427D1">
        <w:rPr>
          <w:sz w:val="22"/>
          <w:szCs w:val="22"/>
          <w:lang w:val="en-US"/>
        </w:rPr>
        <w:t>at</w:t>
      </w:r>
      <w:r w:rsidR="001D0206" w:rsidRPr="007427D1">
        <w:rPr>
          <w:lang w:val="en-US"/>
        </w:rPr>
        <w:t xml:space="preserve"> </w:t>
      </w:r>
    </w:p>
    <w:p w:rsidR="0050321A" w:rsidRPr="007427D1" w:rsidRDefault="0050321A" w:rsidP="007B4B8E">
      <w:pPr>
        <w:pStyle w:val="DefinitionList"/>
        <w:ind w:left="708"/>
        <w:rPr>
          <w:sz w:val="22"/>
          <w:szCs w:val="22"/>
          <w:lang w:val="en-US"/>
        </w:rPr>
      </w:pPr>
      <w:r w:rsidRPr="007427D1">
        <w:rPr>
          <w:sz w:val="22"/>
          <w:szCs w:val="22"/>
          <w:lang w:val="en-US"/>
        </w:rPr>
        <w:t>baseline</w:t>
      </w:r>
      <w:r w:rsidR="001D0206" w:rsidRPr="007427D1">
        <w:rPr>
          <w:lang w:val="en-US"/>
        </w:rPr>
        <w:t xml:space="preserve"> </w:t>
      </w:r>
      <w:r w:rsidRPr="007427D1">
        <w:rPr>
          <w:sz w:val="22"/>
          <w:szCs w:val="22"/>
          <w:lang w:val="en-US"/>
        </w:rPr>
        <w:t>and</w:t>
      </w:r>
      <w:r w:rsidR="001D0206" w:rsidRPr="007427D1">
        <w:rPr>
          <w:lang w:val="en-US"/>
        </w:rPr>
        <w:t xml:space="preserve"> </w:t>
      </w:r>
      <w:r w:rsidRPr="007427D1">
        <w:rPr>
          <w:sz w:val="22"/>
          <w:szCs w:val="22"/>
          <w:lang w:val="en-US"/>
        </w:rPr>
        <w:t>under</w:t>
      </w:r>
      <w:r w:rsidR="001D0206" w:rsidRPr="007427D1">
        <w:rPr>
          <w:lang w:val="en-US"/>
        </w:rPr>
        <w:t xml:space="preserve"> </w:t>
      </w:r>
      <w:r w:rsidRPr="007427D1">
        <w:rPr>
          <w:sz w:val="22"/>
          <w:szCs w:val="22"/>
          <w:lang w:val="en-US"/>
        </w:rPr>
        <w:t>stress</w:t>
      </w:r>
      <w:r w:rsidR="001D0206" w:rsidRPr="007427D1">
        <w:rPr>
          <w:lang w:val="en-US"/>
        </w:rPr>
        <w:t xml:space="preserve"> </w:t>
      </w:r>
      <w:r w:rsidRPr="007427D1">
        <w:rPr>
          <w:sz w:val="22"/>
          <w:szCs w:val="22"/>
          <w:lang w:val="en-US"/>
        </w:rPr>
        <w:t>in</w:t>
      </w:r>
      <w:r w:rsidR="001D0206" w:rsidRPr="007427D1">
        <w:rPr>
          <w:lang w:val="en-US"/>
        </w:rPr>
        <w:t xml:space="preserve"> </w:t>
      </w:r>
      <w:r w:rsidRPr="007427D1">
        <w:rPr>
          <w:sz w:val="22"/>
          <w:szCs w:val="22"/>
          <w:lang w:val="en-US"/>
        </w:rPr>
        <w:t>adolescent</w:t>
      </w:r>
      <w:r w:rsidR="001D0206" w:rsidRPr="007427D1">
        <w:rPr>
          <w:lang w:val="en-US"/>
        </w:rPr>
        <w:t xml:space="preserve"> </w:t>
      </w:r>
      <w:r w:rsidRPr="007427D1">
        <w:rPr>
          <w:sz w:val="22"/>
          <w:szCs w:val="22"/>
          <w:lang w:val="en-US"/>
        </w:rPr>
        <w:t>males</w:t>
      </w:r>
      <w:r w:rsidR="001D0206" w:rsidRPr="007427D1">
        <w:rPr>
          <w:lang w:val="en-US"/>
        </w:rPr>
        <w:t xml:space="preserve"> </w:t>
      </w:r>
      <w:r w:rsidRPr="007427D1">
        <w:rPr>
          <w:sz w:val="22"/>
          <w:szCs w:val="22"/>
          <w:lang w:val="en-US"/>
        </w:rPr>
        <w:t>with attention-deficit hyperactivity</w:t>
      </w:r>
      <w:r w:rsidR="001D0206" w:rsidRPr="007427D1">
        <w:rPr>
          <w:lang w:val="en-US"/>
        </w:rPr>
        <w:t xml:space="preserve"> </w:t>
      </w:r>
      <w:r w:rsidRPr="007427D1">
        <w:rPr>
          <w:sz w:val="22"/>
          <w:szCs w:val="22"/>
          <w:lang w:val="en-US"/>
        </w:rPr>
        <w:t>disorder,</w:t>
      </w:r>
      <w:r w:rsidR="001D0206" w:rsidRPr="007427D1">
        <w:rPr>
          <w:lang w:val="en-US"/>
        </w:rPr>
        <w:t xml:space="preserve"> </w:t>
      </w:r>
      <w:r w:rsidRPr="007427D1">
        <w:rPr>
          <w:sz w:val="22"/>
          <w:szCs w:val="22"/>
          <w:lang w:val="en-US"/>
        </w:rPr>
        <w:t>with</w:t>
      </w:r>
      <w:r w:rsidR="001D0206" w:rsidRPr="007427D1">
        <w:rPr>
          <w:lang w:val="en-US"/>
        </w:rPr>
        <w:t xml:space="preserve"> </w:t>
      </w:r>
      <w:r w:rsidRPr="007427D1">
        <w:rPr>
          <w:sz w:val="22"/>
          <w:szCs w:val="22"/>
          <w:lang w:val="en-US"/>
        </w:rPr>
        <w:t>or</w:t>
      </w:r>
      <w:r w:rsidR="001D0206" w:rsidRPr="007427D1">
        <w:rPr>
          <w:lang w:val="en-US"/>
        </w:rPr>
        <w:t xml:space="preserve"> </w:t>
      </w:r>
      <w:r w:rsidRPr="007427D1">
        <w:rPr>
          <w:sz w:val="22"/>
          <w:szCs w:val="22"/>
          <w:lang w:val="en-US"/>
        </w:rPr>
        <w:t>without</w:t>
      </w:r>
      <w:r w:rsidR="001D0206" w:rsidRPr="007427D1">
        <w:rPr>
          <w:lang w:val="en-US"/>
        </w:rPr>
        <w:t xml:space="preserve"> </w:t>
      </w:r>
      <w:r w:rsidRPr="007427D1">
        <w:rPr>
          <w:sz w:val="22"/>
          <w:szCs w:val="22"/>
          <w:lang w:val="en-US"/>
        </w:rPr>
        <w:t>comorbid conduct disorder. Psychiatry Res</w:t>
      </w:r>
      <w:r w:rsidR="001D0206" w:rsidRPr="007427D1">
        <w:rPr>
          <w:sz w:val="22"/>
          <w:szCs w:val="22"/>
          <w:lang w:val="en-US"/>
        </w:rPr>
        <w:t xml:space="preserve"> 242, 130-136, </w:t>
      </w:r>
      <w:r w:rsidR="001D0206" w:rsidRPr="007427D1">
        <w:rPr>
          <w:lang w:val="en-US"/>
        </w:rPr>
        <w:t>h</w:t>
      </w:r>
      <w:r w:rsidR="001D0206" w:rsidRPr="007427D1">
        <w:rPr>
          <w:sz w:val="22"/>
          <w:szCs w:val="22"/>
          <w:lang w:val="en-US"/>
        </w:rPr>
        <w:t>ttp://dx.doi.org/10.1016/j.psychres.2016.05.052.</w:t>
      </w:r>
    </w:p>
    <w:p w:rsidR="00856D31" w:rsidRPr="007427D1" w:rsidRDefault="00FC2181" w:rsidP="00704709">
      <w:pPr>
        <w:pStyle w:val="EndNoteBibliography"/>
        <w:spacing w:after="0"/>
        <w:ind w:left="709" w:hanging="709"/>
        <w:jc w:val="left"/>
        <w:rPr>
          <w:rFonts w:ascii="Times New Roman" w:hAnsi="Times New Roman" w:cs="Times New Roman"/>
        </w:rPr>
      </w:pPr>
      <w:r w:rsidRPr="007427D1">
        <w:rPr>
          <w:rFonts w:ascii="Times New Roman" w:hAnsi="Times New Roman" w:cs="Times New Roman"/>
        </w:rPr>
        <w:t xml:space="preserve">Pajer, K., Gardner, W., Rubin, R.T., Perel, J., Neal, S., 2001. Decreased cortisol levels in adolescent </w:t>
      </w:r>
    </w:p>
    <w:p w:rsidR="00FC2181" w:rsidRPr="007427D1" w:rsidRDefault="00FC2181" w:rsidP="00704709">
      <w:pPr>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girls with conduct disorder. </w:t>
      </w:r>
      <w:hyperlink w:history="1">
        <w:r w:rsidR="00F503C1" w:rsidRPr="007427D1">
          <w:rPr>
            <w:rStyle w:val="Hyperlink"/>
            <w:rFonts w:ascii="Times New Roman" w:hAnsi="Times New Roman" w:cs="Times New Roman"/>
            <w:u w:val="none"/>
            <w:lang w:val="en-US"/>
          </w:rPr>
          <w:t>Arch Gen Psychiatry</w:t>
        </w:r>
      </w:hyperlink>
      <w:r w:rsidRPr="007427D1">
        <w:rPr>
          <w:rFonts w:ascii="Times New Roman" w:hAnsi="Times New Roman" w:cs="Times New Roman"/>
          <w:lang w:val="en-US"/>
        </w:rPr>
        <w:t xml:space="preserve"> </w:t>
      </w:r>
      <w:r w:rsidRPr="007427D1">
        <w:rPr>
          <w:rFonts w:ascii="Times New Roman" w:hAnsi="Times New Roman" w:cs="Times New Roman"/>
        </w:rPr>
        <w:t>58, 297-302.</w:t>
      </w:r>
      <w:bookmarkEnd w:id="31"/>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32" w:name="_ENREF_33"/>
      <w:r w:rsidRPr="007427D1">
        <w:rPr>
          <w:rFonts w:ascii="Times New Roman" w:hAnsi="Times New Roman" w:cs="Times New Roman"/>
          <w:lang w:val="nl-NL"/>
        </w:rPr>
        <w:t xml:space="preserve">Popma, A., Jansen, L.M., Vermeiren, R., Steiner, H., Raine, A., Van Goozen, S.H.M., Van Engeland, </w:t>
      </w:r>
    </w:p>
    <w:p w:rsidR="00FC2181" w:rsidRPr="007427D1" w:rsidRDefault="00FC2181" w:rsidP="00704709">
      <w:pPr>
        <w:autoSpaceDE w:val="0"/>
        <w:autoSpaceDN w:val="0"/>
        <w:adjustRightInd w:val="0"/>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H., Doreleijers, T.A., 2006. Hypothalamus pituitary adrenal axis and autonomic activity during stress in delinquent male adolescents and controls. </w:t>
      </w:r>
      <w:r w:rsidRPr="007427D1">
        <w:rPr>
          <w:rFonts w:ascii="Times New Roman" w:hAnsi="Times New Roman" w:cs="Times New Roman"/>
        </w:rPr>
        <w:t>Psychoneuroendocrinology 31, 948-957</w:t>
      </w:r>
      <w:r w:rsidR="00836576" w:rsidRPr="007427D1">
        <w:rPr>
          <w:rFonts w:ascii="Times New Roman" w:hAnsi="Times New Roman" w:cs="Times New Roman"/>
        </w:rPr>
        <w:t>, http://dx.doi.org/</w:t>
      </w:r>
      <w:r w:rsidR="00F503C1" w:rsidRPr="007427D1">
        <w:rPr>
          <w:rFonts w:ascii="Times New Roman" w:hAnsi="Times New Roman" w:cs="Times New Roman"/>
        </w:rPr>
        <w:t>10.1016/j.psyneuen.2006.05.005</w:t>
      </w:r>
      <w:r w:rsidRPr="007427D1">
        <w:rPr>
          <w:rFonts w:ascii="Times New Roman" w:hAnsi="Times New Roman" w:cs="Times New Roman"/>
        </w:rPr>
        <w:t>.</w:t>
      </w:r>
      <w:bookmarkEnd w:id="32"/>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33" w:name="_ENREF_34"/>
      <w:r w:rsidRPr="007427D1">
        <w:rPr>
          <w:rFonts w:ascii="Times New Roman" w:hAnsi="Times New Roman" w:cs="Times New Roman"/>
          <w:lang w:val="nl-NL"/>
        </w:rPr>
        <w:t xml:space="preserve">Poustka, L., Maras, A., Hohm, E., Fellinger, J., Holtmann, M., Banaschewski, T., Lewicka, S., </w:t>
      </w:r>
    </w:p>
    <w:p w:rsidR="00FC2181" w:rsidRPr="007427D1" w:rsidRDefault="00FC2181" w:rsidP="00704709">
      <w:pPr>
        <w:pStyle w:val="DefinitionList"/>
        <w:ind w:left="709" w:hanging="1"/>
        <w:rPr>
          <w:sz w:val="22"/>
          <w:szCs w:val="22"/>
          <w:lang w:val="de-DE"/>
        </w:rPr>
      </w:pPr>
      <w:r w:rsidRPr="007427D1">
        <w:rPr>
          <w:sz w:val="22"/>
          <w:szCs w:val="22"/>
          <w:lang w:val="de-DE"/>
        </w:rPr>
        <w:t xml:space="preserve">Schmidt, M., Esser, G., Laucht, M., 2010. </w:t>
      </w:r>
      <w:r w:rsidRPr="007427D1">
        <w:rPr>
          <w:sz w:val="22"/>
          <w:szCs w:val="22"/>
          <w:lang w:val="en-US"/>
        </w:rPr>
        <w:t xml:space="preserve">Negative association between plasma cortisol levels and aggression in a high-risk community sample of adolescents. </w:t>
      </w:r>
      <w:r w:rsidR="00462E78" w:rsidRPr="007427D1">
        <w:rPr>
          <w:sz w:val="22"/>
          <w:szCs w:val="22"/>
          <w:lang w:val="de-DE"/>
        </w:rPr>
        <w:t>J Neural Transm</w:t>
      </w:r>
      <w:r w:rsidRPr="007427D1">
        <w:rPr>
          <w:sz w:val="22"/>
          <w:szCs w:val="22"/>
          <w:lang w:val="de-DE"/>
        </w:rPr>
        <w:t xml:space="preserve"> 117, 621-627</w:t>
      </w:r>
      <w:r w:rsidR="00836576" w:rsidRPr="007427D1">
        <w:rPr>
          <w:sz w:val="22"/>
          <w:szCs w:val="22"/>
          <w:lang w:val="de-DE"/>
        </w:rPr>
        <w:t>, http://dx.doi.org/</w:t>
      </w:r>
      <w:hyperlink r:id="rId17" w:history="1">
        <w:r w:rsidR="00F503C1" w:rsidRPr="007427D1">
          <w:rPr>
            <w:rStyle w:val="Hyperlink"/>
            <w:sz w:val="22"/>
            <w:szCs w:val="22"/>
            <w:u w:val="none"/>
            <w:lang w:val="de-DE"/>
          </w:rPr>
          <w:t>10.1007/s00702-010-0386-7</w:t>
        </w:r>
      </w:hyperlink>
      <w:r w:rsidRPr="007427D1">
        <w:rPr>
          <w:sz w:val="22"/>
          <w:szCs w:val="22"/>
          <w:lang w:val="de-DE"/>
        </w:rPr>
        <w:t>.</w:t>
      </w:r>
      <w:bookmarkEnd w:id="33"/>
    </w:p>
    <w:p w:rsidR="00856D31" w:rsidRPr="007427D1" w:rsidRDefault="00FC2181" w:rsidP="00704709">
      <w:pPr>
        <w:pStyle w:val="EndNoteBibliography"/>
        <w:spacing w:after="0"/>
        <w:ind w:left="709" w:hanging="709"/>
        <w:jc w:val="left"/>
        <w:rPr>
          <w:rFonts w:ascii="Times New Roman" w:hAnsi="Times New Roman" w:cs="Times New Roman"/>
        </w:rPr>
      </w:pPr>
      <w:bookmarkStart w:id="34" w:name="_ENREF_35"/>
      <w:r w:rsidRPr="007427D1">
        <w:rPr>
          <w:rFonts w:ascii="Times New Roman" w:hAnsi="Times New Roman" w:cs="Times New Roman"/>
          <w:lang w:val="de-DE"/>
        </w:rPr>
        <w:t xml:space="preserve">Pruessner, J.C., Kirschbaum, C., Meinlschmid, G., Hellhammer, D.H., 2003. </w:t>
      </w:r>
      <w:r w:rsidRPr="007427D1">
        <w:rPr>
          <w:rFonts w:ascii="Times New Roman" w:hAnsi="Times New Roman" w:cs="Times New Roman"/>
        </w:rPr>
        <w:t xml:space="preserve">Two formulas for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lastRenderedPageBreak/>
        <w:t>computation of the area under the curve represent measures of total hormone concentration versus time-dependent change. Psychoneuroendocrinology 28, 916-931.</w:t>
      </w:r>
      <w:bookmarkEnd w:id="34"/>
    </w:p>
    <w:p w:rsidR="00856D31" w:rsidRPr="007427D1" w:rsidRDefault="00FC2181" w:rsidP="00704709">
      <w:pPr>
        <w:pStyle w:val="EndNoteBibliography"/>
        <w:spacing w:after="0"/>
        <w:ind w:left="709" w:hanging="709"/>
        <w:jc w:val="left"/>
        <w:rPr>
          <w:rFonts w:ascii="Times New Roman" w:hAnsi="Times New Roman" w:cs="Times New Roman"/>
        </w:rPr>
      </w:pPr>
      <w:bookmarkStart w:id="35" w:name="_ENREF_36"/>
      <w:r w:rsidRPr="007427D1">
        <w:rPr>
          <w:rFonts w:ascii="Times New Roman" w:hAnsi="Times New Roman" w:cs="Times New Roman"/>
        </w:rPr>
        <w:t xml:space="preserve">Raine, A., 1993. The psychopathology of crime: Criminal behavior as a clinical disorder. Academic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Press, San Diego.</w:t>
      </w:r>
      <w:bookmarkEnd w:id="35"/>
    </w:p>
    <w:p w:rsidR="00856D31" w:rsidRPr="007427D1" w:rsidRDefault="00FC2181" w:rsidP="00704709">
      <w:pPr>
        <w:pStyle w:val="EndNoteBibliography"/>
        <w:spacing w:after="0"/>
        <w:ind w:left="709" w:hanging="709"/>
        <w:jc w:val="left"/>
        <w:rPr>
          <w:rFonts w:ascii="Times New Roman" w:hAnsi="Times New Roman" w:cs="Times New Roman"/>
        </w:rPr>
      </w:pPr>
      <w:bookmarkStart w:id="36" w:name="_ENREF_37"/>
      <w:r w:rsidRPr="007427D1">
        <w:rPr>
          <w:rFonts w:ascii="Times New Roman" w:hAnsi="Times New Roman" w:cs="Times New Roman"/>
        </w:rPr>
        <w:t xml:space="preserve">Sapolsky, R.M., 1998. Why zebras don’t get ulcers. The Acclaimed Guide to Stress, Stress-Related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Diseases, and Coping. Henry Holt and Company, New York.</w:t>
      </w:r>
      <w:bookmarkEnd w:id="36"/>
    </w:p>
    <w:p w:rsidR="00FC2181" w:rsidRPr="007427D1" w:rsidRDefault="00FC2181" w:rsidP="00704709">
      <w:pPr>
        <w:pStyle w:val="EndNoteBibliography"/>
        <w:spacing w:after="0"/>
        <w:ind w:left="709" w:hanging="709"/>
        <w:jc w:val="left"/>
        <w:rPr>
          <w:rFonts w:ascii="Times New Roman" w:hAnsi="Times New Roman" w:cs="Times New Roman"/>
          <w:lang w:val="nl-NL"/>
        </w:rPr>
      </w:pPr>
      <w:bookmarkStart w:id="37" w:name="_ENREF_38"/>
      <w:r w:rsidRPr="007427D1">
        <w:rPr>
          <w:rFonts w:ascii="Times New Roman" w:hAnsi="Times New Roman" w:cs="Times New Roman"/>
        </w:rPr>
        <w:t xml:space="preserve">Sattler, J.M., 1992. Assessment of children. (3rd edn, rev. and updated). </w:t>
      </w:r>
      <w:r w:rsidRPr="007427D1">
        <w:rPr>
          <w:rFonts w:ascii="Times New Roman" w:hAnsi="Times New Roman" w:cs="Times New Roman"/>
          <w:lang w:val="nl-NL"/>
        </w:rPr>
        <w:t>J. M. Sattler., San Diego.</w:t>
      </w:r>
      <w:bookmarkEnd w:id="37"/>
    </w:p>
    <w:p w:rsidR="00856D31" w:rsidRPr="007427D1" w:rsidRDefault="00FC2181" w:rsidP="00704709">
      <w:pPr>
        <w:pStyle w:val="EndNoteBibliography"/>
        <w:spacing w:after="0"/>
        <w:ind w:left="709" w:hanging="709"/>
        <w:jc w:val="left"/>
        <w:rPr>
          <w:rFonts w:ascii="Times New Roman" w:hAnsi="Times New Roman" w:cs="Times New Roman"/>
        </w:rPr>
      </w:pPr>
      <w:bookmarkStart w:id="38" w:name="_ENREF_39"/>
      <w:r w:rsidRPr="007427D1">
        <w:rPr>
          <w:rFonts w:ascii="Times New Roman" w:hAnsi="Times New Roman" w:cs="Times New Roman"/>
          <w:lang w:val="nl-NL"/>
        </w:rPr>
        <w:t xml:space="preserve">Schoorl, J., Van Rijn, S., De Wied, M., Van Goozen, S.H.M., Swaab, H., 2015. </w:t>
      </w:r>
      <w:r w:rsidRPr="007427D1">
        <w:rPr>
          <w:rFonts w:ascii="Times New Roman" w:hAnsi="Times New Roman" w:cs="Times New Roman"/>
        </w:rPr>
        <w:t xml:space="preserve">Variability in </w:t>
      </w:r>
    </w:p>
    <w:p w:rsidR="00E83E89" w:rsidRPr="007427D1" w:rsidRDefault="00FC2181" w:rsidP="00E83E8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emotional/behavioral problems in boys with oppositional defiant disorder or conduct disorder: the role of arousal. </w:t>
      </w:r>
      <w:hyperlink w:history="1">
        <w:r w:rsidR="00462E78" w:rsidRPr="007427D1">
          <w:rPr>
            <w:rStyle w:val="Hyperlink"/>
            <w:rFonts w:ascii="Times New Roman" w:hAnsi="Times New Roman" w:cs="Times New Roman"/>
            <w:u w:val="none"/>
            <w:lang w:val="en-US"/>
          </w:rPr>
          <w:t>Eur Child Adolesc Psychiatry</w:t>
        </w:r>
      </w:hyperlink>
      <w:r w:rsidR="00E83E89" w:rsidRPr="007427D1">
        <w:rPr>
          <w:lang w:val="en-US"/>
        </w:rPr>
        <w:t xml:space="preserve"> 25, 821-830</w:t>
      </w:r>
      <w:r w:rsidR="00836576" w:rsidRPr="007427D1">
        <w:rPr>
          <w:rFonts w:ascii="Times New Roman" w:hAnsi="Times New Roman" w:cs="Times New Roman"/>
          <w:lang w:val="en-US"/>
        </w:rPr>
        <w:t>, http://dx.doi.org</w:t>
      </w:r>
      <w:proofErr w:type="gramStart"/>
      <w:r w:rsidR="00836576" w:rsidRPr="007427D1">
        <w:rPr>
          <w:rFonts w:ascii="Times New Roman" w:hAnsi="Times New Roman" w:cs="Times New Roman"/>
          <w:lang w:val="en-US"/>
        </w:rPr>
        <w:t>/</w:t>
      </w:r>
      <w:r w:rsidR="00462E78" w:rsidRPr="007427D1">
        <w:rPr>
          <w:rFonts w:ascii="Times New Roman" w:hAnsi="Times New Roman" w:cs="Times New Roman"/>
          <w:lang w:val="en-US"/>
        </w:rPr>
        <w:t xml:space="preserve"> </w:t>
      </w:r>
      <w:proofErr w:type="gramEnd"/>
      <w:r w:rsidR="00522F52" w:rsidRPr="007427D1">
        <w:fldChar w:fldCharType="begin"/>
      </w:r>
      <w:r w:rsidR="00522F52" w:rsidRPr="007427D1">
        <w:rPr>
          <w:lang w:val="en-US"/>
        </w:rPr>
        <w:instrText>HYPERLINK "//dx.doi.org/10.1007/s00787-015-0790-5"</w:instrText>
      </w:r>
      <w:r w:rsidR="00522F52" w:rsidRPr="007427D1">
        <w:fldChar w:fldCharType="separate"/>
      </w:r>
      <w:r w:rsidR="00462E78" w:rsidRPr="007427D1">
        <w:rPr>
          <w:rStyle w:val="Hyperlink"/>
          <w:rFonts w:ascii="Times New Roman" w:hAnsi="Times New Roman" w:cs="Times New Roman"/>
          <w:u w:val="none"/>
          <w:lang w:val="en-US"/>
        </w:rPr>
        <w:t>10.1007/s00787-015-0790-5</w:t>
      </w:r>
      <w:r w:rsidR="00522F52" w:rsidRPr="007427D1">
        <w:fldChar w:fldCharType="end"/>
      </w:r>
      <w:r w:rsidRPr="007427D1">
        <w:rPr>
          <w:rFonts w:ascii="Times New Roman" w:hAnsi="Times New Roman" w:cs="Times New Roman"/>
          <w:lang w:val="en-US"/>
        </w:rPr>
        <w:t>.</w:t>
      </w:r>
      <w:bookmarkEnd w:id="38"/>
    </w:p>
    <w:p w:rsidR="00856D31" w:rsidRPr="007427D1" w:rsidRDefault="00FC2181" w:rsidP="00704709">
      <w:pPr>
        <w:pStyle w:val="EndNoteBibliography"/>
        <w:spacing w:after="0"/>
        <w:ind w:left="709" w:hanging="709"/>
        <w:jc w:val="left"/>
        <w:rPr>
          <w:rFonts w:ascii="Times New Roman" w:hAnsi="Times New Roman" w:cs="Times New Roman"/>
        </w:rPr>
      </w:pPr>
      <w:bookmarkStart w:id="39" w:name="_ENREF_40"/>
      <w:r w:rsidRPr="007427D1">
        <w:rPr>
          <w:rFonts w:ascii="Times New Roman" w:hAnsi="Times New Roman" w:cs="Times New Roman"/>
        </w:rPr>
        <w:t xml:space="preserve">Shaffer, D., Fisher, P., Lucas, C.P., Dulcan, M.K., Schwab-Stone, M.E., 2000. NIMH Diagnostic </w:t>
      </w:r>
    </w:p>
    <w:p w:rsidR="001A5235" w:rsidRPr="007427D1" w:rsidRDefault="00FC2181" w:rsidP="001A5235">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Interview Schedule for Children Version IV (NIMH DISC-IV): description, differences from previous versions, and reliability of some common diagnoses. </w:t>
      </w:r>
      <w:hyperlink w:history="1">
        <w:r w:rsidR="001340C5" w:rsidRPr="007427D1">
          <w:rPr>
            <w:rStyle w:val="Hyperlink"/>
            <w:rFonts w:ascii="Times New Roman" w:hAnsi="Times New Roman" w:cs="Times New Roman"/>
            <w:u w:val="none"/>
            <w:lang w:val="en-US"/>
          </w:rPr>
          <w:t>J Am Acad Child Adolesc Psychiatry</w:t>
        </w:r>
      </w:hyperlink>
      <w:r w:rsidRPr="007427D1">
        <w:rPr>
          <w:rFonts w:ascii="Times New Roman" w:hAnsi="Times New Roman" w:cs="Times New Roman"/>
          <w:lang w:val="en-US"/>
        </w:rPr>
        <w:t xml:space="preserve"> </w:t>
      </w:r>
      <w:proofErr w:type="gramStart"/>
      <w:r w:rsidRPr="007427D1">
        <w:rPr>
          <w:rFonts w:ascii="Times New Roman" w:hAnsi="Times New Roman" w:cs="Times New Roman"/>
          <w:lang w:val="en-US"/>
        </w:rPr>
        <w:t>39, 28-38</w:t>
      </w:r>
      <w:r w:rsidR="00836576" w:rsidRPr="007427D1">
        <w:rPr>
          <w:rFonts w:ascii="Times New Roman" w:hAnsi="Times New Roman" w:cs="Times New Roman"/>
          <w:lang w:val="en-US"/>
        </w:rPr>
        <w:t>, http://dx.doi.org/</w:t>
      </w:r>
      <w:hyperlink r:id="rId18" w:history="1">
        <w:r w:rsidR="001340C5" w:rsidRPr="007427D1">
          <w:rPr>
            <w:rStyle w:val="Hyperlink"/>
            <w:rFonts w:ascii="Times New Roman" w:hAnsi="Times New Roman" w:cs="Times New Roman"/>
            <w:u w:val="none"/>
            <w:lang w:val="en-US"/>
          </w:rPr>
          <w:t>10.1097/00004583-200001000-00014</w:t>
        </w:r>
      </w:hyperlink>
      <w:r w:rsidRPr="007427D1">
        <w:rPr>
          <w:rFonts w:ascii="Times New Roman" w:hAnsi="Times New Roman" w:cs="Times New Roman"/>
          <w:lang w:val="en-US"/>
        </w:rPr>
        <w:t>.</w:t>
      </w:r>
      <w:bookmarkStart w:id="40" w:name="_ENREF_41"/>
      <w:bookmarkEnd w:id="39"/>
      <w:proofErr w:type="gramEnd"/>
    </w:p>
    <w:p w:rsidR="001A5235" w:rsidRPr="007427D1" w:rsidRDefault="001A5235" w:rsidP="001A5235">
      <w:pPr>
        <w:spacing w:after="0" w:line="240" w:lineRule="auto"/>
        <w:rPr>
          <w:rFonts w:ascii="Times New Roman" w:hAnsi="Times New Roman" w:cs="Times New Roman"/>
          <w:lang w:val="en-US"/>
        </w:rPr>
      </w:pPr>
      <w:r w:rsidRPr="007427D1">
        <w:rPr>
          <w:rFonts w:ascii="Times New Roman" w:hAnsi="Times New Roman" w:cs="Times New Roman"/>
          <w:lang w:val="en-US"/>
        </w:rPr>
        <w:t xml:space="preserve">Sharf, A., Kimonis, E.R., Howard, A. 2014. Negative life events and posttraumatic stress disorder </w:t>
      </w:r>
    </w:p>
    <w:p w:rsidR="001A5235" w:rsidRPr="007427D1" w:rsidRDefault="001A5235" w:rsidP="001A5235">
      <w:pPr>
        <w:spacing w:after="0" w:line="240" w:lineRule="auto"/>
        <w:ind w:left="708"/>
        <w:rPr>
          <w:rFonts w:ascii="Times New Roman" w:hAnsi="Times New Roman" w:cs="Times New Roman"/>
        </w:rPr>
      </w:pPr>
      <w:r w:rsidRPr="007427D1">
        <w:rPr>
          <w:rFonts w:ascii="Times New Roman" w:hAnsi="Times New Roman" w:cs="Times New Roman"/>
          <w:lang w:val="en-US"/>
        </w:rPr>
        <w:t xml:space="preserve">among incarcerated boys with callous–unemotional traits. </w:t>
      </w:r>
      <w:r w:rsidRPr="007427D1">
        <w:rPr>
          <w:rFonts w:ascii="Times New Roman" w:hAnsi="Times New Roman" w:cs="Times New Roman"/>
        </w:rPr>
        <w:t>J Psychopathol Behav Assess 36,401–414, http://dx.doi.org/</w:t>
      </w:r>
      <w:r w:rsidRPr="007427D1">
        <w:t xml:space="preserve"> </w:t>
      </w:r>
      <w:r w:rsidRPr="007427D1">
        <w:rPr>
          <w:rFonts w:ascii="Times New Roman" w:hAnsi="Times New Roman" w:cs="Times New Roman"/>
          <w:sz w:val="24"/>
          <w:szCs w:val="24"/>
        </w:rPr>
        <w:t>10.1007/s10862-013-9404-z.</w:t>
      </w:r>
    </w:p>
    <w:p w:rsidR="00856D31" w:rsidRPr="007427D1" w:rsidRDefault="00FC2181" w:rsidP="001A5235">
      <w:pPr>
        <w:pStyle w:val="EndNoteBibliography"/>
        <w:spacing w:after="0"/>
        <w:jc w:val="left"/>
        <w:rPr>
          <w:rFonts w:ascii="Times New Roman" w:hAnsi="Times New Roman" w:cs="Times New Roman"/>
        </w:rPr>
      </w:pPr>
      <w:r w:rsidRPr="007427D1">
        <w:rPr>
          <w:rFonts w:ascii="Times New Roman" w:hAnsi="Times New Roman" w:cs="Times New Roman"/>
          <w:lang w:val="nl-NL"/>
        </w:rPr>
        <w:t xml:space="preserve">Snoek, H., Van Goozen, S.H.M., Matthys, W., Buitelaar, J.K., van Engeland, H., 2004. </w:t>
      </w:r>
      <w:r w:rsidRPr="007427D1">
        <w:rPr>
          <w:rFonts w:ascii="Times New Roman" w:hAnsi="Times New Roman" w:cs="Times New Roman"/>
        </w:rPr>
        <w:t xml:space="preserve">Stress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responsivity in children with externalizing behavior disorders. Dev Psychopathol 16, 389-406</w:t>
      </w:r>
      <w:bookmarkEnd w:id="40"/>
      <w:r w:rsidR="001340C5" w:rsidRPr="007427D1">
        <w:rPr>
          <w:rFonts w:ascii="Times New Roman" w:hAnsi="Times New Roman" w:cs="Times New Roman"/>
        </w:rPr>
        <w:t>.</w:t>
      </w:r>
    </w:p>
    <w:p w:rsidR="00856D31" w:rsidRPr="007427D1" w:rsidRDefault="00FC2181" w:rsidP="00704709">
      <w:pPr>
        <w:pStyle w:val="EndNoteBibliography"/>
        <w:spacing w:after="0"/>
        <w:ind w:left="709" w:hanging="709"/>
        <w:jc w:val="left"/>
        <w:rPr>
          <w:rFonts w:ascii="Times New Roman" w:hAnsi="Times New Roman" w:cs="Times New Roman"/>
        </w:rPr>
      </w:pPr>
      <w:bookmarkStart w:id="41" w:name="_ENREF_42"/>
      <w:r w:rsidRPr="007427D1">
        <w:rPr>
          <w:rFonts w:ascii="Times New Roman" w:hAnsi="Times New Roman" w:cs="Times New Roman"/>
        </w:rPr>
        <w:t xml:space="preserve">Stadler, C., 2010. The heterogeneity of disruptive behavior disorders – implications for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neurobiological research and treatment.</w:t>
      </w:r>
      <w:r w:rsidR="001340C5" w:rsidRPr="007427D1">
        <w:rPr>
          <w:rFonts w:ascii="Times New Roman" w:hAnsi="Times New Roman" w:cs="Times New Roman"/>
          <w:lang w:val="en-US"/>
        </w:rPr>
        <w:t xml:space="preserve"> Front Psychiatry</w:t>
      </w:r>
      <w:r w:rsidRPr="007427D1">
        <w:rPr>
          <w:rFonts w:ascii="Times New Roman" w:hAnsi="Times New Roman" w:cs="Times New Roman"/>
          <w:lang w:val="en-US"/>
        </w:rPr>
        <w:t xml:space="preserve"> </w:t>
      </w:r>
      <w:r w:rsidR="008B3C26" w:rsidRPr="007427D1">
        <w:rPr>
          <w:rFonts w:ascii="Times New Roman" w:hAnsi="Times New Roman" w:cs="Times New Roman"/>
          <w:lang w:val="en-US"/>
        </w:rPr>
        <w:t xml:space="preserve">21, </w:t>
      </w:r>
      <w:r w:rsidRPr="007427D1">
        <w:rPr>
          <w:rFonts w:ascii="Times New Roman" w:hAnsi="Times New Roman" w:cs="Times New Roman"/>
          <w:lang w:val="en-US"/>
        </w:rPr>
        <w:t>1</w:t>
      </w:r>
      <w:r w:rsidR="008B3C26" w:rsidRPr="007427D1">
        <w:rPr>
          <w:rFonts w:ascii="Times New Roman" w:hAnsi="Times New Roman" w:cs="Times New Roman"/>
          <w:lang w:val="en-US"/>
        </w:rPr>
        <w:t>-14</w:t>
      </w:r>
      <w:r w:rsidRPr="007427D1">
        <w:rPr>
          <w:rFonts w:ascii="Times New Roman" w:hAnsi="Times New Roman" w:cs="Times New Roman"/>
          <w:lang w:val="en-US"/>
        </w:rPr>
        <w:t>,</w:t>
      </w:r>
      <w:r w:rsidR="00836576" w:rsidRPr="007427D1">
        <w:rPr>
          <w:rFonts w:ascii="Times New Roman" w:hAnsi="Times New Roman" w:cs="Times New Roman"/>
          <w:lang w:val="en-US"/>
        </w:rPr>
        <w:t xml:space="preserve"> http://dx.doi.org/</w:t>
      </w:r>
      <w:hyperlink r:id="rId19" w:history="1">
        <w:r w:rsidR="001340C5" w:rsidRPr="007427D1">
          <w:rPr>
            <w:rStyle w:val="Hyperlink"/>
            <w:rFonts w:ascii="Times New Roman" w:hAnsi="Times New Roman" w:cs="Times New Roman"/>
            <w:u w:val="none"/>
            <w:lang w:val="en-US"/>
          </w:rPr>
          <w:t>10.3389/fpsyt.2010.00021</w:t>
        </w:r>
      </w:hyperlink>
      <w:r w:rsidRPr="007427D1">
        <w:rPr>
          <w:rFonts w:ascii="Times New Roman" w:hAnsi="Times New Roman" w:cs="Times New Roman"/>
          <w:lang w:val="en-US"/>
        </w:rPr>
        <w:t>.</w:t>
      </w:r>
      <w:bookmarkEnd w:id="41"/>
    </w:p>
    <w:p w:rsidR="00856D31" w:rsidRPr="007427D1" w:rsidRDefault="00FC2181" w:rsidP="00704709">
      <w:pPr>
        <w:pStyle w:val="EndNoteBibliography"/>
        <w:spacing w:after="0"/>
        <w:ind w:left="709" w:hanging="709"/>
        <w:jc w:val="left"/>
        <w:rPr>
          <w:rFonts w:ascii="Times New Roman" w:hAnsi="Times New Roman" w:cs="Times New Roman"/>
          <w:lang w:val="de-DE"/>
        </w:rPr>
      </w:pPr>
      <w:bookmarkStart w:id="42" w:name="_ENREF_43"/>
      <w:r w:rsidRPr="007427D1">
        <w:rPr>
          <w:rFonts w:ascii="Times New Roman" w:hAnsi="Times New Roman" w:cs="Times New Roman"/>
          <w:lang w:val="de-DE"/>
        </w:rPr>
        <w:t xml:space="preserve">Stadler, C., Kroeger, A., Weyers, P., Grasmann, D., Horschinek, M., Freitag, C., Clement, H.-W., </w:t>
      </w:r>
    </w:p>
    <w:p w:rsidR="00FC2181" w:rsidRPr="007427D1" w:rsidRDefault="00FC2181" w:rsidP="00704709">
      <w:pPr>
        <w:pStyle w:val="DefinitionList"/>
        <w:ind w:left="709" w:hanging="1"/>
        <w:rPr>
          <w:sz w:val="22"/>
          <w:szCs w:val="22"/>
          <w:lang w:val="en-US"/>
        </w:rPr>
      </w:pPr>
      <w:r w:rsidRPr="007427D1">
        <w:rPr>
          <w:sz w:val="22"/>
          <w:szCs w:val="22"/>
          <w:lang w:val="en-US"/>
        </w:rPr>
        <w:t xml:space="preserve">2011. Cortisol reactivity in boys with attention-deficit/hyperactivity disorder and disruptive behavior problems: The impact of callous unemotional traits. Psychiatry </w:t>
      </w:r>
      <w:r w:rsidR="001340C5" w:rsidRPr="007427D1">
        <w:rPr>
          <w:sz w:val="22"/>
          <w:szCs w:val="22"/>
          <w:lang w:val="en-US"/>
        </w:rPr>
        <w:t>Res</w:t>
      </w:r>
      <w:r w:rsidRPr="007427D1">
        <w:rPr>
          <w:sz w:val="22"/>
          <w:szCs w:val="22"/>
          <w:lang w:val="en-US"/>
        </w:rPr>
        <w:t xml:space="preserve"> 187, 204-209</w:t>
      </w:r>
      <w:r w:rsidR="00836576" w:rsidRPr="007427D1">
        <w:rPr>
          <w:sz w:val="22"/>
          <w:szCs w:val="22"/>
          <w:lang w:val="en-US"/>
        </w:rPr>
        <w:t>, http://dx.doi.org/</w:t>
      </w:r>
      <w:hyperlink r:id="rId20" w:history="1">
        <w:r w:rsidR="001340C5" w:rsidRPr="007427D1">
          <w:rPr>
            <w:rStyle w:val="Hyperlink"/>
            <w:sz w:val="22"/>
            <w:szCs w:val="22"/>
            <w:u w:val="none"/>
            <w:lang w:val="en-US"/>
          </w:rPr>
          <w:t>10.1016/j.psychres.2010.05.004</w:t>
        </w:r>
      </w:hyperlink>
      <w:r w:rsidRPr="007427D1">
        <w:rPr>
          <w:sz w:val="22"/>
          <w:szCs w:val="22"/>
          <w:lang w:val="en-US"/>
        </w:rPr>
        <w:t>.</w:t>
      </w:r>
      <w:bookmarkEnd w:id="42"/>
    </w:p>
    <w:p w:rsidR="00856D31" w:rsidRPr="007427D1" w:rsidRDefault="00FC2181" w:rsidP="00704709">
      <w:pPr>
        <w:pStyle w:val="EndNoteBibliography"/>
        <w:spacing w:after="0"/>
        <w:ind w:left="709" w:hanging="709"/>
        <w:jc w:val="left"/>
        <w:rPr>
          <w:rFonts w:ascii="Times New Roman" w:hAnsi="Times New Roman" w:cs="Times New Roman"/>
        </w:rPr>
      </w:pPr>
      <w:bookmarkStart w:id="43" w:name="_ENREF_44"/>
      <w:r w:rsidRPr="007427D1">
        <w:rPr>
          <w:rFonts w:ascii="Times New Roman" w:hAnsi="Times New Roman" w:cs="Times New Roman"/>
        </w:rPr>
        <w:t xml:space="preserve">Stewart, J., Mazurka, R., Bond, L., Wynne Edwards, K., Harkness, K., 2013. Rumination and </w:t>
      </w:r>
    </w:p>
    <w:p w:rsidR="00FC2181" w:rsidRPr="007427D1" w:rsidRDefault="00FC2181" w:rsidP="00704709">
      <w:pPr>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Impaired Cortisol Recovery Following a Social Stressor in Adolescent Depression. </w:t>
      </w:r>
      <w:r w:rsidR="001340C5" w:rsidRPr="007427D1">
        <w:rPr>
          <w:rFonts w:ascii="Times New Roman" w:hAnsi="Times New Roman" w:cs="Times New Roman"/>
        </w:rPr>
        <w:t>J Abnorm Child Psychol</w:t>
      </w:r>
      <w:r w:rsidRPr="007427D1">
        <w:rPr>
          <w:rFonts w:ascii="Times New Roman" w:hAnsi="Times New Roman" w:cs="Times New Roman"/>
        </w:rPr>
        <w:t xml:space="preserve"> 41, 1015-1026</w:t>
      </w:r>
      <w:r w:rsidR="00836576" w:rsidRPr="007427D1">
        <w:rPr>
          <w:rFonts w:ascii="Times New Roman" w:hAnsi="Times New Roman" w:cs="Times New Roman"/>
        </w:rPr>
        <w:t>, http://dx.doi.org/</w:t>
      </w:r>
      <w:hyperlink r:id="rId21" w:history="1">
        <w:r w:rsidR="001340C5" w:rsidRPr="007427D1">
          <w:rPr>
            <w:rStyle w:val="Hyperlink"/>
            <w:rFonts w:ascii="Times New Roman" w:hAnsi="Times New Roman" w:cs="Times New Roman"/>
            <w:u w:val="none"/>
          </w:rPr>
          <w:t>10.1007/s10802-013-9740-1</w:t>
        </w:r>
      </w:hyperlink>
      <w:r w:rsidRPr="007427D1">
        <w:rPr>
          <w:rFonts w:ascii="Times New Roman" w:hAnsi="Times New Roman" w:cs="Times New Roman"/>
        </w:rPr>
        <w:t>.</w:t>
      </w:r>
      <w:bookmarkEnd w:id="43"/>
    </w:p>
    <w:p w:rsidR="00856D31" w:rsidRPr="007427D1" w:rsidRDefault="00FC2181" w:rsidP="00704709">
      <w:pPr>
        <w:pStyle w:val="EndNoteBibliography"/>
        <w:spacing w:after="0"/>
        <w:ind w:left="709" w:hanging="709"/>
        <w:jc w:val="left"/>
        <w:rPr>
          <w:rFonts w:ascii="Times New Roman" w:hAnsi="Times New Roman" w:cs="Times New Roman"/>
        </w:rPr>
      </w:pPr>
      <w:bookmarkStart w:id="44" w:name="_ENREF_45"/>
      <w:r w:rsidRPr="007427D1">
        <w:rPr>
          <w:rFonts w:ascii="Times New Roman" w:hAnsi="Times New Roman" w:cs="Times New Roman"/>
          <w:lang w:val="nl-NL"/>
        </w:rPr>
        <w:t xml:space="preserve">van de Wiel, N.M.H., van Goozen, S.H.M., Matthys, W., Snoek, H., van Engeland, H., 2004. </w:t>
      </w:r>
      <w:r w:rsidRPr="007427D1">
        <w:rPr>
          <w:rFonts w:ascii="Times New Roman" w:hAnsi="Times New Roman" w:cs="Times New Roman"/>
        </w:rPr>
        <w:t xml:space="preserve">Cortisol </w:t>
      </w:r>
    </w:p>
    <w:p w:rsidR="00FC2181" w:rsidRPr="007427D1" w:rsidRDefault="00FC2181"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 xml:space="preserve">and </w:t>
      </w:r>
      <w:r w:rsidR="00486DA0" w:rsidRPr="007427D1">
        <w:rPr>
          <w:rFonts w:ascii="Times New Roman" w:hAnsi="Times New Roman" w:cs="Times New Roman"/>
          <w:lang w:val="en-US"/>
        </w:rPr>
        <w:t>t</w:t>
      </w:r>
      <w:r w:rsidRPr="007427D1">
        <w:rPr>
          <w:rFonts w:ascii="Times New Roman" w:hAnsi="Times New Roman" w:cs="Times New Roman"/>
          <w:lang w:val="en-US"/>
        </w:rPr>
        <w:t xml:space="preserve">reatment </w:t>
      </w:r>
      <w:r w:rsidR="00486DA0" w:rsidRPr="007427D1">
        <w:rPr>
          <w:rFonts w:ascii="Times New Roman" w:hAnsi="Times New Roman" w:cs="Times New Roman"/>
          <w:lang w:val="en-US"/>
        </w:rPr>
        <w:t>e</w:t>
      </w:r>
      <w:r w:rsidRPr="007427D1">
        <w:rPr>
          <w:rFonts w:ascii="Times New Roman" w:hAnsi="Times New Roman" w:cs="Times New Roman"/>
          <w:lang w:val="en-US"/>
        </w:rPr>
        <w:t xml:space="preserve">ffect in </w:t>
      </w:r>
      <w:r w:rsidR="00486DA0" w:rsidRPr="007427D1">
        <w:rPr>
          <w:rFonts w:ascii="Times New Roman" w:hAnsi="Times New Roman" w:cs="Times New Roman"/>
          <w:lang w:val="en-US"/>
        </w:rPr>
        <w:t>c</w:t>
      </w:r>
      <w:r w:rsidRPr="007427D1">
        <w:rPr>
          <w:rFonts w:ascii="Times New Roman" w:hAnsi="Times New Roman" w:cs="Times New Roman"/>
          <w:lang w:val="en-US"/>
        </w:rPr>
        <w:t xml:space="preserve">hildren </w:t>
      </w:r>
      <w:r w:rsidR="00486DA0" w:rsidRPr="007427D1">
        <w:rPr>
          <w:rFonts w:ascii="Times New Roman" w:hAnsi="Times New Roman" w:cs="Times New Roman"/>
          <w:lang w:val="en-US"/>
        </w:rPr>
        <w:t>w</w:t>
      </w:r>
      <w:r w:rsidRPr="007427D1">
        <w:rPr>
          <w:rFonts w:ascii="Times New Roman" w:hAnsi="Times New Roman" w:cs="Times New Roman"/>
          <w:lang w:val="en-US"/>
        </w:rPr>
        <w:t xml:space="preserve">ith </w:t>
      </w:r>
      <w:r w:rsidR="00486DA0" w:rsidRPr="007427D1">
        <w:rPr>
          <w:rFonts w:ascii="Times New Roman" w:hAnsi="Times New Roman" w:cs="Times New Roman"/>
          <w:lang w:val="en-US"/>
        </w:rPr>
        <w:t>d</w:t>
      </w:r>
      <w:r w:rsidRPr="007427D1">
        <w:rPr>
          <w:rFonts w:ascii="Times New Roman" w:hAnsi="Times New Roman" w:cs="Times New Roman"/>
          <w:lang w:val="en-US"/>
        </w:rPr>
        <w:t xml:space="preserve">isruptive </w:t>
      </w:r>
      <w:r w:rsidR="00486DA0" w:rsidRPr="007427D1">
        <w:rPr>
          <w:rFonts w:ascii="Times New Roman" w:hAnsi="Times New Roman" w:cs="Times New Roman"/>
          <w:lang w:val="en-US"/>
        </w:rPr>
        <w:t>b</w:t>
      </w:r>
      <w:r w:rsidRPr="007427D1">
        <w:rPr>
          <w:rFonts w:ascii="Times New Roman" w:hAnsi="Times New Roman" w:cs="Times New Roman"/>
          <w:lang w:val="en-US"/>
        </w:rPr>
        <w:t xml:space="preserve">ehavior </w:t>
      </w:r>
      <w:r w:rsidR="00486DA0" w:rsidRPr="007427D1">
        <w:rPr>
          <w:rFonts w:ascii="Times New Roman" w:hAnsi="Times New Roman" w:cs="Times New Roman"/>
          <w:lang w:val="en-US"/>
        </w:rPr>
        <w:t>d</w:t>
      </w:r>
      <w:r w:rsidRPr="007427D1">
        <w:rPr>
          <w:rFonts w:ascii="Times New Roman" w:hAnsi="Times New Roman" w:cs="Times New Roman"/>
          <w:lang w:val="en-US"/>
        </w:rPr>
        <w:t xml:space="preserve">isorders: </w:t>
      </w:r>
      <w:r w:rsidR="00486DA0" w:rsidRPr="007427D1">
        <w:rPr>
          <w:rFonts w:ascii="Times New Roman" w:hAnsi="Times New Roman" w:cs="Times New Roman"/>
          <w:lang w:val="en-US"/>
        </w:rPr>
        <w:t>a</w:t>
      </w:r>
      <w:r w:rsidRPr="007427D1">
        <w:rPr>
          <w:rFonts w:ascii="Times New Roman" w:hAnsi="Times New Roman" w:cs="Times New Roman"/>
          <w:lang w:val="en-US"/>
        </w:rPr>
        <w:t xml:space="preserve"> </w:t>
      </w:r>
      <w:r w:rsidR="00486DA0" w:rsidRPr="007427D1">
        <w:rPr>
          <w:rFonts w:ascii="Times New Roman" w:hAnsi="Times New Roman" w:cs="Times New Roman"/>
          <w:lang w:val="en-US"/>
        </w:rPr>
        <w:t>p</w:t>
      </w:r>
      <w:r w:rsidRPr="007427D1">
        <w:rPr>
          <w:rFonts w:ascii="Times New Roman" w:hAnsi="Times New Roman" w:cs="Times New Roman"/>
          <w:lang w:val="en-US"/>
        </w:rPr>
        <w:t xml:space="preserve">reliminary </w:t>
      </w:r>
      <w:r w:rsidR="00486DA0" w:rsidRPr="007427D1">
        <w:rPr>
          <w:rFonts w:ascii="Times New Roman" w:hAnsi="Times New Roman" w:cs="Times New Roman"/>
          <w:lang w:val="en-US"/>
        </w:rPr>
        <w:t>s</w:t>
      </w:r>
      <w:r w:rsidRPr="007427D1">
        <w:rPr>
          <w:rFonts w:ascii="Times New Roman" w:hAnsi="Times New Roman" w:cs="Times New Roman"/>
          <w:lang w:val="en-US"/>
        </w:rPr>
        <w:t xml:space="preserve">tudy. </w:t>
      </w:r>
      <w:hyperlink w:history="1">
        <w:r w:rsidR="00A229F5" w:rsidRPr="007427D1">
          <w:rPr>
            <w:rStyle w:val="Hyperlink"/>
            <w:rFonts w:ascii="Times New Roman" w:hAnsi="Times New Roman" w:cs="Times New Roman"/>
            <w:u w:val="none"/>
            <w:lang w:val="en-US"/>
          </w:rPr>
          <w:t>J Am Acad Child Adolesc Psychiatry</w:t>
        </w:r>
      </w:hyperlink>
      <w:r w:rsidRPr="007427D1">
        <w:rPr>
          <w:rFonts w:ascii="Times New Roman" w:hAnsi="Times New Roman" w:cs="Times New Roman"/>
          <w:lang w:val="en-US"/>
        </w:rPr>
        <w:t xml:space="preserve"> </w:t>
      </w:r>
      <w:proofErr w:type="gramStart"/>
      <w:r w:rsidRPr="007427D1">
        <w:rPr>
          <w:rFonts w:ascii="Times New Roman" w:hAnsi="Times New Roman" w:cs="Times New Roman"/>
          <w:lang w:val="en-US"/>
        </w:rPr>
        <w:t>43, 1011-1018</w:t>
      </w:r>
      <w:r w:rsidR="00836576" w:rsidRPr="007427D1">
        <w:rPr>
          <w:rFonts w:ascii="Times New Roman" w:hAnsi="Times New Roman" w:cs="Times New Roman"/>
          <w:lang w:val="en-US"/>
        </w:rPr>
        <w:t>,</w:t>
      </w:r>
      <w:r w:rsidR="008B122E" w:rsidRPr="007427D1">
        <w:rPr>
          <w:rFonts w:ascii="Times New Roman" w:hAnsi="Times New Roman" w:cs="Times New Roman"/>
          <w:lang w:val="en-US"/>
        </w:rPr>
        <w:t xml:space="preserve"> h</w:t>
      </w:r>
      <w:r w:rsidR="00836576" w:rsidRPr="007427D1">
        <w:rPr>
          <w:rFonts w:ascii="Times New Roman" w:hAnsi="Times New Roman" w:cs="Times New Roman"/>
          <w:lang w:val="en-US"/>
        </w:rPr>
        <w:t>ttp://dx.doi.org/</w:t>
      </w:r>
      <w:hyperlink r:id="rId22" w:history="1">
        <w:r w:rsidR="00A229F5" w:rsidRPr="007427D1">
          <w:rPr>
            <w:rStyle w:val="Hyperlink"/>
            <w:rFonts w:ascii="Times New Roman" w:hAnsi="Times New Roman" w:cs="Times New Roman"/>
            <w:u w:val="none"/>
            <w:lang w:val="en-US"/>
          </w:rPr>
          <w:t>10.1097/01.chi.0000126976.56955.43</w:t>
        </w:r>
      </w:hyperlink>
      <w:r w:rsidRPr="007427D1">
        <w:rPr>
          <w:rFonts w:ascii="Times New Roman" w:hAnsi="Times New Roman" w:cs="Times New Roman"/>
          <w:lang w:val="en-US"/>
        </w:rPr>
        <w:t>.</w:t>
      </w:r>
      <w:bookmarkEnd w:id="44"/>
      <w:proofErr w:type="gramEnd"/>
    </w:p>
    <w:p w:rsidR="00856D31" w:rsidRPr="007427D1" w:rsidRDefault="00FC2181" w:rsidP="00704709">
      <w:pPr>
        <w:pStyle w:val="EndNoteBibliography"/>
        <w:spacing w:after="0"/>
        <w:ind w:left="709" w:hanging="709"/>
        <w:jc w:val="left"/>
        <w:rPr>
          <w:rFonts w:ascii="Times New Roman" w:hAnsi="Times New Roman" w:cs="Times New Roman"/>
        </w:rPr>
      </w:pPr>
      <w:bookmarkStart w:id="45" w:name="_ENREF_46"/>
      <w:r w:rsidRPr="007427D1">
        <w:rPr>
          <w:rFonts w:ascii="Times New Roman" w:hAnsi="Times New Roman" w:cs="Times New Roman"/>
        </w:rPr>
        <w:t xml:space="preserve">van Goozen, S.H.M., 2015. The </w:t>
      </w:r>
      <w:r w:rsidR="00486DA0" w:rsidRPr="007427D1">
        <w:rPr>
          <w:rFonts w:ascii="Times New Roman" w:hAnsi="Times New Roman" w:cs="Times New Roman"/>
        </w:rPr>
        <w:t>r</w:t>
      </w:r>
      <w:r w:rsidRPr="007427D1">
        <w:rPr>
          <w:rFonts w:ascii="Times New Roman" w:hAnsi="Times New Roman" w:cs="Times New Roman"/>
        </w:rPr>
        <w:t xml:space="preserve">ole of </w:t>
      </w:r>
      <w:r w:rsidR="00486DA0" w:rsidRPr="007427D1">
        <w:rPr>
          <w:rFonts w:ascii="Times New Roman" w:hAnsi="Times New Roman" w:cs="Times New Roman"/>
        </w:rPr>
        <w:t>e</w:t>
      </w:r>
      <w:r w:rsidRPr="007427D1">
        <w:rPr>
          <w:rFonts w:ascii="Times New Roman" w:hAnsi="Times New Roman" w:cs="Times New Roman"/>
        </w:rPr>
        <w:t xml:space="preserve">arly </w:t>
      </w:r>
      <w:r w:rsidR="00486DA0" w:rsidRPr="007427D1">
        <w:rPr>
          <w:rFonts w:ascii="Times New Roman" w:hAnsi="Times New Roman" w:cs="Times New Roman"/>
        </w:rPr>
        <w:t>emotion i</w:t>
      </w:r>
      <w:r w:rsidRPr="007427D1">
        <w:rPr>
          <w:rFonts w:ascii="Times New Roman" w:hAnsi="Times New Roman" w:cs="Times New Roman"/>
        </w:rPr>
        <w:t xml:space="preserve">mpairments in the </w:t>
      </w:r>
      <w:r w:rsidR="00486DA0" w:rsidRPr="007427D1">
        <w:rPr>
          <w:rFonts w:ascii="Times New Roman" w:hAnsi="Times New Roman" w:cs="Times New Roman"/>
        </w:rPr>
        <w:t>d</w:t>
      </w:r>
      <w:r w:rsidRPr="007427D1">
        <w:rPr>
          <w:rFonts w:ascii="Times New Roman" w:hAnsi="Times New Roman" w:cs="Times New Roman"/>
        </w:rPr>
        <w:t xml:space="preserve">evelopment of </w:t>
      </w:r>
      <w:r w:rsidR="00486DA0" w:rsidRPr="007427D1">
        <w:rPr>
          <w:rFonts w:ascii="Times New Roman" w:hAnsi="Times New Roman" w:cs="Times New Roman"/>
        </w:rPr>
        <w:t>p</w:t>
      </w:r>
      <w:r w:rsidRPr="007427D1">
        <w:rPr>
          <w:rFonts w:ascii="Times New Roman" w:hAnsi="Times New Roman" w:cs="Times New Roman"/>
        </w:rPr>
        <w:t xml:space="preserve">ersistent </w:t>
      </w:r>
    </w:p>
    <w:p w:rsidR="00FC2181" w:rsidRPr="007427D1" w:rsidRDefault="00486DA0" w:rsidP="00704709">
      <w:pPr>
        <w:spacing w:after="0" w:line="240" w:lineRule="auto"/>
        <w:ind w:left="709" w:hanging="1"/>
        <w:rPr>
          <w:rFonts w:ascii="Times New Roman" w:hAnsi="Times New Roman" w:cs="Times New Roman"/>
          <w:lang w:val="en-US"/>
        </w:rPr>
      </w:pPr>
      <w:r w:rsidRPr="007427D1">
        <w:rPr>
          <w:rFonts w:ascii="Times New Roman" w:hAnsi="Times New Roman" w:cs="Times New Roman"/>
          <w:lang w:val="en-US"/>
        </w:rPr>
        <w:t>a</w:t>
      </w:r>
      <w:r w:rsidR="00FC2181" w:rsidRPr="007427D1">
        <w:rPr>
          <w:rFonts w:ascii="Times New Roman" w:hAnsi="Times New Roman" w:cs="Times New Roman"/>
          <w:lang w:val="en-US"/>
        </w:rPr>
        <w:t xml:space="preserve">ntisocial </w:t>
      </w:r>
      <w:r w:rsidRPr="007427D1">
        <w:rPr>
          <w:rFonts w:ascii="Times New Roman" w:hAnsi="Times New Roman" w:cs="Times New Roman"/>
          <w:lang w:val="en-US"/>
        </w:rPr>
        <w:t>b</w:t>
      </w:r>
      <w:r w:rsidR="00FC2181" w:rsidRPr="007427D1">
        <w:rPr>
          <w:rFonts w:ascii="Times New Roman" w:hAnsi="Times New Roman" w:cs="Times New Roman"/>
          <w:lang w:val="en-US"/>
        </w:rPr>
        <w:t xml:space="preserve">ehavior. </w:t>
      </w:r>
      <w:r w:rsidR="002F1AB6" w:rsidRPr="007427D1">
        <w:rPr>
          <w:rFonts w:ascii="Times New Roman" w:hAnsi="Times New Roman" w:cs="Times New Roman"/>
          <w:lang w:val="en-US"/>
        </w:rPr>
        <w:t>Child Dev Perspect</w:t>
      </w:r>
      <w:r w:rsidR="00FC2181" w:rsidRPr="007427D1">
        <w:rPr>
          <w:rFonts w:ascii="Times New Roman" w:hAnsi="Times New Roman" w:cs="Times New Roman"/>
          <w:lang w:val="en-US"/>
        </w:rPr>
        <w:t xml:space="preserve"> 9, 206-210</w:t>
      </w:r>
      <w:r w:rsidR="00836576" w:rsidRPr="007427D1">
        <w:rPr>
          <w:rFonts w:ascii="Times New Roman" w:hAnsi="Times New Roman" w:cs="Times New Roman"/>
          <w:lang w:val="en-US"/>
        </w:rPr>
        <w:t>, http://dx.doi.org/</w:t>
      </w:r>
      <w:r w:rsidR="002F1AB6" w:rsidRPr="007427D1">
        <w:rPr>
          <w:rFonts w:ascii="Times New Roman" w:hAnsi="Times New Roman" w:cs="Times New Roman"/>
          <w:lang w:val="en-US"/>
        </w:rPr>
        <w:t xml:space="preserve"> 10.1111/cdep.12134</w:t>
      </w:r>
      <w:r w:rsidR="00FC2181" w:rsidRPr="007427D1">
        <w:rPr>
          <w:rFonts w:ascii="Times New Roman" w:hAnsi="Times New Roman" w:cs="Times New Roman"/>
          <w:lang w:val="en-US"/>
        </w:rPr>
        <w:t>.</w:t>
      </w:r>
      <w:bookmarkEnd w:id="45"/>
    </w:p>
    <w:p w:rsidR="00856D31" w:rsidRPr="007427D1" w:rsidRDefault="00FC2181" w:rsidP="00704709">
      <w:pPr>
        <w:pStyle w:val="EndNoteBibliography"/>
        <w:spacing w:after="0"/>
        <w:ind w:left="709" w:hanging="709"/>
        <w:jc w:val="left"/>
        <w:rPr>
          <w:rFonts w:ascii="Times New Roman" w:hAnsi="Times New Roman" w:cs="Times New Roman"/>
        </w:rPr>
      </w:pPr>
      <w:bookmarkStart w:id="46" w:name="_ENREF_47"/>
      <w:r w:rsidRPr="007427D1">
        <w:rPr>
          <w:rFonts w:ascii="Times New Roman" w:hAnsi="Times New Roman" w:cs="Times New Roman"/>
          <w:lang w:val="nl-NL"/>
        </w:rPr>
        <w:t xml:space="preserve">van Goozen, S.H.M., Fairchild, G., 2008. </w:t>
      </w:r>
      <w:r w:rsidRPr="007427D1">
        <w:rPr>
          <w:rFonts w:ascii="Times New Roman" w:hAnsi="Times New Roman" w:cs="Times New Roman"/>
        </w:rPr>
        <w:t xml:space="preserve">How can the study of biological processes help design new </w:t>
      </w:r>
    </w:p>
    <w:p w:rsidR="008B122E" w:rsidRPr="007427D1" w:rsidRDefault="00FC2181" w:rsidP="00704709">
      <w:pPr>
        <w:autoSpaceDE w:val="0"/>
        <w:autoSpaceDN w:val="0"/>
        <w:adjustRightInd w:val="0"/>
        <w:spacing w:after="0" w:line="240" w:lineRule="auto"/>
        <w:ind w:left="709" w:hanging="1"/>
        <w:rPr>
          <w:rFonts w:ascii="Times New Roman" w:hAnsi="Times New Roman" w:cs="Times New Roman"/>
        </w:rPr>
      </w:pPr>
      <w:r w:rsidRPr="007427D1">
        <w:rPr>
          <w:rFonts w:ascii="Times New Roman" w:hAnsi="Times New Roman" w:cs="Times New Roman"/>
          <w:lang w:val="en-US"/>
        </w:rPr>
        <w:t xml:space="preserve">interventions for children with severe antisocial behavior? </w:t>
      </w:r>
      <w:r w:rsidRPr="007427D1">
        <w:rPr>
          <w:rFonts w:ascii="Times New Roman" w:hAnsi="Times New Roman" w:cs="Times New Roman"/>
        </w:rPr>
        <w:t>Dev Psychopathol 20, 941-973</w:t>
      </w:r>
      <w:r w:rsidR="00836576" w:rsidRPr="007427D1">
        <w:rPr>
          <w:rFonts w:ascii="Times New Roman" w:hAnsi="Times New Roman" w:cs="Times New Roman"/>
        </w:rPr>
        <w:t>, http://dx.doi.org/</w:t>
      </w:r>
      <w:r w:rsidR="008B122E" w:rsidRPr="007427D1">
        <w:rPr>
          <w:rFonts w:ascii="Times New Roman" w:hAnsi="Times New Roman" w:cs="Times New Roman"/>
        </w:rPr>
        <w:t>10.1017/</w:t>
      </w:r>
      <w:bookmarkEnd w:id="46"/>
      <w:r w:rsidR="008B122E" w:rsidRPr="007427D1">
        <w:rPr>
          <w:rFonts w:ascii="Times New Roman" w:hAnsi="Times New Roman" w:cs="Times New Roman"/>
        </w:rPr>
        <w:t xml:space="preserve"> s095457940800045x.</w:t>
      </w:r>
    </w:p>
    <w:p w:rsidR="00856D31" w:rsidRPr="007427D1" w:rsidRDefault="00FC2181" w:rsidP="00704709">
      <w:pPr>
        <w:pStyle w:val="EndNoteBibliography"/>
        <w:spacing w:after="0"/>
        <w:jc w:val="left"/>
        <w:rPr>
          <w:rFonts w:ascii="Times New Roman" w:hAnsi="Times New Roman" w:cs="Times New Roman"/>
        </w:rPr>
      </w:pPr>
      <w:bookmarkStart w:id="47" w:name="_ENREF_48"/>
      <w:r w:rsidRPr="007427D1">
        <w:rPr>
          <w:rFonts w:ascii="Times New Roman" w:hAnsi="Times New Roman" w:cs="Times New Roman"/>
          <w:lang w:val="nl-NL"/>
        </w:rPr>
        <w:t xml:space="preserve">van Goozen, S.H.M., Fairchild, G., Snoek, H., Harold, G.T., 2007. </w:t>
      </w:r>
      <w:r w:rsidRPr="007427D1">
        <w:rPr>
          <w:rFonts w:ascii="Times New Roman" w:hAnsi="Times New Roman" w:cs="Times New Roman"/>
        </w:rPr>
        <w:t xml:space="preserve">The evidence for a neurobiological </w:t>
      </w:r>
    </w:p>
    <w:p w:rsidR="00FC2181" w:rsidRPr="007427D1" w:rsidRDefault="00FC2181" w:rsidP="00704709">
      <w:pPr>
        <w:autoSpaceDE w:val="0"/>
        <w:autoSpaceDN w:val="0"/>
        <w:adjustRightInd w:val="0"/>
        <w:spacing w:after="0" w:line="240" w:lineRule="auto"/>
        <w:ind w:left="708"/>
        <w:rPr>
          <w:rFonts w:ascii="Times New Roman" w:hAnsi="Times New Roman" w:cs="Times New Roman"/>
        </w:rPr>
      </w:pPr>
      <w:r w:rsidRPr="007427D1">
        <w:rPr>
          <w:rFonts w:ascii="Times New Roman" w:hAnsi="Times New Roman" w:cs="Times New Roman"/>
          <w:lang w:val="en-US"/>
        </w:rPr>
        <w:t xml:space="preserve">model of childhood antisocial behavior. </w:t>
      </w:r>
      <w:r w:rsidRPr="007427D1">
        <w:rPr>
          <w:rFonts w:ascii="Times New Roman" w:hAnsi="Times New Roman" w:cs="Times New Roman"/>
        </w:rPr>
        <w:t>Psychol Bull 133, 149-182</w:t>
      </w:r>
      <w:r w:rsidR="00836576" w:rsidRPr="007427D1">
        <w:rPr>
          <w:rFonts w:ascii="Times New Roman" w:hAnsi="Times New Roman" w:cs="Times New Roman"/>
        </w:rPr>
        <w:t>, http://dx.doi.org/</w:t>
      </w:r>
      <w:r w:rsidR="002F1AB6" w:rsidRPr="007427D1">
        <w:rPr>
          <w:rFonts w:ascii="Times New Roman" w:hAnsi="Times New Roman" w:cs="Times New Roman"/>
        </w:rPr>
        <w:t xml:space="preserve"> </w:t>
      </w:r>
      <w:r w:rsidR="008B122E" w:rsidRPr="007427D1">
        <w:rPr>
          <w:rFonts w:ascii="Times New Roman" w:hAnsi="Times New Roman" w:cs="Times New Roman"/>
        </w:rPr>
        <w:t>10.1037/0033-2909.133.1.149</w:t>
      </w:r>
      <w:r w:rsidRPr="007427D1">
        <w:rPr>
          <w:rFonts w:ascii="Times New Roman" w:hAnsi="Times New Roman" w:cs="Times New Roman"/>
        </w:rPr>
        <w:t>.</w:t>
      </w:r>
      <w:bookmarkEnd w:id="47"/>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48" w:name="_ENREF_49"/>
      <w:r w:rsidRPr="007427D1">
        <w:rPr>
          <w:rFonts w:ascii="Times New Roman" w:hAnsi="Times New Roman" w:cs="Times New Roman"/>
          <w:lang w:val="nl-NL"/>
        </w:rPr>
        <w:t xml:space="preserve">van Goozen, S.H.M., Matthys, W., Cohen-Kettenis, P.T., Gispen-de Wied, C., Wiegant, V.M., Van </w:t>
      </w:r>
    </w:p>
    <w:p w:rsidR="00FC2181" w:rsidRPr="007427D1" w:rsidRDefault="00FC2181" w:rsidP="00704709">
      <w:pPr>
        <w:pStyle w:val="DefinitionList"/>
        <w:ind w:left="709" w:hanging="1"/>
        <w:rPr>
          <w:sz w:val="22"/>
          <w:szCs w:val="22"/>
        </w:rPr>
      </w:pPr>
      <w:r w:rsidRPr="007427D1">
        <w:rPr>
          <w:sz w:val="22"/>
          <w:szCs w:val="22"/>
          <w:lang w:val="en-US"/>
        </w:rPr>
        <w:t xml:space="preserve">Engeland, H., 1998. Salivary cortisol and cardiovascular activity during stress in oppositional-defiant disorder boys and normal controls. </w:t>
      </w:r>
      <w:r w:rsidRPr="007427D1">
        <w:rPr>
          <w:sz w:val="22"/>
          <w:szCs w:val="22"/>
        </w:rPr>
        <w:t>Biol</w:t>
      </w:r>
      <w:r w:rsidR="002F1AB6" w:rsidRPr="007427D1">
        <w:rPr>
          <w:sz w:val="22"/>
          <w:szCs w:val="22"/>
        </w:rPr>
        <w:t xml:space="preserve"> P</w:t>
      </w:r>
      <w:r w:rsidRPr="007427D1">
        <w:rPr>
          <w:sz w:val="22"/>
          <w:szCs w:val="22"/>
        </w:rPr>
        <w:t>sychiatry 43, 531-539</w:t>
      </w:r>
      <w:r w:rsidR="00836576" w:rsidRPr="007427D1">
        <w:rPr>
          <w:sz w:val="22"/>
          <w:szCs w:val="22"/>
        </w:rPr>
        <w:t>, http://dx.doi.org/</w:t>
      </w:r>
      <w:r w:rsidR="00666CB3" w:rsidRPr="007427D1">
        <w:rPr>
          <w:sz w:val="22"/>
          <w:szCs w:val="22"/>
        </w:rPr>
        <w:t xml:space="preserve"> </w:t>
      </w:r>
      <w:hyperlink r:id="rId23" w:history="1">
        <w:r w:rsidR="002F1AB6" w:rsidRPr="007427D1">
          <w:rPr>
            <w:rStyle w:val="Hyperlink"/>
            <w:sz w:val="22"/>
            <w:szCs w:val="22"/>
            <w:u w:val="none"/>
          </w:rPr>
          <w:t>10.1016/S0006-3223(97)00253-9</w:t>
        </w:r>
      </w:hyperlink>
      <w:r w:rsidRPr="007427D1">
        <w:rPr>
          <w:sz w:val="22"/>
          <w:szCs w:val="22"/>
        </w:rPr>
        <w:t>.</w:t>
      </w:r>
      <w:bookmarkEnd w:id="48"/>
    </w:p>
    <w:p w:rsidR="00856D31" w:rsidRPr="007427D1" w:rsidRDefault="00FC2181" w:rsidP="00704709">
      <w:pPr>
        <w:pStyle w:val="EndNoteBibliography"/>
        <w:spacing w:after="0"/>
        <w:ind w:left="709" w:hanging="709"/>
        <w:jc w:val="left"/>
        <w:rPr>
          <w:rFonts w:ascii="Times New Roman" w:hAnsi="Times New Roman" w:cs="Times New Roman"/>
          <w:lang w:val="nl-NL"/>
        </w:rPr>
      </w:pPr>
      <w:bookmarkStart w:id="49" w:name="_ENREF_50"/>
      <w:r w:rsidRPr="007427D1">
        <w:rPr>
          <w:rFonts w:ascii="Times New Roman" w:hAnsi="Times New Roman" w:cs="Times New Roman"/>
          <w:lang w:val="nl-NL"/>
        </w:rPr>
        <w:t xml:space="preserve">van Goozen, S.H.M., Matthys, W., Cohen Kettenis, P., Buitelaar, J.K., Van Engeland, H., 2000. </w:t>
      </w:r>
    </w:p>
    <w:p w:rsidR="00FC2181" w:rsidRPr="007427D1" w:rsidRDefault="00486DA0" w:rsidP="00704709">
      <w:pPr>
        <w:spacing w:after="0" w:line="240" w:lineRule="auto"/>
        <w:ind w:left="709" w:hanging="1"/>
        <w:rPr>
          <w:rFonts w:ascii="Times New Roman" w:hAnsi="Times New Roman" w:cs="Times New Roman"/>
        </w:rPr>
      </w:pPr>
      <w:r w:rsidRPr="007427D1">
        <w:rPr>
          <w:rFonts w:ascii="Times New Roman" w:hAnsi="Times New Roman" w:cs="Times New Roman"/>
          <w:lang w:val="en-US"/>
        </w:rPr>
        <w:t>Hypothalamic-p</w:t>
      </w:r>
      <w:r w:rsidR="00FC2181" w:rsidRPr="007427D1">
        <w:rPr>
          <w:rFonts w:ascii="Times New Roman" w:hAnsi="Times New Roman" w:cs="Times New Roman"/>
          <w:lang w:val="en-US"/>
        </w:rPr>
        <w:t>ituitary-</w:t>
      </w:r>
      <w:r w:rsidRPr="007427D1">
        <w:rPr>
          <w:rFonts w:ascii="Times New Roman" w:hAnsi="Times New Roman" w:cs="Times New Roman"/>
          <w:lang w:val="en-US"/>
        </w:rPr>
        <w:t>a</w:t>
      </w:r>
      <w:r w:rsidR="00FC2181" w:rsidRPr="007427D1">
        <w:rPr>
          <w:rFonts w:ascii="Times New Roman" w:hAnsi="Times New Roman" w:cs="Times New Roman"/>
          <w:lang w:val="en-US"/>
        </w:rPr>
        <w:t xml:space="preserve">drenal </w:t>
      </w:r>
      <w:r w:rsidRPr="007427D1">
        <w:rPr>
          <w:rFonts w:ascii="Times New Roman" w:hAnsi="Times New Roman" w:cs="Times New Roman"/>
          <w:lang w:val="en-US"/>
        </w:rPr>
        <w:t>a</w:t>
      </w:r>
      <w:r w:rsidR="00FC2181" w:rsidRPr="007427D1">
        <w:rPr>
          <w:rFonts w:ascii="Times New Roman" w:hAnsi="Times New Roman" w:cs="Times New Roman"/>
          <w:lang w:val="en-US"/>
        </w:rPr>
        <w:t xml:space="preserve">xis and </w:t>
      </w:r>
      <w:r w:rsidRPr="007427D1">
        <w:rPr>
          <w:rFonts w:ascii="Times New Roman" w:hAnsi="Times New Roman" w:cs="Times New Roman"/>
          <w:lang w:val="en-US"/>
        </w:rPr>
        <w:t>a</w:t>
      </w:r>
      <w:r w:rsidR="00FC2181" w:rsidRPr="007427D1">
        <w:rPr>
          <w:rFonts w:ascii="Times New Roman" w:hAnsi="Times New Roman" w:cs="Times New Roman"/>
          <w:lang w:val="en-US"/>
        </w:rPr>
        <w:t xml:space="preserve">utonomic </w:t>
      </w:r>
      <w:r w:rsidRPr="007427D1">
        <w:rPr>
          <w:rFonts w:ascii="Times New Roman" w:hAnsi="Times New Roman" w:cs="Times New Roman"/>
          <w:lang w:val="en-US"/>
        </w:rPr>
        <w:t>n</w:t>
      </w:r>
      <w:r w:rsidR="00FC2181" w:rsidRPr="007427D1">
        <w:rPr>
          <w:rFonts w:ascii="Times New Roman" w:hAnsi="Times New Roman" w:cs="Times New Roman"/>
          <w:lang w:val="en-US"/>
        </w:rPr>
        <w:t xml:space="preserve">ervous </w:t>
      </w:r>
      <w:r w:rsidRPr="007427D1">
        <w:rPr>
          <w:rFonts w:ascii="Times New Roman" w:hAnsi="Times New Roman" w:cs="Times New Roman"/>
          <w:lang w:val="en-US"/>
        </w:rPr>
        <w:t>s</w:t>
      </w:r>
      <w:r w:rsidR="00FC2181" w:rsidRPr="007427D1">
        <w:rPr>
          <w:rFonts w:ascii="Times New Roman" w:hAnsi="Times New Roman" w:cs="Times New Roman"/>
          <w:lang w:val="en-US"/>
        </w:rPr>
        <w:t xml:space="preserve">ystem </w:t>
      </w:r>
      <w:r w:rsidRPr="007427D1">
        <w:rPr>
          <w:rFonts w:ascii="Times New Roman" w:hAnsi="Times New Roman" w:cs="Times New Roman"/>
          <w:lang w:val="en-US"/>
        </w:rPr>
        <w:t>a</w:t>
      </w:r>
      <w:r w:rsidR="00FC2181" w:rsidRPr="007427D1">
        <w:rPr>
          <w:rFonts w:ascii="Times New Roman" w:hAnsi="Times New Roman" w:cs="Times New Roman"/>
          <w:lang w:val="en-US"/>
        </w:rPr>
        <w:t xml:space="preserve">ctivity in </w:t>
      </w:r>
      <w:r w:rsidRPr="007427D1">
        <w:rPr>
          <w:rFonts w:ascii="Times New Roman" w:hAnsi="Times New Roman" w:cs="Times New Roman"/>
          <w:lang w:val="en-US"/>
        </w:rPr>
        <w:t>d</w:t>
      </w:r>
      <w:r w:rsidR="00FC2181" w:rsidRPr="007427D1">
        <w:rPr>
          <w:rFonts w:ascii="Times New Roman" w:hAnsi="Times New Roman" w:cs="Times New Roman"/>
          <w:lang w:val="en-US"/>
        </w:rPr>
        <w:t xml:space="preserve">isruptive </w:t>
      </w:r>
      <w:r w:rsidRPr="007427D1">
        <w:rPr>
          <w:rFonts w:ascii="Times New Roman" w:hAnsi="Times New Roman" w:cs="Times New Roman"/>
          <w:lang w:val="en-US"/>
        </w:rPr>
        <w:t>c</w:t>
      </w:r>
      <w:r w:rsidR="00E43069" w:rsidRPr="007427D1">
        <w:rPr>
          <w:rFonts w:ascii="Times New Roman" w:hAnsi="Times New Roman" w:cs="Times New Roman"/>
          <w:lang w:val="en-US"/>
        </w:rPr>
        <w:t xml:space="preserve">hildren </w:t>
      </w:r>
      <w:r w:rsidR="00FC2181" w:rsidRPr="007427D1">
        <w:rPr>
          <w:rFonts w:ascii="Times New Roman" w:hAnsi="Times New Roman" w:cs="Times New Roman"/>
          <w:lang w:val="en-US"/>
        </w:rPr>
        <w:t xml:space="preserve">and </w:t>
      </w:r>
      <w:r w:rsidRPr="007427D1">
        <w:rPr>
          <w:rFonts w:ascii="Times New Roman" w:hAnsi="Times New Roman" w:cs="Times New Roman"/>
          <w:lang w:val="en-US"/>
        </w:rPr>
        <w:t>m</w:t>
      </w:r>
      <w:r w:rsidR="00FC2181" w:rsidRPr="007427D1">
        <w:rPr>
          <w:rFonts w:ascii="Times New Roman" w:hAnsi="Times New Roman" w:cs="Times New Roman"/>
          <w:lang w:val="en-US"/>
        </w:rPr>
        <w:t xml:space="preserve">atched </w:t>
      </w:r>
      <w:r w:rsidRPr="007427D1">
        <w:rPr>
          <w:rFonts w:ascii="Times New Roman" w:hAnsi="Times New Roman" w:cs="Times New Roman"/>
          <w:lang w:val="en-US"/>
        </w:rPr>
        <w:t>c</w:t>
      </w:r>
      <w:r w:rsidR="00FC2181" w:rsidRPr="007427D1">
        <w:rPr>
          <w:rFonts w:ascii="Times New Roman" w:hAnsi="Times New Roman" w:cs="Times New Roman"/>
          <w:lang w:val="en-US"/>
        </w:rPr>
        <w:t xml:space="preserve">ontrols. </w:t>
      </w:r>
      <w:hyperlink w:history="1">
        <w:r w:rsidR="00E54CC3" w:rsidRPr="007427D1">
          <w:rPr>
            <w:rStyle w:val="Hyperlink"/>
            <w:rFonts w:ascii="Times New Roman" w:hAnsi="Times New Roman" w:cs="Times New Roman"/>
            <w:u w:val="none"/>
            <w:lang w:val="en-US"/>
          </w:rPr>
          <w:t>J Am Acad Child Adolesc Psychiatry</w:t>
        </w:r>
      </w:hyperlink>
      <w:r w:rsidR="00FC2181" w:rsidRPr="007427D1">
        <w:rPr>
          <w:rFonts w:ascii="Times New Roman" w:hAnsi="Times New Roman" w:cs="Times New Roman"/>
          <w:lang w:val="en-US"/>
        </w:rPr>
        <w:t xml:space="preserve"> </w:t>
      </w:r>
      <w:r w:rsidR="00FC2181" w:rsidRPr="007427D1">
        <w:rPr>
          <w:rFonts w:ascii="Times New Roman" w:hAnsi="Times New Roman" w:cs="Times New Roman"/>
        </w:rPr>
        <w:t>39, 1438-1445</w:t>
      </w:r>
      <w:r w:rsidR="00836576" w:rsidRPr="007427D1">
        <w:rPr>
          <w:rFonts w:ascii="Times New Roman" w:hAnsi="Times New Roman" w:cs="Times New Roman"/>
        </w:rPr>
        <w:t>, http://dx.doi.org/</w:t>
      </w:r>
      <w:hyperlink r:id="rId24" w:history="1">
        <w:r w:rsidR="00E54CC3" w:rsidRPr="007427D1">
          <w:rPr>
            <w:rStyle w:val="Hyperlink"/>
            <w:rFonts w:ascii="Times New Roman" w:hAnsi="Times New Roman" w:cs="Times New Roman"/>
            <w:u w:val="none"/>
          </w:rPr>
          <w:t>10.1097/00004583-200011000-00019</w:t>
        </w:r>
      </w:hyperlink>
      <w:r w:rsidR="00FC2181" w:rsidRPr="007427D1">
        <w:rPr>
          <w:rFonts w:ascii="Times New Roman" w:hAnsi="Times New Roman" w:cs="Times New Roman"/>
        </w:rPr>
        <w:t>.</w:t>
      </w:r>
      <w:bookmarkEnd w:id="49"/>
    </w:p>
    <w:p w:rsidR="00856D31" w:rsidRPr="007427D1" w:rsidRDefault="00FC2181" w:rsidP="00704709">
      <w:pPr>
        <w:pStyle w:val="EndNoteBibliography"/>
        <w:spacing w:after="0"/>
        <w:ind w:left="709" w:hanging="709"/>
        <w:jc w:val="left"/>
        <w:rPr>
          <w:rFonts w:ascii="Times New Roman" w:hAnsi="Times New Roman" w:cs="Times New Roman"/>
        </w:rPr>
      </w:pPr>
      <w:bookmarkStart w:id="50" w:name="_ENREF_51"/>
      <w:r w:rsidRPr="007427D1">
        <w:rPr>
          <w:rFonts w:ascii="Times New Roman" w:hAnsi="Times New Roman" w:cs="Times New Roman"/>
          <w:lang w:val="nl-NL"/>
        </w:rPr>
        <w:t xml:space="preserve">Verstraeten, K., Bijttebier, P., Vasey, M., Raes, F., 2011. </w:t>
      </w:r>
      <w:r w:rsidRPr="007427D1">
        <w:rPr>
          <w:rFonts w:ascii="Times New Roman" w:hAnsi="Times New Roman" w:cs="Times New Roman"/>
        </w:rPr>
        <w:t xml:space="preserve">Specificity of worry and rumination in the </w:t>
      </w:r>
    </w:p>
    <w:p w:rsidR="00FC2181" w:rsidRPr="007427D1" w:rsidRDefault="00FC2181" w:rsidP="00704709">
      <w:pPr>
        <w:pStyle w:val="DefinitionList"/>
        <w:ind w:left="709" w:hanging="1"/>
        <w:rPr>
          <w:sz w:val="22"/>
          <w:szCs w:val="22"/>
        </w:rPr>
      </w:pPr>
      <w:r w:rsidRPr="007427D1">
        <w:rPr>
          <w:sz w:val="22"/>
          <w:szCs w:val="22"/>
          <w:lang w:val="en-US"/>
        </w:rPr>
        <w:t xml:space="preserve">development of anxiety and depressive symptoms in children. </w:t>
      </w:r>
      <w:r w:rsidR="00E43069" w:rsidRPr="007427D1">
        <w:rPr>
          <w:bCs/>
          <w:sz w:val="22"/>
          <w:szCs w:val="22"/>
        </w:rPr>
        <w:t>Br J Clin Psychol,</w:t>
      </w:r>
      <w:r w:rsidR="00E43069" w:rsidRPr="007427D1">
        <w:rPr>
          <w:b/>
          <w:bCs/>
          <w:sz w:val="22"/>
          <w:szCs w:val="22"/>
        </w:rPr>
        <w:t xml:space="preserve"> </w:t>
      </w:r>
      <w:r w:rsidRPr="007427D1">
        <w:rPr>
          <w:sz w:val="22"/>
          <w:szCs w:val="22"/>
        </w:rPr>
        <w:t>50, 364-378</w:t>
      </w:r>
      <w:r w:rsidR="00836576" w:rsidRPr="007427D1">
        <w:rPr>
          <w:sz w:val="22"/>
          <w:szCs w:val="22"/>
        </w:rPr>
        <w:t>, http://dx.doi.org/</w:t>
      </w:r>
      <w:hyperlink r:id="rId25" w:history="1">
        <w:r w:rsidR="00E43069" w:rsidRPr="007427D1">
          <w:rPr>
            <w:rStyle w:val="Hyperlink"/>
            <w:sz w:val="22"/>
            <w:szCs w:val="22"/>
            <w:u w:val="none"/>
          </w:rPr>
          <w:t>10.1348/014466510X532715</w:t>
        </w:r>
      </w:hyperlink>
      <w:r w:rsidRPr="007427D1">
        <w:rPr>
          <w:sz w:val="22"/>
          <w:szCs w:val="22"/>
        </w:rPr>
        <w:t>.</w:t>
      </w:r>
      <w:bookmarkEnd w:id="50"/>
    </w:p>
    <w:p w:rsidR="00856D31" w:rsidRPr="007427D1" w:rsidRDefault="00FC2181" w:rsidP="00704709">
      <w:pPr>
        <w:pStyle w:val="EndNoteBibliography"/>
        <w:spacing w:after="0"/>
        <w:ind w:left="709" w:hanging="709"/>
        <w:jc w:val="left"/>
        <w:rPr>
          <w:rFonts w:ascii="Times New Roman" w:hAnsi="Times New Roman" w:cs="Times New Roman"/>
        </w:rPr>
      </w:pPr>
      <w:bookmarkStart w:id="51" w:name="_ENREF_52"/>
      <w:r w:rsidRPr="007427D1">
        <w:rPr>
          <w:rFonts w:ascii="Times New Roman" w:hAnsi="Times New Roman" w:cs="Times New Roman"/>
        </w:rPr>
        <w:t xml:space="preserve">Viding, E., Sebastian, C.L., Dadds, M.R., Lockwood, P.L., Cecil, C.A., De Brito, S.A., McCrory, E.J., </w:t>
      </w:r>
    </w:p>
    <w:p w:rsidR="00FC2181" w:rsidRPr="007427D1" w:rsidRDefault="00FC2181" w:rsidP="00704709">
      <w:pPr>
        <w:spacing w:after="0" w:line="240" w:lineRule="auto"/>
        <w:ind w:left="709" w:hanging="1"/>
        <w:rPr>
          <w:rFonts w:ascii="Times New Roman" w:hAnsi="Times New Roman" w:cs="Times New Roman"/>
          <w:lang w:val="de-DE"/>
        </w:rPr>
      </w:pPr>
      <w:r w:rsidRPr="007427D1">
        <w:rPr>
          <w:rFonts w:ascii="Times New Roman" w:hAnsi="Times New Roman" w:cs="Times New Roman"/>
          <w:lang w:val="en-US"/>
        </w:rPr>
        <w:lastRenderedPageBreak/>
        <w:t xml:space="preserve">2012. Amygdala response to preattentive masked fear in children with conduct problems: the role of callous-unemotional traits. </w:t>
      </w:r>
      <w:r w:rsidR="00A14928" w:rsidRPr="007427D1">
        <w:rPr>
          <w:rFonts w:ascii="Times New Roman" w:hAnsi="Times New Roman" w:cs="Times New Roman"/>
          <w:lang w:val="de-DE"/>
        </w:rPr>
        <w:t xml:space="preserve">Am J </w:t>
      </w:r>
      <w:r w:rsidR="00A14928" w:rsidRPr="007427D1">
        <w:rPr>
          <w:rFonts w:ascii="Times New Roman" w:hAnsi="Times New Roman" w:cs="Times New Roman"/>
          <w:iCs/>
          <w:lang w:val="de-DE"/>
        </w:rPr>
        <w:t xml:space="preserve">Psychiatry </w:t>
      </w:r>
      <w:r w:rsidRPr="007427D1">
        <w:rPr>
          <w:rFonts w:ascii="Times New Roman" w:hAnsi="Times New Roman" w:cs="Times New Roman"/>
          <w:lang w:val="de-DE"/>
        </w:rPr>
        <w:t>69, 1109-1116</w:t>
      </w:r>
      <w:r w:rsidR="00836576" w:rsidRPr="007427D1">
        <w:rPr>
          <w:rFonts w:ascii="Times New Roman" w:hAnsi="Times New Roman" w:cs="Times New Roman"/>
          <w:lang w:val="de-DE"/>
        </w:rPr>
        <w:t>, http://dx.doi.org/</w:t>
      </w:r>
      <w:r w:rsidR="00A14928" w:rsidRPr="007427D1">
        <w:rPr>
          <w:rFonts w:ascii="Times New Roman" w:hAnsi="Times New Roman" w:cs="Times New Roman"/>
          <w:lang w:val="de-DE"/>
        </w:rPr>
        <w:t>10.1348/014466510x532715</w:t>
      </w:r>
      <w:r w:rsidRPr="007427D1">
        <w:rPr>
          <w:rFonts w:ascii="Times New Roman" w:hAnsi="Times New Roman" w:cs="Times New Roman"/>
          <w:lang w:val="de-DE"/>
        </w:rPr>
        <w:t>.</w:t>
      </w:r>
      <w:bookmarkEnd w:id="51"/>
    </w:p>
    <w:p w:rsidR="00856D31" w:rsidRPr="007427D1" w:rsidRDefault="00FC2181" w:rsidP="00704709">
      <w:pPr>
        <w:pStyle w:val="EndNoteBibliography"/>
        <w:spacing w:after="0"/>
        <w:ind w:left="709" w:hanging="709"/>
        <w:jc w:val="left"/>
        <w:rPr>
          <w:rFonts w:ascii="Times New Roman" w:hAnsi="Times New Roman" w:cs="Times New Roman"/>
        </w:rPr>
      </w:pPr>
      <w:bookmarkStart w:id="52" w:name="_ENREF_53"/>
      <w:r w:rsidRPr="007427D1">
        <w:rPr>
          <w:rFonts w:ascii="Times New Roman" w:hAnsi="Times New Roman" w:cs="Times New Roman"/>
          <w:lang w:val="de-DE"/>
        </w:rPr>
        <w:t xml:space="preserve">Von Zerssen, D., 1986. </w:t>
      </w:r>
      <w:r w:rsidRPr="007427D1">
        <w:rPr>
          <w:rFonts w:ascii="Times New Roman" w:hAnsi="Times New Roman" w:cs="Times New Roman"/>
        </w:rPr>
        <w:t xml:space="preserve">Clinical self-rating scales (CSRS) of the Munich psychiatric information </w:t>
      </w:r>
    </w:p>
    <w:p w:rsidR="00FC2181" w:rsidRPr="007427D1" w:rsidRDefault="00FC2181" w:rsidP="00704709">
      <w:pPr>
        <w:pStyle w:val="EndNoteBibliography"/>
        <w:spacing w:after="0"/>
        <w:ind w:left="709" w:hanging="1"/>
        <w:jc w:val="left"/>
        <w:rPr>
          <w:rFonts w:ascii="Times New Roman" w:hAnsi="Times New Roman" w:cs="Times New Roman"/>
          <w:lang w:val="de-DE"/>
        </w:rPr>
      </w:pPr>
      <w:r w:rsidRPr="007427D1">
        <w:rPr>
          <w:rFonts w:ascii="Times New Roman" w:hAnsi="Times New Roman" w:cs="Times New Roman"/>
          <w:lang w:val="de-DE"/>
        </w:rPr>
        <w:t>system (PSYCHIS München), in: Sartorius, N., Ban, T.A. (Eds.), Assessment of depression. Springer-Verlag, Berlin, pp. 270-303.</w:t>
      </w:r>
      <w:bookmarkEnd w:id="52"/>
    </w:p>
    <w:p w:rsidR="00856D31" w:rsidRPr="007427D1" w:rsidRDefault="00FC2181" w:rsidP="00704709">
      <w:pPr>
        <w:pStyle w:val="EndNoteBibliography"/>
        <w:spacing w:after="0"/>
        <w:ind w:left="709" w:hanging="709"/>
        <w:jc w:val="left"/>
        <w:rPr>
          <w:rFonts w:ascii="Times New Roman" w:hAnsi="Times New Roman" w:cs="Times New Roman"/>
        </w:rPr>
      </w:pPr>
      <w:bookmarkStart w:id="53" w:name="_ENREF_54"/>
      <w:r w:rsidRPr="007427D1">
        <w:rPr>
          <w:rFonts w:ascii="Times New Roman" w:hAnsi="Times New Roman" w:cs="Times New Roman"/>
        </w:rPr>
        <w:t xml:space="preserve">Wechsler, D., 2003. Wechsler Intelligence Scale for Children—4th Edition (WISC-IV®). Harcourt </w:t>
      </w:r>
    </w:p>
    <w:p w:rsidR="00FC2181" w:rsidRPr="007427D1" w:rsidRDefault="00FC2181" w:rsidP="00704709">
      <w:pPr>
        <w:pStyle w:val="EndNoteBibliography"/>
        <w:spacing w:after="0"/>
        <w:ind w:left="709" w:hanging="1"/>
        <w:jc w:val="left"/>
        <w:rPr>
          <w:rFonts w:ascii="Times New Roman" w:hAnsi="Times New Roman" w:cs="Times New Roman"/>
        </w:rPr>
      </w:pPr>
      <w:r w:rsidRPr="007427D1">
        <w:rPr>
          <w:rFonts w:ascii="Times New Roman" w:hAnsi="Times New Roman" w:cs="Times New Roman"/>
        </w:rPr>
        <w:t>Assessment, San Antonio.</w:t>
      </w:r>
      <w:bookmarkEnd w:id="53"/>
    </w:p>
    <w:p w:rsidR="00FC2181" w:rsidRPr="007427D1" w:rsidRDefault="00FC2181" w:rsidP="00704709">
      <w:pPr>
        <w:pStyle w:val="EndNoteBibliography"/>
        <w:spacing w:after="0"/>
        <w:ind w:left="709" w:hanging="709"/>
        <w:jc w:val="left"/>
        <w:rPr>
          <w:rFonts w:ascii="Times New Roman" w:hAnsi="Times New Roman" w:cs="Times New Roman"/>
        </w:rPr>
      </w:pPr>
      <w:bookmarkStart w:id="54" w:name="_ENREF_55"/>
      <w:r w:rsidRPr="007427D1">
        <w:rPr>
          <w:rFonts w:ascii="Times New Roman" w:hAnsi="Times New Roman" w:cs="Times New Roman"/>
        </w:rPr>
        <w:t>Zuckerman, M., 1979. Sensation seeking: Beyond the optimum level of arousal. Erlbaum, Hillsdale.</w:t>
      </w:r>
      <w:bookmarkEnd w:id="54"/>
    </w:p>
    <w:p w:rsidR="00A924D1" w:rsidRPr="007427D1" w:rsidRDefault="00522F52" w:rsidP="00704709">
      <w:pPr>
        <w:spacing w:after="0" w:line="240" w:lineRule="auto"/>
        <w:rPr>
          <w:rFonts w:ascii="Times New Roman" w:eastAsia="Times New Roman" w:hAnsi="Times New Roman" w:cs="Times New Roman"/>
          <w:b/>
          <w:lang w:val="en-US"/>
        </w:rPr>
      </w:pPr>
      <w:r w:rsidRPr="007427D1">
        <w:rPr>
          <w:rFonts w:ascii="Times New Roman" w:eastAsia="Times New Roman" w:hAnsi="Times New Roman" w:cs="Times New Roman"/>
          <w:b/>
          <w:lang w:val="en-US"/>
        </w:rPr>
        <w:fldChar w:fldCharType="end"/>
      </w:r>
    </w:p>
    <w:p w:rsidR="002428DB" w:rsidRPr="007427D1" w:rsidRDefault="002428DB" w:rsidP="00704709">
      <w:pPr>
        <w:spacing w:after="0" w:line="240" w:lineRule="auto"/>
        <w:rPr>
          <w:rFonts w:ascii="Times New Roman" w:eastAsia="Times New Roman" w:hAnsi="Times New Roman" w:cs="Times New Roman"/>
          <w:b/>
          <w:lang w:val="en-US"/>
        </w:rPr>
      </w:pPr>
    </w:p>
    <w:p w:rsidR="000A14FA" w:rsidRPr="007427D1" w:rsidRDefault="000A14FA" w:rsidP="00704709">
      <w:pPr>
        <w:spacing w:after="0" w:line="240" w:lineRule="auto"/>
        <w:rPr>
          <w:rFonts w:ascii="Times New Roman" w:eastAsia="Times New Roman" w:hAnsi="Times New Roman" w:cs="Times New Roman"/>
          <w:b/>
          <w:lang w:val="en-US"/>
        </w:rPr>
      </w:pPr>
    </w:p>
    <w:p w:rsidR="00DA0945" w:rsidRPr="007427D1" w:rsidRDefault="000A14FA" w:rsidP="00CC485C">
      <w:pPr>
        <w:spacing w:line="480" w:lineRule="auto"/>
        <w:jc w:val="both"/>
        <w:rPr>
          <w:rFonts w:ascii="Times New Roman" w:hAnsi="Times New Roman" w:cs="Times New Roman"/>
          <w:b/>
          <w:lang w:val="en-US"/>
        </w:rPr>
      </w:pPr>
      <w:r w:rsidRPr="007427D1">
        <w:rPr>
          <w:rFonts w:ascii="Times New Roman" w:hAnsi="Times New Roman" w:cs="Times New Roman"/>
          <w:b/>
          <w:lang w:val="en-US"/>
        </w:rPr>
        <w:t>Figure captions</w:t>
      </w:r>
    </w:p>
    <w:p w:rsidR="00DA0945" w:rsidRPr="007427D1" w:rsidRDefault="00DA0945" w:rsidP="00CC485C">
      <w:pPr>
        <w:spacing w:line="480" w:lineRule="auto"/>
        <w:jc w:val="both"/>
        <w:rPr>
          <w:rFonts w:ascii="Times New Roman" w:hAnsi="Times New Roman" w:cs="Times New Roman"/>
          <w:lang w:val="en-US"/>
        </w:rPr>
      </w:pPr>
      <w:proofErr w:type="gramStart"/>
      <w:r w:rsidRPr="007427D1">
        <w:rPr>
          <w:rFonts w:ascii="Times New Roman" w:hAnsi="Times New Roman" w:cs="Times New Roman"/>
          <w:b/>
          <w:lang w:val="en-US"/>
        </w:rPr>
        <w:t>Fig. 1.</w:t>
      </w:r>
      <w:proofErr w:type="gramEnd"/>
      <w:r w:rsidRPr="007427D1">
        <w:rPr>
          <w:rFonts w:ascii="Times New Roman" w:hAnsi="Times New Roman" w:cs="Times New Roman"/>
          <w:lang w:val="en-US"/>
        </w:rPr>
        <w:t xml:space="preserve"> </w:t>
      </w:r>
      <w:proofErr w:type="gramStart"/>
      <w:r w:rsidRPr="007427D1">
        <w:rPr>
          <w:rFonts w:ascii="Times New Roman" w:hAnsi="Times New Roman" w:cs="Times New Roman"/>
          <w:lang w:val="en-US"/>
        </w:rPr>
        <w:t>Schematic representation of the test procedure and mean cortisol and mood rating sampling times.</w:t>
      </w:r>
      <w:proofErr w:type="gramEnd"/>
      <w:r w:rsidRPr="007427D1">
        <w:rPr>
          <w:rFonts w:ascii="Times New Roman" w:hAnsi="Times New Roman" w:cs="Times New Roman"/>
          <w:lang w:val="en-US"/>
        </w:rPr>
        <w:t xml:space="preserve"> </w:t>
      </w:r>
    </w:p>
    <w:p w:rsidR="00DA0945" w:rsidRPr="007427D1" w:rsidRDefault="00DA0945" w:rsidP="00CC485C">
      <w:pPr>
        <w:spacing w:line="480" w:lineRule="auto"/>
        <w:jc w:val="both"/>
        <w:rPr>
          <w:rFonts w:ascii="Times New Roman" w:hAnsi="Times New Roman" w:cs="Times New Roman"/>
          <w:lang w:val="en-US"/>
        </w:rPr>
      </w:pPr>
      <w:proofErr w:type="gramStart"/>
      <w:r w:rsidRPr="007427D1">
        <w:rPr>
          <w:rFonts w:ascii="Times New Roman" w:hAnsi="Times New Roman" w:cs="Times New Roman"/>
          <w:b/>
          <w:lang w:val="en-US"/>
        </w:rPr>
        <w:t>Fig. 2.</w:t>
      </w:r>
      <w:proofErr w:type="gramEnd"/>
      <w:r w:rsidRPr="007427D1">
        <w:rPr>
          <w:rFonts w:ascii="Times New Roman" w:hAnsi="Times New Roman" w:cs="Times New Roman"/>
          <w:lang w:val="en-US"/>
        </w:rPr>
        <w:t xml:space="preserve"> </w:t>
      </w:r>
      <w:proofErr w:type="gramStart"/>
      <w:r w:rsidRPr="007427D1">
        <w:rPr>
          <w:rFonts w:ascii="Times New Roman" w:hAnsi="Times New Roman" w:cs="Times New Roman"/>
          <w:lang w:val="en-US"/>
        </w:rPr>
        <w:t>Mean and standard error of negative mood scores during baseline, stress and recovery phases for the ODD/CD+ANX, ODD/CD-ANX and NC group.</w:t>
      </w:r>
      <w:proofErr w:type="gramEnd"/>
    </w:p>
    <w:p w:rsidR="00DA0945" w:rsidRPr="00DA0945" w:rsidRDefault="00DA0945" w:rsidP="00CC485C">
      <w:pPr>
        <w:spacing w:line="480" w:lineRule="auto"/>
        <w:jc w:val="both"/>
        <w:rPr>
          <w:rFonts w:ascii="Times New Roman" w:hAnsi="Times New Roman" w:cs="Times New Roman"/>
          <w:lang w:val="en-US"/>
        </w:rPr>
      </w:pPr>
      <w:proofErr w:type="gramStart"/>
      <w:r w:rsidRPr="007427D1">
        <w:rPr>
          <w:rFonts w:ascii="Times New Roman" w:hAnsi="Times New Roman" w:cs="Times New Roman"/>
          <w:b/>
          <w:lang w:val="en-US"/>
        </w:rPr>
        <w:t>Fig. 3.</w:t>
      </w:r>
      <w:proofErr w:type="gramEnd"/>
      <w:r w:rsidRPr="007427D1">
        <w:rPr>
          <w:rFonts w:ascii="Times New Roman" w:hAnsi="Times New Roman" w:cs="Times New Roman"/>
          <w:lang w:val="en-US"/>
        </w:rPr>
        <w:t xml:space="preserve"> Salivary cortisol levels during baseline, stress and recovery phases for the ODD/CD+ANX, ODD/CD-ANX and NC group. Means and standard errors are indicated.</w:t>
      </w:r>
    </w:p>
    <w:p w:rsidR="002428DB" w:rsidRPr="00DA0945" w:rsidRDefault="002428DB" w:rsidP="00704709">
      <w:pPr>
        <w:spacing w:after="0" w:line="240" w:lineRule="auto"/>
        <w:rPr>
          <w:rFonts w:ascii="Times New Roman" w:hAnsi="Times New Roman" w:cs="Times New Roman"/>
          <w:lang w:val="en-US"/>
        </w:rPr>
      </w:pPr>
    </w:p>
    <w:sectPr w:rsidR="002428DB" w:rsidRPr="00DA0945" w:rsidSect="00F657B7">
      <w:headerReference w:type="default" r:id="rId26"/>
      <w:footerReference w:type="default" r:id="rId2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750B" w:rsidRDefault="003F750B" w:rsidP="00ED6C03">
      <w:pPr>
        <w:spacing w:after="0" w:line="240" w:lineRule="auto"/>
      </w:pPr>
      <w:r>
        <w:separator/>
      </w:r>
    </w:p>
  </w:endnote>
  <w:endnote w:type="continuationSeparator" w:id="0">
    <w:p w:rsidR="003F750B" w:rsidRDefault="003F750B" w:rsidP="00ED6C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Times-Bold">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99485"/>
      <w:docPartObj>
        <w:docPartGallery w:val="Page Numbers (Bottom of Page)"/>
        <w:docPartUnique/>
      </w:docPartObj>
    </w:sdtPr>
    <w:sdtContent>
      <w:p w:rsidR="002428DB" w:rsidRDefault="002428DB">
        <w:pPr>
          <w:pStyle w:val="Footer"/>
          <w:jc w:val="center"/>
        </w:pPr>
        <w:fldSimple w:instr=" PAGE   \* MERGEFORMAT ">
          <w:r w:rsidR="007427D1">
            <w:rPr>
              <w:noProof/>
            </w:rPr>
            <w:t>19</w:t>
          </w:r>
        </w:fldSimple>
      </w:p>
    </w:sdtContent>
  </w:sdt>
  <w:p w:rsidR="002428DB" w:rsidRDefault="002428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750B" w:rsidRDefault="003F750B" w:rsidP="00ED6C03">
      <w:pPr>
        <w:spacing w:after="0" w:line="240" w:lineRule="auto"/>
      </w:pPr>
      <w:r>
        <w:separator/>
      </w:r>
    </w:p>
  </w:footnote>
  <w:footnote w:type="continuationSeparator" w:id="0">
    <w:p w:rsidR="003F750B" w:rsidRDefault="003F750B" w:rsidP="00ED6C0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28DB" w:rsidRDefault="002428DB">
    <w:pPr>
      <w:pStyle w:val="Header"/>
    </w:pPr>
    <w:r>
      <w:ptab w:relativeTo="margin" w:alignment="right" w:leader="none"/>
    </w:r>
    <w:r>
      <w:t>Schoorl, J. MSc</w:t>
    </w:r>
  </w:p>
  <w:p w:rsidR="002428DB" w:rsidRDefault="002428D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24229"/>
    <w:multiLevelType w:val="hybridMultilevel"/>
    <w:tmpl w:val="838ADCC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9FE1788"/>
    <w:multiLevelType w:val="hybridMultilevel"/>
    <w:tmpl w:val="47D2A5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55B23"/>
    <w:multiLevelType w:val="hybridMultilevel"/>
    <w:tmpl w:val="CDBAE04C"/>
    <w:lvl w:ilvl="0" w:tplc="F5C40E7A">
      <w:start w:val="4"/>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069330A"/>
    <w:multiLevelType w:val="hybridMultilevel"/>
    <w:tmpl w:val="644AF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4753AB"/>
    <w:multiLevelType w:val="hybridMultilevel"/>
    <w:tmpl w:val="4336D84A"/>
    <w:lvl w:ilvl="0" w:tplc="960852E2">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5">
    <w:nsid w:val="146344A3"/>
    <w:multiLevelType w:val="hybridMultilevel"/>
    <w:tmpl w:val="A3FEFA66"/>
    <w:lvl w:ilvl="0" w:tplc="FC10A5B8">
      <w:start w:val="1"/>
      <w:numFmt w:val="lowerLetter"/>
      <w:lvlText w:val="%1."/>
      <w:lvlJc w:val="left"/>
      <w:pPr>
        <w:tabs>
          <w:tab w:val="num" w:pos="927"/>
        </w:tabs>
        <w:ind w:left="927" w:hanging="360"/>
      </w:pPr>
      <w:rPr>
        <w:rFonts w:hint="default"/>
      </w:rPr>
    </w:lvl>
    <w:lvl w:ilvl="1" w:tplc="04130019" w:tentative="1">
      <w:start w:val="1"/>
      <w:numFmt w:val="lowerLetter"/>
      <w:lvlText w:val="%2."/>
      <w:lvlJc w:val="left"/>
      <w:pPr>
        <w:tabs>
          <w:tab w:val="num" w:pos="2007"/>
        </w:tabs>
        <w:ind w:left="2007" w:hanging="360"/>
      </w:pPr>
    </w:lvl>
    <w:lvl w:ilvl="2" w:tplc="0413001B" w:tentative="1">
      <w:start w:val="1"/>
      <w:numFmt w:val="lowerRoman"/>
      <w:lvlText w:val="%3."/>
      <w:lvlJc w:val="right"/>
      <w:pPr>
        <w:tabs>
          <w:tab w:val="num" w:pos="2727"/>
        </w:tabs>
        <w:ind w:left="2727" w:hanging="180"/>
      </w:pPr>
    </w:lvl>
    <w:lvl w:ilvl="3" w:tplc="0413000F" w:tentative="1">
      <w:start w:val="1"/>
      <w:numFmt w:val="decimal"/>
      <w:lvlText w:val="%4."/>
      <w:lvlJc w:val="left"/>
      <w:pPr>
        <w:tabs>
          <w:tab w:val="num" w:pos="3447"/>
        </w:tabs>
        <w:ind w:left="3447" w:hanging="360"/>
      </w:pPr>
    </w:lvl>
    <w:lvl w:ilvl="4" w:tplc="04130019" w:tentative="1">
      <w:start w:val="1"/>
      <w:numFmt w:val="lowerLetter"/>
      <w:lvlText w:val="%5."/>
      <w:lvlJc w:val="left"/>
      <w:pPr>
        <w:tabs>
          <w:tab w:val="num" w:pos="4167"/>
        </w:tabs>
        <w:ind w:left="4167" w:hanging="360"/>
      </w:pPr>
    </w:lvl>
    <w:lvl w:ilvl="5" w:tplc="0413001B" w:tentative="1">
      <w:start w:val="1"/>
      <w:numFmt w:val="lowerRoman"/>
      <w:lvlText w:val="%6."/>
      <w:lvlJc w:val="right"/>
      <w:pPr>
        <w:tabs>
          <w:tab w:val="num" w:pos="4887"/>
        </w:tabs>
        <w:ind w:left="4887" w:hanging="180"/>
      </w:pPr>
    </w:lvl>
    <w:lvl w:ilvl="6" w:tplc="0413000F" w:tentative="1">
      <w:start w:val="1"/>
      <w:numFmt w:val="decimal"/>
      <w:lvlText w:val="%7."/>
      <w:lvlJc w:val="left"/>
      <w:pPr>
        <w:tabs>
          <w:tab w:val="num" w:pos="5607"/>
        </w:tabs>
        <w:ind w:left="5607" w:hanging="360"/>
      </w:pPr>
    </w:lvl>
    <w:lvl w:ilvl="7" w:tplc="04130019" w:tentative="1">
      <w:start w:val="1"/>
      <w:numFmt w:val="lowerLetter"/>
      <w:lvlText w:val="%8."/>
      <w:lvlJc w:val="left"/>
      <w:pPr>
        <w:tabs>
          <w:tab w:val="num" w:pos="6327"/>
        </w:tabs>
        <w:ind w:left="6327" w:hanging="360"/>
      </w:pPr>
    </w:lvl>
    <w:lvl w:ilvl="8" w:tplc="0413001B" w:tentative="1">
      <w:start w:val="1"/>
      <w:numFmt w:val="lowerRoman"/>
      <w:lvlText w:val="%9."/>
      <w:lvlJc w:val="right"/>
      <w:pPr>
        <w:tabs>
          <w:tab w:val="num" w:pos="7047"/>
        </w:tabs>
        <w:ind w:left="7047" w:hanging="180"/>
      </w:pPr>
    </w:lvl>
  </w:abstractNum>
  <w:abstractNum w:abstractNumId="6">
    <w:nsid w:val="14FA6263"/>
    <w:multiLevelType w:val="hybridMultilevel"/>
    <w:tmpl w:val="901AC3FA"/>
    <w:lvl w:ilvl="0" w:tplc="AD0C33A4">
      <w:start w:val="100"/>
      <w:numFmt w:val="decimal"/>
      <w:lvlText w:val="%1."/>
      <w:lvlJc w:val="left"/>
      <w:pPr>
        <w:tabs>
          <w:tab w:val="num" w:pos="360"/>
        </w:tabs>
        <w:ind w:left="360" w:hanging="360"/>
      </w:pPr>
      <w:rPr>
        <w:rFonts w:hint="default"/>
      </w:rPr>
    </w:lvl>
    <w:lvl w:ilvl="1" w:tplc="04130019">
      <w:start w:val="1"/>
      <w:numFmt w:val="lowerLetter"/>
      <w:lvlText w:val="%2."/>
      <w:lvlJc w:val="left"/>
      <w:pPr>
        <w:tabs>
          <w:tab w:val="num" w:pos="1440"/>
        </w:tabs>
        <w:ind w:left="1440" w:hanging="360"/>
      </w:pPr>
    </w:lvl>
    <w:lvl w:ilvl="2" w:tplc="0413001B">
      <w:start w:val="1"/>
      <w:numFmt w:val="lowerRoman"/>
      <w:lvlText w:val="%3."/>
      <w:lvlJc w:val="right"/>
      <w:pPr>
        <w:tabs>
          <w:tab w:val="num" w:pos="2160"/>
        </w:tabs>
        <w:ind w:left="2160" w:hanging="180"/>
      </w:pPr>
    </w:lvl>
    <w:lvl w:ilvl="3" w:tplc="571E7FC0">
      <w:start w:val="1"/>
      <w:numFmt w:val="lowerRoman"/>
      <w:lvlText w:val="%4."/>
      <w:lvlJc w:val="left"/>
      <w:pPr>
        <w:tabs>
          <w:tab w:val="num" w:pos="3060"/>
        </w:tabs>
        <w:ind w:left="3060" w:hanging="540"/>
      </w:pPr>
      <w:rPr>
        <w:rFonts w:hint="default"/>
      </w:r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7">
    <w:nsid w:val="15744660"/>
    <w:multiLevelType w:val="hybridMultilevel"/>
    <w:tmpl w:val="85B611AC"/>
    <w:lvl w:ilvl="0" w:tplc="DC565B3C">
      <w:start w:val="1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17FE1699"/>
    <w:multiLevelType w:val="hybridMultilevel"/>
    <w:tmpl w:val="67E6558C"/>
    <w:lvl w:ilvl="0" w:tplc="2BCECAE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1B9D0C06"/>
    <w:multiLevelType w:val="hybridMultilevel"/>
    <w:tmpl w:val="83CCBC32"/>
    <w:lvl w:ilvl="0" w:tplc="DB144F0A">
      <w:start w:val="3"/>
      <w:numFmt w:val="bullet"/>
      <w:lvlText w:val="-"/>
      <w:lvlJc w:val="left"/>
      <w:pPr>
        <w:ind w:left="1068" w:hanging="360"/>
      </w:pPr>
      <w:rPr>
        <w:rFonts w:ascii="Times New Roman" w:eastAsiaTheme="minorHAns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0">
    <w:nsid w:val="274A0367"/>
    <w:multiLevelType w:val="hybridMultilevel"/>
    <w:tmpl w:val="2BFCB3C2"/>
    <w:lvl w:ilvl="0" w:tplc="10F2638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2AE72B7F"/>
    <w:multiLevelType w:val="hybridMultilevel"/>
    <w:tmpl w:val="CB9CC694"/>
    <w:lvl w:ilvl="0" w:tplc="CAAE1E48">
      <w:start w:val="1"/>
      <w:numFmt w:val="bullet"/>
      <w:lvlText w:val=""/>
      <w:lvlJc w:val="left"/>
      <w:pPr>
        <w:tabs>
          <w:tab w:val="num" w:pos="720"/>
        </w:tabs>
        <w:ind w:left="720" w:hanging="360"/>
      </w:pPr>
      <w:rPr>
        <w:rFonts w:ascii="Wingdings" w:hAnsi="Wingdings" w:hint="default"/>
      </w:rPr>
    </w:lvl>
    <w:lvl w:ilvl="1" w:tplc="3B6883C8" w:tentative="1">
      <w:start w:val="1"/>
      <w:numFmt w:val="bullet"/>
      <w:lvlText w:val=""/>
      <w:lvlJc w:val="left"/>
      <w:pPr>
        <w:tabs>
          <w:tab w:val="num" w:pos="1440"/>
        </w:tabs>
        <w:ind w:left="1440" w:hanging="360"/>
      </w:pPr>
      <w:rPr>
        <w:rFonts w:ascii="Wingdings" w:hAnsi="Wingdings" w:hint="default"/>
      </w:rPr>
    </w:lvl>
    <w:lvl w:ilvl="2" w:tplc="108E6DC0" w:tentative="1">
      <w:start w:val="1"/>
      <w:numFmt w:val="bullet"/>
      <w:lvlText w:val=""/>
      <w:lvlJc w:val="left"/>
      <w:pPr>
        <w:tabs>
          <w:tab w:val="num" w:pos="2160"/>
        </w:tabs>
        <w:ind w:left="2160" w:hanging="360"/>
      </w:pPr>
      <w:rPr>
        <w:rFonts w:ascii="Wingdings" w:hAnsi="Wingdings" w:hint="default"/>
      </w:rPr>
    </w:lvl>
    <w:lvl w:ilvl="3" w:tplc="C1E8933C" w:tentative="1">
      <w:start w:val="1"/>
      <w:numFmt w:val="bullet"/>
      <w:lvlText w:val=""/>
      <w:lvlJc w:val="left"/>
      <w:pPr>
        <w:tabs>
          <w:tab w:val="num" w:pos="2880"/>
        </w:tabs>
        <w:ind w:left="2880" w:hanging="360"/>
      </w:pPr>
      <w:rPr>
        <w:rFonts w:ascii="Wingdings" w:hAnsi="Wingdings" w:hint="default"/>
      </w:rPr>
    </w:lvl>
    <w:lvl w:ilvl="4" w:tplc="F2183B0C" w:tentative="1">
      <w:start w:val="1"/>
      <w:numFmt w:val="bullet"/>
      <w:lvlText w:val=""/>
      <w:lvlJc w:val="left"/>
      <w:pPr>
        <w:tabs>
          <w:tab w:val="num" w:pos="3600"/>
        </w:tabs>
        <w:ind w:left="3600" w:hanging="360"/>
      </w:pPr>
      <w:rPr>
        <w:rFonts w:ascii="Wingdings" w:hAnsi="Wingdings" w:hint="default"/>
      </w:rPr>
    </w:lvl>
    <w:lvl w:ilvl="5" w:tplc="A90CA0BE" w:tentative="1">
      <w:start w:val="1"/>
      <w:numFmt w:val="bullet"/>
      <w:lvlText w:val=""/>
      <w:lvlJc w:val="left"/>
      <w:pPr>
        <w:tabs>
          <w:tab w:val="num" w:pos="4320"/>
        </w:tabs>
        <w:ind w:left="4320" w:hanging="360"/>
      </w:pPr>
      <w:rPr>
        <w:rFonts w:ascii="Wingdings" w:hAnsi="Wingdings" w:hint="default"/>
      </w:rPr>
    </w:lvl>
    <w:lvl w:ilvl="6" w:tplc="380A2AE4" w:tentative="1">
      <w:start w:val="1"/>
      <w:numFmt w:val="bullet"/>
      <w:lvlText w:val=""/>
      <w:lvlJc w:val="left"/>
      <w:pPr>
        <w:tabs>
          <w:tab w:val="num" w:pos="5040"/>
        </w:tabs>
        <w:ind w:left="5040" w:hanging="360"/>
      </w:pPr>
      <w:rPr>
        <w:rFonts w:ascii="Wingdings" w:hAnsi="Wingdings" w:hint="default"/>
      </w:rPr>
    </w:lvl>
    <w:lvl w:ilvl="7" w:tplc="E182EE18" w:tentative="1">
      <w:start w:val="1"/>
      <w:numFmt w:val="bullet"/>
      <w:lvlText w:val=""/>
      <w:lvlJc w:val="left"/>
      <w:pPr>
        <w:tabs>
          <w:tab w:val="num" w:pos="5760"/>
        </w:tabs>
        <w:ind w:left="5760" w:hanging="360"/>
      </w:pPr>
      <w:rPr>
        <w:rFonts w:ascii="Wingdings" w:hAnsi="Wingdings" w:hint="default"/>
      </w:rPr>
    </w:lvl>
    <w:lvl w:ilvl="8" w:tplc="B920B8AE" w:tentative="1">
      <w:start w:val="1"/>
      <w:numFmt w:val="bullet"/>
      <w:lvlText w:val=""/>
      <w:lvlJc w:val="left"/>
      <w:pPr>
        <w:tabs>
          <w:tab w:val="num" w:pos="6480"/>
        </w:tabs>
        <w:ind w:left="6480" w:hanging="360"/>
      </w:pPr>
      <w:rPr>
        <w:rFonts w:ascii="Wingdings" w:hAnsi="Wingdings" w:hint="default"/>
      </w:rPr>
    </w:lvl>
  </w:abstractNum>
  <w:abstractNum w:abstractNumId="12">
    <w:nsid w:val="336E381B"/>
    <w:multiLevelType w:val="hybridMultilevel"/>
    <w:tmpl w:val="06C03A10"/>
    <w:lvl w:ilvl="0" w:tplc="1B58814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F85B89"/>
    <w:multiLevelType w:val="hybridMultilevel"/>
    <w:tmpl w:val="AF1C65AA"/>
    <w:lvl w:ilvl="0" w:tplc="96CC8910">
      <w:start w:val="3"/>
      <w:numFmt w:val="bullet"/>
      <w:lvlText w:val=""/>
      <w:lvlJc w:val="left"/>
      <w:pPr>
        <w:ind w:left="1068" w:hanging="360"/>
      </w:pPr>
      <w:rPr>
        <w:rFonts w:ascii="Wingdings" w:eastAsiaTheme="minorHAnsi" w:hAnsi="Wingdings"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4">
    <w:nsid w:val="3D12270E"/>
    <w:multiLevelType w:val="hybridMultilevel"/>
    <w:tmpl w:val="46BAE11A"/>
    <w:lvl w:ilvl="0" w:tplc="0C6E2F7E">
      <w:numFmt w:val="bullet"/>
      <w:lvlText w:val="-"/>
      <w:lvlJc w:val="left"/>
      <w:pPr>
        <w:ind w:left="1068" w:hanging="360"/>
      </w:pPr>
      <w:rPr>
        <w:rFonts w:ascii="Times New Roman" w:eastAsiaTheme="minorHAns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5">
    <w:nsid w:val="4C577139"/>
    <w:multiLevelType w:val="hybridMultilevel"/>
    <w:tmpl w:val="8E062026"/>
    <w:lvl w:ilvl="0" w:tplc="671C058E">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8855F2"/>
    <w:multiLevelType w:val="hybridMultilevel"/>
    <w:tmpl w:val="5A06F27E"/>
    <w:lvl w:ilvl="0" w:tplc="FFDEA23C">
      <w:start w:val="3"/>
      <w:numFmt w:val="bullet"/>
      <w:lvlText w:val="-"/>
      <w:lvlJc w:val="left"/>
      <w:pPr>
        <w:ind w:left="1068" w:hanging="360"/>
      </w:pPr>
      <w:rPr>
        <w:rFonts w:ascii="Times New Roman" w:eastAsiaTheme="minorHAnsi" w:hAnsi="Times New Roman" w:cs="Times New Roman" w:hint="default"/>
      </w:rPr>
    </w:lvl>
    <w:lvl w:ilvl="1" w:tplc="04130003">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7">
    <w:nsid w:val="559878D6"/>
    <w:multiLevelType w:val="hybridMultilevel"/>
    <w:tmpl w:val="81E4AB7E"/>
    <w:lvl w:ilvl="0" w:tplc="1F1E04F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8">
    <w:nsid w:val="559C1B15"/>
    <w:multiLevelType w:val="hybridMultilevel"/>
    <w:tmpl w:val="CB980854"/>
    <w:lvl w:ilvl="0" w:tplc="887C6400">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60B24F57"/>
    <w:multiLevelType w:val="hybridMultilevel"/>
    <w:tmpl w:val="914A573A"/>
    <w:lvl w:ilvl="0" w:tplc="61B6DAC6">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BB370B"/>
    <w:multiLevelType w:val="hybridMultilevel"/>
    <w:tmpl w:val="CF5A2D54"/>
    <w:lvl w:ilvl="0" w:tplc="95B4C89E">
      <w:start w:val="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6EB14669"/>
    <w:multiLevelType w:val="hybridMultilevel"/>
    <w:tmpl w:val="AB6CC2A8"/>
    <w:lvl w:ilvl="0" w:tplc="95623BA6">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6F18316F"/>
    <w:multiLevelType w:val="hybridMultilevel"/>
    <w:tmpl w:val="C5BAF0FC"/>
    <w:lvl w:ilvl="0" w:tplc="5A08741C">
      <w:start w:val="3"/>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703A1FB7"/>
    <w:multiLevelType w:val="hybridMultilevel"/>
    <w:tmpl w:val="CF8A661E"/>
    <w:lvl w:ilvl="0" w:tplc="23EC58DC">
      <w:start w:val="1"/>
      <w:numFmt w:val="bullet"/>
      <w:lvlText w:val=""/>
      <w:lvlJc w:val="left"/>
      <w:pPr>
        <w:tabs>
          <w:tab w:val="num" w:pos="720"/>
        </w:tabs>
        <w:ind w:left="720" w:hanging="360"/>
      </w:pPr>
      <w:rPr>
        <w:rFonts w:ascii="Wingdings" w:hAnsi="Wingdings" w:hint="default"/>
      </w:rPr>
    </w:lvl>
    <w:lvl w:ilvl="1" w:tplc="6730148A" w:tentative="1">
      <w:start w:val="1"/>
      <w:numFmt w:val="bullet"/>
      <w:lvlText w:val=""/>
      <w:lvlJc w:val="left"/>
      <w:pPr>
        <w:tabs>
          <w:tab w:val="num" w:pos="1440"/>
        </w:tabs>
        <w:ind w:left="1440" w:hanging="360"/>
      </w:pPr>
      <w:rPr>
        <w:rFonts w:ascii="Wingdings" w:hAnsi="Wingdings" w:hint="default"/>
      </w:rPr>
    </w:lvl>
    <w:lvl w:ilvl="2" w:tplc="565A3CE4" w:tentative="1">
      <w:start w:val="1"/>
      <w:numFmt w:val="bullet"/>
      <w:lvlText w:val=""/>
      <w:lvlJc w:val="left"/>
      <w:pPr>
        <w:tabs>
          <w:tab w:val="num" w:pos="2160"/>
        </w:tabs>
        <w:ind w:left="2160" w:hanging="360"/>
      </w:pPr>
      <w:rPr>
        <w:rFonts w:ascii="Wingdings" w:hAnsi="Wingdings" w:hint="default"/>
      </w:rPr>
    </w:lvl>
    <w:lvl w:ilvl="3" w:tplc="815E6DD4" w:tentative="1">
      <w:start w:val="1"/>
      <w:numFmt w:val="bullet"/>
      <w:lvlText w:val=""/>
      <w:lvlJc w:val="left"/>
      <w:pPr>
        <w:tabs>
          <w:tab w:val="num" w:pos="2880"/>
        </w:tabs>
        <w:ind w:left="2880" w:hanging="360"/>
      </w:pPr>
      <w:rPr>
        <w:rFonts w:ascii="Wingdings" w:hAnsi="Wingdings" w:hint="default"/>
      </w:rPr>
    </w:lvl>
    <w:lvl w:ilvl="4" w:tplc="E1CE2E40" w:tentative="1">
      <w:start w:val="1"/>
      <w:numFmt w:val="bullet"/>
      <w:lvlText w:val=""/>
      <w:lvlJc w:val="left"/>
      <w:pPr>
        <w:tabs>
          <w:tab w:val="num" w:pos="3600"/>
        </w:tabs>
        <w:ind w:left="3600" w:hanging="360"/>
      </w:pPr>
      <w:rPr>
        <w:rFonts w:ascii="Wingdings" w:hAnsi="Wingdings" w:hint="default"/>
      </w:rPr>
    </w:lvl>
    <w:lvl w:ilvl="5" w:tplc="A8D8FF0C" w:tentative="1">
      <w:start w:val="1"/>
      <w:numFmt w:val="bullet"/>
      <w:lvlText w:val=""/>
      <w:lvlJc w:val="left"/>
      <w:pPr>
        <w:tabs>
          <w:tab w:val="num" w:pos="4320"/>
        </w:tabs>
        <w:ind w:left="4320" w:hanging="360"/>
      </w:pPr>
      <w:rPr>
        <w:rFonts w:ascii="Wingdings" w:hAnsi="Wingdings" w:hint="default"/>
      </w:rPr>
    </w:lvl>
    <w:lvl w:ilvl="6" w:tplc="0CB85E06" w:tentative="1">
      <w:start w:val="1"/>
      <w:numFmt w:val="bullet"/>
      <w:lvlText w:val=""/>
      <w:lvlJc w:val="left"/>
      <w:pPr>
        <w:tabs>
          <w:tab w:val="num" w:pos="5040"/>
        </w:tabs>
        <w:ind w:left="5040" w:hanging="360"/>
      </w:pPr>
      <w:rPr>
        <w:rFonts w:ascii="Wingdings" w:hAnsi="Wingdings" w:hint="default"/>
      </w:rPr>
    </w:lvl>
    <w:lvl w:ilvl="7" w:tplc="703C1A28" w:tentative="1">
      <w:start w:val="1"/>
      <w:numFmt w:val="bullet"/>
      <w:lvlText w:val=""/>
      <w:lvlJc w:val="left"/>
      <w:pPr>
        <w:tabs>
          <w:tab w:val="num" w:pos="5760"/>
        </w:tabs>
        <w:ind w:left="5760" w:hanging="360"/>
      </w:pPr>
      <w:rPr>
        <w:rFonts w:ascii="Wingdings" w:hAnsi="Wingdings" w:hint="default"/>
      </w:rPr>
    </w:lvl>
    <w:lvl w:ilvl="8" w:tplc="F07C8DFA" w:tentative="1">
      <w:start w:val="1"/>
      <w:numFmt w:val="bullet"/>
      <w:lvlText w:val=""/>
      <w:lvlJc w:val="left"/>
      <w:pPr>
        <w:tabs>
          <w:tab w:val="num" w:pos="6480"/>
        </w:tabs>
        <w:ind w:left="6480" w:hanging="360"/>
      </w:pPr>
      <w:rPr>
        <w:rFonts w:ascii="Wingdings" w:hAnsi="Wingdings" w:hint="default"/>
      </w:rPr>
    </w:lvl>
  </w:abstractNum>
  <w:abstractNum w:abstractNumId="24">
    <w:nsid w:val="775F582E"/>
    <w:multiLevelType w:val="hybridMultilevel"/>
    <w:tmpl w:val="596ABCBA"/>
    <w:lvl w:ilvl="0" w:tplc="2ADE08FE">
      <w:start w:val="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78A80603"/>
    <w:multiLevelType w:val="hybridMultilevel"/>
    <w:tmpl w:val="54D037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6E72DA"/>
    <w:multiLevelType w:val="hybridMultilevel"/>
    <w:tmpl w:val="4B2ADCCC"/>
    <w:lvl w:ilvl="0" w:tplc="70165D58">
      <w:start w:val="4"/>
      <w:numFmt w:val="bullet"/>
      <w:lvlText w:val=""/>
      <w:lvlJc w:val="left"/>
      <w:pPr>
        <w:ind w:left="1068" w:hanging="360"/>
      </w:pPr>
      <w:rPr>
        <w:rFonts w:ascii="Wingdings" w:eastAsiaTheme="minorHAnsi" w:hAnsi="Wingdings" w:cs="Times New Roman"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7">
    <w:nsid w:val="7E8216D2"/>
    <w:multiLevelType w:val="hybridMultilevel"/>
    <w:tmpl w:val="7BE0D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5"/>
  </w:num>
  <w:num w:numId="4">
    <w:abstractNumId w:val="6"/>
  </w:num>
  <w:num w:numId="5">
    <w:abstractNumId w:val="18"/>
  </w:num>
  <w:num w:numId="6">
    <w:abstractNumId w:val="15"/>
  </w:num>
  <w:num w:numId="7">
    <w:abstractNumId w:val="0"/>
  </w:num>
  <w:num w:numId="8">
    <w:abstractNumId w:val="27"/>
  </w:num>
  <w:num w:numId="9">
    <w:abstractNumId w:val="9"/>
  </w:num>
  <w:num w:numId="10">
    <w:abstractNumId w:val="17"/>
  </w:num>
  <w:num w:numId="11">
    <w:abstractNumId w:val="7"/>
  </w:num>
  <w:num w:numId="12">
    <w:abstractNumId w:val="21"/>
  </w:num>
  <w:num w:numId="13">
    <w:abstractNumId w:val="16"/>
  </w:num>
  <w:num w:numId="14">
    <w:abstractNumId w:val="8"/>
  </w:num>
  <w:num w:numId="15">
    <w:abstractNumId w:val="20"/>
  </w:num>
  <w:num w:numId="16">
    <w:abstractNumId w:val="24"/>
  </w:num>
  <w:num w:numId="17">
    <w:abstractNumId w:val="2"/>
  </w:num>
  <w:num w:numId="18">
    <w:abstractNumId w:val="26"/>
  </w:num>
  <w:num w:numId="19">
    <w:abstractNumId w:val="25"/>
  </w:num>
  <w:num w:numId="20">
    <w:abstractNumId w:val="1"/>
  </w:num>
  <w:num w:numId="21">
    <w:abstractNumId w:val="14"/>
  </w:num>
  <w:num w:numId="22">
    <w:abstractNumId w:val="23"/>
  </w:num>
  <w:num w:numId="23">
    <w:abstractNumId w:val="11"/>
  </w:num>
  <w:num w:numId="24">
    <w:abstractNumId w:val="12"/>
  </w:num>
  <w:num w:numId="25">
    <w:abstractNumId w:val="4"/>
  </w:num>
  <w:num w:numId="26">
    <w:abstractNumId w:val="13"/>
  </w:num>
  <w:num w:numId="27">
    <w:abstractNumId w:val="19"/>
  </w:num>
  <w:num w:numId="2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hdrShapeDefaults>
    <o:shapedefaults v:ext="edit" spidmax="14338"/>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Psychoneuroendocri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e929rds8z5pzveevxj5axtarzf5tpzrrdv5&quot;&gt;My EndNote Library art 4.&lt;record-ids&gt;&lt;item&gt;323&lt;/item&gt;&lt;item&gt;326&lt;/item&gt;&lt;item&gt;328&lt;/item&gt;&lt;item&gt;329&lt;/item&gt;&lt;item&gt;330&lt;/item&gt;&lt;item&gt;333&lt;/item&gt;&lt;item&gt;337&lt;/item&gt;&lt;item&gt;338&lt;/item&gt;&lt;item&gt;339&lt;/item&gt;&lt;item&gt;341&lt;/item&gt;&lt;item&gt;342&lt;/item&gt;&lt;item&gt;343&lt;/item&gt;&lt;item&gt;344&lt;/item&gt;&lt;item&gt;346&lt;/item&gt;&lt;item&gt;348&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7&lt;/item&gt;&lt;item&gt;370&lt;/item&gt;&lt;item&gt;372&lt;/item&gt;&lt;item&gt;373&lt;/item&gt;&lt;item&gt;374&lt;/item&gt;&lt;item&gt;375&lt;/item&gt;&lt;item&gt;376&lt;/item&gt;&lt;item&gt;377&lt;/item&gt;&lt;item&gt;380&lt;/item&gt;&lt;/record-ids&gt;&lt;/item&gt;&lt;/Libraries&gt;"/>
  </w:docVars>
  <w:rsids>
    <w:rsidRoot w:val="00EE6167"/>
    <w:rsid w:val="000007F2"/>
    <w:rsid w:val="00001B35"/>
    <w:rsid w:val="00002CE4"/>
    <w:rsid w:val="00002E60"/>
    <w:rsid w:val="00004048"/>
    <w:rsid w:val="000040C5"/>
    <w:rsid w:val="00004577"/>
    <w:rsid w:val="0000458C"/>
    <w:rsid w:val="00004C61"/>
    <w:rsid w:val="00006085"/>
    <w:rsid w:val="00006421"/>
    <w:rsid w:val="00006B8C"/>
    <w:rsid w:val="00006CC0"/>
    <w:rsid w:val="00007408"/>
    <w:rsid w:val="00007509"/>
    <w:rsid w:val="000076B3"/>
    <w:rsid w:val="000079FB"/>
    <w:rsid w:val="000111DD"/>
    <w:rsid w:val="0001132A"/>
    <w:rsid w:val="000118B1"/>
    <w:rsid w:val="00012B74"/>
    <w:rsid w:val="00013487"/>
    <w:rsid w:val="00014F53"/>
    <w:rsid w:val="00015405"/>
    <w:rsid w:val="0001671C"/>
    <w:rsid w:val="000167AC"/>
    <w:rsid w:val="00017EC7"/>
    <w:rsid w:val="000215A6"/>
    <w:rsid w:val="0002183A"/>
    <w:rsid w:val="00021EAB"/>
    <w:rsid w:val="00022442"/>
    <w:rsid w:val="000229A4"/>
    <w:rsid w:val="00022AE3"/>
    <w:rsid w:val="00022E97"/>
    <w:rsid w:val="000232CC"/>
    <w:rsid w:val="0002336B"/>
    <w:rsid w:val="00023F1E"/>
    <w:rsid w:val="0002437F"/>
    <w:rsid w:val="00024833"/>
    <w:rsid w:val="00025655"/>
    <w:rsid w:val="00026669"/>
    <w:rsid w:val="00026D5C"/>
    <w:rsid w:val="000276CA"/>
    <w:rsid w:val="00030331"/>
    <w:rsid w:val="00030621"/>
    <w:rsid w:val="00030B60"/>
    <w:rsid w:val="00031374"/>
    <w:rsid w:val="000315FA"/>
    <w:rsid w:val="00031BB5"/>
    <w:rsid w:val="00033074"/>
    <w:rsid w:val="00033257"/>
    <w:rsid w:val="000342AD"/>
    <w:rsid w:val="00034777"/>
    <w:rsid w:val="0003590A"/>
    <w:rsid w:val="00035BAA"/>
    <w:rsid w:val="000361FD"/>
    <w:rsid w:val="00036AC1"/>
    <w:rsid w:val="00036E8F"/>
    <w:rsid w:val="000374A4"/>
    <w:rsid w:val="0003757E"/>
    <w:rsid w:val="00037850"/>
    <w:rsid w:val="00037A8E"/>
    <w:rsid w:val="00037C52"/>
    <w:rsid w:val="00037C6B"/>
    <w:rsid w:val="00040FE8"/>
    <w:rsid w:val="000410F0"/>
    <w:rsid w:val="00041ACC"/>
    <w:rsid w:val="00042D67"/>
    <w:rsid w:val="00043A2F"/>
    <w:rsid w:val="00043BA8"/>
    <w:rsid w:val="00043E51"/>
    <w:rsid w:val="000440DE"/>
    <w:rsid w:val="00044A16"/>
    <w:rsid w:val="000451F4"/>
    <w:rsid w:val="00045494"/>
    <w:rsid w:val="00046101"/>
    <w:rsid w:val="00046233"/>
    <w:rsid w:val="000462F8"/>
    <w:rsid w:val="00046342"/>
    <w:rsid w:val="00046A8C"/>
    <w:rsid w:val="00046F8A"/>
    <w:rsid w:val="00050D98"/>
    <w:rsid w:val="0005186A"/>
    <w:rsid w:val="00051C94"/>
    <w:rsid w:val="00052E94"/>
    <w:rsid w:val="00054B0B"/>
    <w:rsid w:val="00055836"/>
    <w:rsid w:val="00055B90"/>
    <w:rsid w:val="000569E3"/>
    <w:rsid w:val="00057591"/>
    <w:rsid w:val="00057C33"/>
    <w:rsid w:val="00057DF0"/>
    <w:rsid w:val="00062416"/>
    <w:rsid w:val="00063824"/>
    <w:rsid w:val="00063899"/>
    <w:rsid w:val="00063E2B"/>
    <w:rsid w:val="000643E6"/>
    <w:rsid w:val="0006474C"/>
    <w:rsid w:val="00064998"/>
    <w:rsid w:val="00064DBF"/>
    <w:rsid w:val="00064F6D"/>
    <w:rsid w:val="000651B9"/>
    <w:rsid w:val="00065950"/>
    <w:rsid w:val="00065DFC"/>
    <w:rsid w:val="000663BD"/>
    <w:rsid w:val="00066EA7"/>
    <w:rsid w:val="00067177"/>
    <w:rsid w:val="00067277"/>
    <w:rsid w:val="00067722"/>
    <w:rsid w:val="0007024F"/>
    <w:rsid w:val="00070626"/>
    <w:rsid w:val="000707E9"/>
    <w:rsid w:val="00070FBB"/>
    <w:rsid w:val="00071B22"/>
    <w:rsid w:val="00072187"/>
    <w:rsid w:val="000726EB"/>
    <w:rsid w:val="000734AB"/>
    <w:rsid w:val="00073D2F"/>
    <w:rsid w:val="00074153"/>
    <w:rsid w:val="000747A5"/>
    <w:rsid w:val="00074AAE"/>
    <w:rsid w:val="00075174"/>
    <w:rsid w:val="00075334"/>
    <w:rsid w:val="000756E4"/>
    <w:rsid w:val="00075E27"/>
    <w:rsid w:val="000769D0"/>
    <w:rsid w:val="000777EE"/>
    <w:rsid w:val="00077CBE"/>
    <w:rsid w:val="000808B0"/>
    <w:rsid w:val="00080A33"/>
    <w:rsid w:val="00080F52"/>
    <w:rsid w:val="00081A4D"/>
    <w:rsid w:val="00083630"/>
    <w:rsid w:val="00083A21"/>
    <w:rsid w:val="00083EDD"/>
    <w:rsid w:val="00084196"/>
    <w:rsid w:val="0008465A"/>
    <w:rsid w:val="00084A9E"/>
    <w:rsid w:val="00085128"/>
    <w:rsid w:val="00086021"/>
    <w:rsid w:val="00086483"/>
    <w:rsid w:val="0008669E"/>
    <w:rsid w:val="000870A8"/>
    <w:rsid w:val="000874B9"/>
    <w:rsid w:val="00087BC0"/>
    <w:rsid w:val="00090050"/>
    <w:rsid w:val="000908AC"/>
    <w:rsid w:val="00091789"/>
    <w:rsid w:val="00093832"/>
    <w:rsid w:val="000939ED"/>
    <w:rsid w:val="00093F8C"/>
    <w:rsid w:val="0009546E"/>
    <w:rsid w:val="000961E3"/>
    <w:rsid w:val="00096B81"/>
    <w:rsid w:val="00096BA3"/>
    <w:rsid w:val="00096E1B"/>
    <w:rsid w:val="00097337"/>
    <w:rsid w:val="0009745B"/>
    <w:rsid w:val="0009746B"/>
    <w:rsid w:val="00097D65"/>
    <w:rsid w:val="000A001C"/>
    <w:rsid w:val="000A14FA"/>
    <w:rsid w:val="000A1AE9"/>
    <w:rsid w:val="000A2208"/>
    <w:rsid w:val="000A26D3"/>
    <w:rsid w:val="000A2D17"/>
    <w:rsid w:val="000A34AE"/>
    <w:rsid w:val="000A3F14"/>
    <w:rsid w:val="000A4583"/>
    <w:rsid w:val="000A5AD8"/>
    <w:rsid w:val="000A6578"/>
    <w:rsid w:val="000A6E2F"/>
    <w:rsid w:val="000A7011"/>
    <w:rsid w:val="000A7CD4"/>
    <w:rsid w:val="000B10D0"/>
    <w:rsid w:val="000B1326"/>
    <w:rsid w:val="000B160E"/>
    <w:rsid w:val="000B175E"/>
    <w:rsid w:val="000B2197"/>
    <w:rsid w:val="000B2ACE"/>
    <w:rsid w:val="000B370E"/>
    <w:rsid w:val="000B3B08"/>
    <w:rsid w:val="000B3C42"/>
    <w:rsid w:val="000B4488"/>
    <w:rsid w:val="000B5ADA"/>
    <w:rsid w:val="000B6340"/>
    <w:rsid w:val="000B6A5A"/>
    <w:rsid w:val="000B6B9E"/>
    <w:rsid w:val="000B6EAB"/>
    <w:rsid w:val="000B7F1F"/>
    <w:rsid w:val="000B7F31"/>
    <w:rsid w:val="000C078B"/>
    <w:rsid w:val="000C12A6"/>
    <w:rsid w:val="000C19DB"/>
    <w:rsid w:val="000C1C8E"/>
    <w:rsid w:val="000C1D3A"/>
    <w:rsid w:val="000C285B"/>
    <w:rsid w:val="000C2F85"/>
    <w:rsid w:val="000C347B"/>
    <w:rsid w:val="000C45A7"/>
    <w:rsid w:val="000C46B4"/>
    <w:rsid w:val="000C4D7B"/>
    <w:rsid w:val="000C54B1"/>
    <w:rsid w:val="000C576F"/>
    <w:rsid w:val="000C57CB"/>
    <w:rsid w:val="000C5A1E"/>
    <w:rsid w:val="000C5DA2"/>
    <w:rsid w:val="000C66C4"/>
    <w:rsid w:val="000C6881"/>
    <w:rsid w:val="000D08A4"/>
    <w:rsid w:val="000D0C87"/>
    <w:rsid w:val="000D1495"/>
    <w:rsid w:val="000D1889"/>
    <w:rsid w:val="000D1D0F"/>
    <w:rsid w:val="000D2D24"/>
    <w:rsid w:val="000D3908"/>
    <w:rsid w:val="000D456D"/>
    <w:rsid w:val="000D4F46"/>
    <w:rsid w:val="000D59E5"/>
    <w:rsid w:val="000D62A0"/>
    <w:rsid w:val="000D73B0"/>
    <w:rsid w:val="000E0B9E"/>
    <w:rsid w:val="000E1028"/>
    <w:rsid w:val="000E146E"/>
    <w:rsid w:val="000E1570"/>
    <w:rsid w:val="000E160C"/>
    <w:rsid w:val="000E17FE"/>
    <w:rsid w:val="000E19FB"/>
    <w:rsid w:val="000E1B93"/>
    <w:rsid w:val="000E1F01"/>
    <w:rsid w:val="000E3B2D"/>
    <w:rsid w:val="000E45A7"/>
    <w:rsid w:val="000E4DFF"/>
    <w:rsid w:val="000E5243"/>
    <w:rsid w:val="000E5342"/>
    <w:rsid w:val="000E5771"/>
    <w:rsid w:val="000E5C57"/>
    <w:rsid w:val="000E653A"/>
    <w:rsid w:val="000E6B23"/>
    <w:rsid w:val="000E78BE"/>
    <w:rsid w:val="000E7AA7"/>
    <w:rsid w:val="000F0090"/>
    <w:rsid w:val="000F0143"/>
    <w:rsid w:val="000F04BC"/>
    <w:rsid w:val="000F04F3"/>
    <w:rsid w:val="000F0A1B"/>
    <w:rsid w:val="000F0A55"/>
    <w:rsid w:val="000F159E"/>
    <w:rsid w:val="000F189C"/>
    <w:rsid w:val="000F2162"/>
    <w:rsid w:val="000F2655"/>
    <w:rsid w:val="000F3265"/>
    <w:rsid w:val="000F390B"/>
    <w:rsid w:val="000F3ABC"/>
    <w:rsid w:val="000F430C"/>
    <w:rsid w:val="000F437A"/>
    <w:rsid w:val="000F4755"/>
    <w:rsid w:val="000F4A2E"/>
    <w:rsid w:val="000F5471"/>
    <w:rsid w:val="000F6461"/>
    <w:rsid w:val="000F673F"/>
    <w:rsid w:val="000F67F2"/>
    <w:rsid w:val="00100078"/>
    <w:rsid w:val="00100B81"/>
    <w:rsid w:val="0010108A"/>
    <w:rsid w:val="0010175F"/>
    <w:rsid w:val="0010202F"/>
    <w:rsid w:val="00102078"/>
    <w:rsid w:val="001026FD"/>
    <w:rsid w:val="001033D1"/>
    <w:rsid w:val="00103D25"/>
    <w:rsid w:val="00103D92"/>
    <w:rsid w:val="00103EFF"/>
    <w:rsid w:val="0010481E"/>
    <w:rsid w:val="001050CD"/>
    <w:rsid w:val="001052B9"/>
    <w:rsid w:val="00105433"/>
    <w:rsid w:val="001055E3"/>
    <w:rsid w:val="00105CED"/>
    <w:rsid w:val="00106AF4"/>
    <w:rsid w:val="0010743E"/>
    <w:rsid w:val="00107717"/>
    <w:rsid w:val="00111AC7"/>
    <w:rsid w:val="00111C58"/>
    <w:rsid w:val="001122AE"/>
    <w:rsid w:val="00112F13"/>
    <w:rsid w:val="0011355E"/>
    <w:rsid w:val="00114547"/>
    <w:rsid w:val="001154C3"/>
    <w:rsid w:val="00115806"/>
    <w:rsid w:val="0011586E"/>
    <w:rsid w:val="00115FB0"/>
    <w:rsid w:val="001163FA"/>
    <w:rsid w:val="00116895"/>
    <w:rsid w:val="00116BF6"/>
    <w:rsid w:val="00116D61"/>
    <w:rsid w:val="00116DA4"/>
    <w:rsid w:val="00117BA4"/>
    <w:rsid w:val="00117BE8"/>
    <w:rsid w:val="001205C7"/>
    <w:rsid w:val="00120ABA"/>
    <w:rsid w:val="00120F09"/>
    <w:rsid w:val="0012108C"/>
    <w:rsid w:val="001214DF"/>
    <w:rsid w:val="00121F53"/>
    <w:rsid w:val="00125E0B"/>
    <w:rsid w:val="001260A6"/>
    <w:rsid w:val="00126208"/>
    <w:rsid w:val="001268CF"/>
    <w:rsid w:val="00126CF4"/>
    <w:rsid w:val="00126D2B"/>
    <w:rsid w:val="0012750E"/>
    <w:rsid w:val="001300AF"/>
    <w:rsid w:val="00130264"/>
    <w:rsid w:val="001310F1"/>
    <w:rsid w:val="00131752"/>
    <w:rsid w:val="0013207C"/>
    <w:rsid w:val="0013256C"/>
    <w:rsid w:val="00132952"/>
    <w:rsid w:val="00132A81"/>
    <w:rsid w:val="00132BA8"/>
    <w:rsid w:val="00132F74"/>
    <w:rsid w:val="0013307F"/>
    <w:rsid w:val="001340C5"/>
    <w:rsid w:val="00134527"/>
    <w:rsid w:val="00134CF5"/>
    <w:rsid w:val="00135E33"/>
    <w:rsid w:val="001361CD"/>
    <w:rsid w:val="00136BCB"/>
    <w:rsid w:val="001377D4"/>
    <w:rsid w:val="00137E6D"/>
    <w:rsid w:val="001405FB"/>
    <w:rsid w:val="001412DB"/>
    <w:rsid w:val="0014195F"/>
    <w:rsid w:val="00142FD8"/>
    <w:rsid w:val="00143125"/>
    <w:rsid w:val="001432E1"/>
    <w:rsid w:val="00143C3B"/>
    <w:rsid w:val="0014445D"/>
    <w:rsid w:val="001451BF"/>
    <w:rsid w:val="00145348"/>
    <w:rsid w:val="00145427"/>
    <w:rsid w:val="001461D5"/>
    <w:rsid w:val="00146235"/>
    <w:rsid w:val="001463E7"/>
    <w:rsid w:val="00146AFE"/>
    <w:rsid w:val="001477CA"/>
    <w:rsid w:val="0015041E"/>
    <w:rsid w:val="001505FE"/>
    <w:rsid w:val="00150A73"/>
    <w:rsid w:val="00150ADF"/>
    <w:rsid w:val="00152A18"/>
    <w:rsid w:val="00153B3C"/>
    <w:rsid w:val="00153EC7"/>
    <w:rsid w:val="00153F76"/>
    <w:rsid w:val="001545C7"/>
    <w:rsid w:val="0015499D"/>
    <w:rsid w:val="00155190"/>
    <w:rsid w:val="00160677"/>
    <w:rsid w:val="0016076A"/>
    <w:rsid w:val="00161314"/>
    <w:rsid w:val="00161837"/>
    <w:rsid w:val="00162887"/>
    <w:rsid w:val="00163B44"/>
    <w:rsid w:val="00163B54"/>
    <w:rsid w:val="00163BBF"/>
    <w:rsid w:val="001641C8"/>
    <w:rsid w:val="00166225"/>
    <w:rsid w:val="00166AAA"/>
    <w:rsid w:val="00166E95"/>
    <w:rsid w:val="00167E19"/>
    <w:rsid w:val="00170728"/>
    <w:rsid w:val="00171D04"/>
    <w:rsid w:val="001729D7"/>
    <w:rsid w:val="001736FC"/>
    <w:rsid w:val="00173799"/>
    <w:rsid w:val="0017433E"/>
    <w:rsid w:val="00174A99"/>
    <w:rsid w:val="001761E3"/>
    <w:rsid w:val="00176358"/>
    <w:rsid w:val="00176451"/>
    <w:rsid w:val="00176CB4"/>
    <w:rsid w:val="00176DC6"/>
    <w:rsid w:val="00176F48"/>
    <w:rsid w:val="00176FA0"/>
    <w:rsid w:val="001776C7"/>
    <w:rsid w:val="00177B8F"/>
    <w:rsid w:val="001809B7"/>
    <w:rsid w:val="00180F62"/>
    <w:rsid w:val="001819B3"/>
    <w:rsid w:val="00182987"/>
    <w:rsid w:val="00182CE2"/>
    <w:rsid w:val="00183F43"/>
    <w:rsid w:val="00184C67"/>
    <w:rsid w:val="0018520C"/>
    <w:rsid w:val="001855FF"/>
    <w:rsid w:val="0018588C"/>
    <w:rsid w:val="00185AB6"/>
    <w:rsid w:val="0018632D"/>
    <w:rsid w:val="001873A7"/>
    <w:rsid w:val="00187716"/>
    <w:rsid w:val="00187DED"/>
    <w:rsid w:val="00190E03"/>
    <w:rsid w:val="00192838"/>
    <w:rsid w:val="00192AAF"/>
    <w:rsid w:val="00192D6F"/>
    <w:rsid w:val="0019393F"/>
    <w:rsid w:val="001945C4"/>
    <w:rsid w:val="00194C9A"/>
    <w:rsid w:val="00195537"/>
    <w:rsid w:val="001957E7"/>
    <w:rsid w:val="00195DEF"/>
    <w:rsid w:val="0019650E"/>
    <w:rsid w:val="00196E39"/>
    <w:rsid w:val="001A0265"/>
    <w:rsid w:val="001A1611"/>
    <w:rsid w:val="001A23BA"/>
    <w:rsid w:val="001A3248"/>
    <w:rsid w:val="001A5235"/>
    <w:rsid w:val="001A5969"/>
    <w:rsid w:val="001A5FF4"/>
    <w:rsid w:val="001A6016"/>
    <w:rsid w:val="001A65D5"/>
    <w:rsid w:val="001A6737"/>
    <w:rsid w:val="001A7ED1"/>
    <w:rsid w:val="001A7F04"/>
    <w:rsid w:val="001B00DD"/>
    <w:rsid w:val="001B0E17"/>
    <w:rsid w:val="001B1579"/>
    <w:rsid w:val="001B1781"/>
    <w:rsid w:val="001B1BA5"/>
    <w:rsid w:val="001B27F1"/>
    <w:rsid w:val="001B288D"/>
    <w:rsid w:val="001B3006"/>
    <w:rsid w:val="001B3654"/>
    <w:rsid w:val="001B3C97"/>
    <w:rsid w:val="001B49FA"/>
    <w:rsid w:val="001B4B52"/>
    <w:rsid w:val="001B587F"/>
    <w:rsid w:val="001B700C"/>
    <w:rsid w:val="001B749E"/>
    <w:rsid w:val="001B7762"/>
    <w:rsid w:val="001B7D1C"/>
    <w:rsid w:val="001C1419"/>
    <w:rsid w:val="001C1C0B"/>
    <w:rsid w:val="001C1DDB"/>
    <w:rsid w:val="001C2D46"/>
    <w:rsid w:val="001C33B6"/>
    <w:rsid w:val="001C5BBD"/>
    <w:rsid w:val="001C67DE"/>
    <w:rsid w:val="001C7CF4"/>
    <w:rsid w:val="001D0206"/>
    <w:rsid w:val="001D0B5C"/>
    <w:rsid w:val="001D128C"/>
    <w:rsid w:val="001D166A"/>
    <w:rsid w:val="001D1A21"/>
    <w:rsid w:val="001D1B5D"/>
    <w:rsid w:val="001D2062"/>
    <w:rsid w:val="001D35A4"/>
    <w:rsid w:val="001D3AB7"/>
    <w:rsid w:val="001D4182"/>
    <w:rsid w:val="001D456A"/>
    <w:rsid w:val="001D5018"/>
    <w:rsid w:val="001D55B1"/>
    <w:rsid w:val="001D5718"/>
    <w:rsid w:val="001D5E6C"/>
    <w:rsid w:val="001D601A"/>
    <w:rsid w:val="001D64B5"/>
    <w:rsid w:val="001D6639"/>
    <w:rsid w:val="001D66A1"/>
    <w:rsid w:val="001D7476"/>
    <w:rsid w:val="001D76D5"/>
    <w:rsid w:val="001E139E"/>
    <w:rsid w:val="001E19FD"/>
    <w:rsid w:val="001E1C2E"/>
    <w:rsid w:val="001E269C"/>
    <w:rsid w:val="001E4104"/>
    <w:rsid w:val="001E4E40"/>
    <w:rsid w:val="001E4F90"/>
    <w:rsid w:val="001E5AFD"/>
    <w:rsid w:val="001E5E01"/>
    <w:rsid w:val="001E69A9"/>
    <w:rsid w:val="001E6FC8"/>
    <w:rsid w:val="001E7102"/>
    <w:rsid w:val="001E7798"/>
    <w:rsid w:val="001F111A"/>
    <w:rsid w:val="001F1F19"/>
    <w:rsid w:val="001F2337"/>
    <w:rsid w:val="001F256D"/>
    <w:rsid w:val="001F2D79"/>
    <w:rsid w:val="001F35E4"/>
    <w:rsid w:val="001F3B84"/>
    <w:rsid w:val="001F3D2B"/>
    <w:rsid w:val="001F4948"/>
    <w:rsid w:val="001F5154"/>
    <w:rsid w:val="001F59A3"/>
    <w:rsid w:val="001F5AC7"/>
    <w:rsid w:val="001F6743"/>
    <w:rsid w:val="001F6C9A"/>
    <w:rsid w:val="001F6E08"/>
    <w:rsid w:val="001F7214"/>
    <w:rsid w:val="00200133"/>
    <w:rsid w:val="002003AB"/>
    <w:rsid w:val="00200B5E"/>
    <w:rsid w:val="00201EAA"/>
    <w:rsid w:val="00202B4D"/>
    <w:rsid w:val="00202DEF"/>
    <w:rsid w:val="002047A3"/>
    <w:rsid w:val="002053DF"/>
    <w:rsid w:val="00205A29"/>
    <w:rsid w:val="00205AB9"/>
    <w:rsid w:val="00205DDB"/>
    <w:rsid w:val="002064E3"/>
    <w:rsid w:val="00206887"/>
    <w:rsid w:val="002073BC"/>
    <w:rsid w:val="00207CBD"/>
    <w:rsid w:val="002101C2"/>
    <w:rsid w:val="00210685"/>
    <w:rsid w:val="0021212C"/>
    <w:rsid w:val="00212452"/>
    <w:rsid w:val="00212D3B"/>
    <w:rsid w:val="002136EB"/>
    <w:rsid w:val="0021439D"/>
    <w:rsid w:val="00214C05"/>
    <w:rsid w:val="002151F4"/>
    <w:rsid w:val="00215ABA"/>
    <w:rsid w:val="002166D4"/>
    <w:rsid w:val="002204C1"/>
    <w:rsid w:val="00221D7B"/>
    <w:rsid w:val="002245EF"/>
    <w:rsid w:val="0022542E"/>
    <w:rsid w:val="002267A3"/>
    <w:rsid w:val="002269DB"/>
    <w:rsid w:val="00226EF8"/>
    <w:rsid w:val="00227097"/>
    <w:rsid w:val="0023004D"/>
    <w:rsid w:val="002309A9"/>
    <w:rsid w:val="00230C96"/>
    <w:rsid w:val="00231470"/>
    <w:rsid w:val="0023148B"/>
    <w:rsid w:val="002316C6"/>
    <w:rsid w:val="002317B6"/>
    <w:rsid w:val="00232607"/>
    <w:rsid w:val="0023289E"/>
    <w:rsid w:val="002329D9"/>
    <w:rsid w:val="002337C9"/>
    <w:rsid w:val="00233B2B"/>
    <w:rsid w:val="002350B2"/>
    <w:rsid w:val="00235E40"/>
    <w:rsid w:val="00236C44"/>
    <w:rsid w:val="00236EF3"/>
    <w:rsid w:val="00237544"/>
    <w:rsid w:val="00237AE4"/>
    <w:rsid w:val="0024028C"/>
    <w:rsid w:val="00240FC1"/>
    <w:rsid w:val="00241793"/>
    <w:rsid w:val="00241E33"/>
    <w:rsid w:val="002428DB"/>
    <w:rsid w:val="0024319F"/>
    <w:rsid w:val="0024337C"/>
    <w:rsid w:val="00243654"/>
    <w:rsid w:val="0024389A"/>
    <w:rsid w:val="00243F14"/>
    <w:rsid w:val="00244DAB"/>
    <w:rsid w:val="00244EFD"/>
    <w:rsid w:val="0024512C"/>
    <w:rsid w:val="002461D1"/>
    <w:rsid w:val="002469A8"/>
    <w:rsid w:val="00250214"/>
    <w:rsid w:val="0025036A"/>
    <w:rsid w:val="00250D19"/>
    <w:rsid w:val="00251140"/>
    <w:rsid w:val="002513B6"/>
    <w:rsid w:val="00251B63"/>
    <w:rsid w:val="002532BC"/>
    <w:rsid w:val="00253AF7"/>
    <w:rsid w:val="00253C86"/>
    <w:rsid w:val="00253F0C"/>
    <w:rsid w:val="0025408B"/>
    <w:rsid w:val="0025413A"/>
    <w:rsid w:val="002555FE"/>
    <w:rsid w:val="002557E9"/>
    <w:rsid w:val="00255E21"/>
    <w:rsid w:val="00256D48"/>
    <w:rsid w:val="002572EB"/>
    <w:rsid w:val="002574EB"/>
    <w:rsid w:val="002602CD"/>
    <w:rsid w:val="002606FA"/>
    <w:rsid w:val="002613F8"/>
    <w:rsid w:val="00262485"/>
    <w:rsid w:val="002624FC"/>
    <w:rsid w:val="002625A6"/>
    <w:rsid w:val="00262FB7"/>
    <w:rsid w:val="0026432D"/>
    <w:rsid w:val="0026453C"/>
    <w:rsid w:val="00265A4C"/>
    <w:rsid w:val="002660BD"/>
    <w:rsid w:val="002663EB"/>
    <w:rsid w:val="002700B8"/>
    <w:rsid w:val="0027030E"/>
    <w:rsid w:val="00270860"/>
    <w:rsid w:val="00270959"/>
    <w:rsid w:val="00270E26"/>
    <w:rsid w:val="002721B6"/>
    <w:rsid w:val="002732F6"/>
    <w:rsid w:val="0027387A"/>
    <w:rsid w:val="002738A8"/>
    <w:rsid w:val="00273AEB"/>
    <w:rsid w:val="00273BC7"/>
    <w:rsid w:val="00274CF5"/>
    <w:rsid w:val="0027525D"/>
    <w:rsid w:val="00275FAD"/>
    <w:rsid w:val="002760F6"/>
    <w:rsid w:val="002763D2"/>
    <w:rsid w:val="0027643F"/>
    <w:rsid w:val="00277268"/>
    <w:rsid w:val="00277622"/>
    <w:rsid w:val="00277AE6"/>
    <w:rsid w:val="00277E20"/>
    <w:rsid w:val="0028026A"/>
    <w:rsid w:val="00282731"/>
    <w:rsid w:val="00282D6F"/>
    <w:rsid w:val="00282DA8"/>
    <w:rsid w:val="00283881"/>
    <w:rsid w:val="00283D1F"/>
    <w:rsid w:val="002847B8"/>
    <w:rsid w:val="00285973"/>
    <w:rsid w:val="00286003"/>
    <w:rsid w:val="00286487"/>
    <w:rsid w:val="002867A9"/>
    <w:rsid w:val="002867DE"/>
    <w:rsid w:val="00286B3E"/>
    <w:rsid w:val="00287F69"/>
    <w:rsid w:val="00290264"/>
    <w:rsid w:val="00291294"/>
    <w:rsid w:val="0029169F"/>
    <w:rsid w:val="00292066"/>
    <w:rsid w:val="002926E6"/>
    <w:rsid w:val="00292EBB"/>
    <w:rsid w:val="00293D67"/>
    <w:rsid w:val="00294DDD"/>
    <w:rsid w:val="0029529A"/>
    <w:rsid w:val="00295DF5"/>
    <w:rsid w:val="00296136"/>
    <w:rsid w:val="00297A97"/>
    <w:rsid w:val="002A0CE6"/>
    <w:rsid w:val="002A28EE"/>
    <w:rsid w:val="002A2C51"/>
    <w:rsid w:val="002A3862"/>
    <w:rsid w:val="002A3886"/>
    <w:rsid w:val="002A3B89"/>
    <w:rsid w:val="002A4382"/>
    <w:rsid w:val="002A5611"/>
    <w:rsid w:val="002A56B3"/>
    <w:rsid w:val="002A651A"/>
    <w:rsid w:val="002A78FF"/>
    <w:rsid w:val="002B1A97"/>
    <w:rsid w:val="002B263C"/>
    <w:rsid w:val="002B265F"/>
    <w:rsid w:val="002B2B77"/>
    <w:rsid w:val="002B2C50"/>
    <w:rsid w:val="002B2D10"/>
    <w:rsid w:val="002B3E66"/>
    <w:rsid w:val="002B42E8"/>
    <w:rsid w:val="002B4D74"/>
    <w:rsid w:val="002B4E87"/>
    <w:rsid w:val="002B538A"/>
    <w:rsid w:val="002B5723"/>
    <w:rsid w:val="002B59C9"/>
    <w:rsid w:val="002B66D3"/>
    <w:rsid w:val="002B682D"/>
    <w:rsid w:val="002B7301"/>
    <w:rsid w:val="002B73BB"/>
    <w:rsid w:val="002B77D1"/>
    <w:rsid w:val="002C032D"/>
    <w:rsid w:val="002C0F7C"/>
    <w:rsid w:val="002C1A02"/>
    <w:rsid w:val="002C1C15"/>
    <w:rsid w:val="002C3062"/>
    <w:rsid w:val="002C39AF"/>
    <w:rsid w:val="002C4259"/>
    <w:rsid w:val="002C4EE4"/>
    <w:rsid w:val="002C52BF"/>
    <w:rsid w:val="002C5C23"/>
    <w:rsid w:val="002C5DDA"/>
    <w:rsid w:val="002C6362"/>
    <w:rsid w:val="002C6792"/>
    <w:rsid w:val="002C6834"/>
    <w:rsid w:val="002C6E57"/>
    <w:rsid w:val="002D007A"/>
    <w:rsid w:val="002D04C9"/>
    <w:rsid w:val="002D1875"/>
    <w:rsid w:val="002D1AF1"/>
    <w:rsid w:val="002D1B18"/>
    <w:rsid w:val="002D2078"/>
    <w:rsid w:val="002D2788"/>
    <w:rsid w:val="002D27C5"/>
    <w:rsid w:val="002D4292"/>
    <w:rsid w:val="002D557A"/>
    <w:rsid w:val="002D56E3"/>
    <w:rsid w:val="002D5ED6"/>
    <w:rsid w:val="002D5F3C"/>
    <w:rsid w:val="002D64F5"/>
    <w:rsid w:val="002D74D1"/>
    <w:rsid w:val="002D78B6"/>
    <w:rsid w:val="002E0259"/>
    <w:rsid w:val="002E0CDF"/>
    <w:rsid w:val="002E1BF7"/>
    <w:rsid w:val="002E1CC7"/>
    <w:rsid w:val="002E3430"/>
    <w:rsid w:val="002E35D3"/>
    <w:rsid w:val="002E3BBF"/>
    <w:rsid w:val="002E3EC6"/>
    <w:rsid w:val="002E53F3"/>
    <w:rsid w:val="002E551B"/>
    <w:rsid w:val="002E5658"/>
    <w:rsid w:val="002E5BC9"/>
    <w:rsid w:val="002E5ED5"/>
    <w:rsid w:val="002E605C"/>
    <w:rsid w:val="002E6CEB"/>
    <w:rsid w:val="002F09BB"/>
    <w:rsid w:val="002F0C1D"/>
    <w:rsid w:val="002F110C"/>
    <w:rsid w:val="002F1AB6"/>
    <w:rsid w:val="002F1B3F"/>
    <w:rsid w:val="002F1DDE"/>
    <w:rsid w:val="002F1E73"/>
    <w:rsid w:val="002F1FAD"/>
    <w:rsid w:val="002F242F"/>
    <w:rsid w:val="002F2D50"/>
    <w:rsid w:val="002F2E82"/>
    <w:rsid w:val="002F3160"/>
    <w:rsid w:val="002F31E6"/>
    <w:rsid w:val="002F3302"/>
    <w:rsid w:val="002F5422"/>
    <w:rsid w:val="002F5F07"/>
    <w:rsid w:val="002F66E0"/>
    <w:rsid w:val="002F744E"/>
    <w:rsid w:val="002F7D1E"/>
    <w:rsid w:val="002F7FCE"/>
    <w:rsid w:val="0030061B"/>
    <w:rsid w:val="00300D41"/>
    <w:rsid w:val="0030100F"/>
    <w:rsid w:val="00301560"/>
    <w:rsid w:val="00303B42"/>
    <w:rsid w:val="00304975"/>
    <w:rsid w:val="00304F26"/>
    <w:rsid w:val="003050B6"/>
    <w:rsid w:val="0030517C"/>
    <w:rsid w:val="003055F0"/>
    <w:rsid w:val="00305787"/>
    <w:rsid w:val="003069C3"/>
    <w:rsid w:val="00310536"/>
    <w:rsid w:val="00311147"/>
    <w:rsid w:val="003114E6"/>
    <w:rsid w:val="0031234A"/>
    <w:rsid w:val="00312840"/>
    <w:rsid w:val="00312F44"/>
    <w:rsid w:val="0031474B"/>
    <w:rsid w:val="0031493F"/>
    <w:rsid w:val="003151A4"/>
    <w:rsid w:val="00316063"/>
    <w:rsid w:val="00316AFE"/>
    <w:rsid w:val="003172B6"/>
    <w:rsid w:val="003177A9"/>
    <w:rsid w:val="00317DFF"/>
    <w:rsid w:val="003206B0"/>
    <w:rsid w:val="00321962"/>
    <w:rsid w:val="00322382"/>
    <w:rsid w:val="00322597"/>
    <w:rsid w:val="003227C9"/>
    <w:rsid w:val="003228BD"/>
    <w:rsid w:val="003234B7"/>
    <w:rsid w:val="00323547"/>
    <w:rsid w:val="0032397D"/>
    <w:rsid w:val="0032398A"/>
    <w:rsid w:val="00323A2D"/>
    <w:rsid w:val="003241D8"/>
    <w:rsid w:val="00324EC5"/>
    <w:rsid w:val="00325AAC"/>
    <w:rsid w:val="0032629B"/>
    <w:rsid w:val="0032642F"/>
    <w:rsid w:val="0032690F"/>
    <w:rsid w:val="003269CA"/>
    <w:rsid w:val="00326EEC"/>
    <w:rsid w:val="003273A6"/>
    <w:rsid w:val="0032759F"/>
    <w:rsid w:val="0032774E"/>
    <w:rsid w:val="00327952"/>
    <w:rsid w:val="00327FCB"/>
    <w:rsid w:val="00330840"/>
    <w:rsid w:val="0033131E"/>
    <w:rsid w:val="00331626"/>
    <w:rsid w:val="0033242C"/>
    <w:rsid w:val="003369D2"/>
    <w:rsid w:val="0033716B"/>
    <w:rsid w:val="0033728E"/>
    <w:rsid w:val="00337CA2"/>
    <w:rsid w:val="003408D9"/>
    <w:rsid w:val="00340C02"/>
    <w:rsid w:val="0034161F"/>
    <w:rsid w:val="003418BE"/>
    <w:rsid w:val="00342DA9"/>
    <w:rsid w:val="003432A8"/>
    <w:rsid w:val="003459F2"/>
    <w:rsid w:val="00346420"/>
    <w:rsid w:val="00346A13"/>
    <w:rsid w:val="00346D2C"/>
    <w:rsid w:val="0034705B"/>
    <w:rsid w:val="00347190"/>
    <w:rsid w:val="003508AA"/>
    <w:rsid w:val="00351389"/>
    <w:rsid w:val="00352928"/>
    <w:rsid w:val="00352EB4"/>
    <w:rsid w:val="00353BA2"/>
    <w:rsid w:val="00353F71"/>
    <w:rsid w:val="003562E1"/>
    <w:rsid w:val="00357D2A"/>
    <w:rsid w:val="003606BD"/>
    <w:rsid w:val="003607F0"/>
    <w:rsid w:val="00360C22"/>
    <w:rsid w:val="00361283"/>
    <w:rsid w:val="00361B29"/>
    <w:rsid w:val="00361B85"/>
    <w:rsid w:val="00363328"/>
    <w:rsid w:val="003634CC"/>
    <w:rsid w:val="0036363A"/>
    <w:rsid w:val="00363856"/>
    <w:rsid w:val="00363A0A"/>
    <w:rsid w:val="00363F91"/>
    <w:rsid w:val="003640BD"/>
    <w:rsid w:val="00364D0A"/>
    <w:rsid w:val="00364D7C"/>
    <w:rsid w:val="00364E25"/>
    <w:rsid w:val="00365468"/>
    <w:rsid w:val="00366C45"/>
    <w:rsid w:val="003679A0"/>
    <w:rsid w:val="00367C6C"/>
    <w:rsid w:val="00370655"/>
    <w:rsid w:val="0037202C"/>
    <w:rsid w:val="00372538"/>
    <w:rsid w:val="00372971"/>
    <w:rsid w:val="00373B2C"/>
    <w:rsid w:val="00373BBF"/>
    <w:rsid w:val="00374213"/>
    <w:rsid w:val="0037601F"/>
    <w:rsid w:val="00376602"/>
    <w:rsid w:val="00376A49"/>
    <w:rsid w:val="0037749C"/>
    <w:rsid w:val="00380EFA"/>
    <w:rsid w:val="00380FA9"/>
    <w:rsid w:val="00381361"/>
    <w:rsid w:val="00381584"/>
    <w:rsid w:val="0038271D"/>
    <w:rsid w:val="0038482F"/>
    <w:rsid w:val="0038488A"/>
    <w:rsid w:val="00384EC3"/>
    <w:rsid w:val="00385493"/>
    <w:rsid w:val="00386CD1"/>
    <w:rsid w:val="00387B71"/>
    <w:rsid w:val="00391FBB"/>
    <w:rsid w:val="00392AB8"/>
    <w:rsid w:val="00392ABD"/>
    <w:rsid w:val="00393DB7"/>
    <w:rsid w:val="00393E63"/>
    <w:rsid w:val="003941B1"/>
    <w:rsid w:val="00395562"/>
    <w:rsid w:val="003956B1"/>
    <w:rsid w:val="00396996"/>
    <w:rsid w:val="00397DDC"/>
    <w:rsid w:val="003A00F5"/>
    <w:rsid w:val="003A0592"/>
    <w:rsid w:val="003A0685"/>
    <w:rsid w:val="003A0745"/>
    <w:rsid w:val="003A0D0C"/>
    <w:rsid w:val="003A1BA0"/>
    <w:rsid w:val="003A1BBC"/>
    <w:rsid w:val="003A1C8F"/>
    <w:rsid w:val="003A230A"/>
    <w:rsid w:val="003A34A3"/>
    <w:rsid w:val="003A35A0"/>
    <w:rsid w:val="003A3F50"/>
    <w:rsid w:val="003A42DB"/>
    <w:rsid w:val="003A5D21"/>
    <w:rsid w:val="003A6100"/>
    <w:rsid w:val="003A6A85"/>
    <w:rsid w:val="003A7BB1"/>
    <w:rsid w:val="003A7F40"/>
    <w:rsid w:val="003B09AE"/>
    <w:rsid w:val="003B1221"/>
    <w:rsid w:val="003B153C"/>
    <w:rsid w:val="003B1784"/>
    <w:rsid w:val="003B190F"/>
    <w:rsid w:val="003B1BD7"/>
    <w:rsid w:val="003B1CD9"/>
    <w:rsid w:val="003B2180"/>
    <w:rsid w:val="003B350A"/>
    <w:rsid w:val="003B436E"/>
    <w:rsid w:val="003B43E2"/>
    <w:rsid w:val="003B4753"/>
    <w:rsid w:val="003B4779"/>
    <w:rsid w:val="003B4D03"/>
    <w:rsid w:val="003B6493"/>
    <w:rsid w:val="003B685F"/>
    <w:rsid w:val="003B6A88"/>
    <w:rsid w:val="003B73E8"/>
    <w:rsid w:val="003B7708"/>
    <w:rsid w:val="003B77EB"/>
    <w:rsid w:val="003B7A3C"/>
    <w:rsid w:val="003C04AF"/>
    <w:rsid w:val="003C09AF"/>
    <w:rsid w:val="003C10F4"/>
    <w:rsid w:val="003C255D"/>
    <w:rsid w:val="003C2B1E"/>
    <w:rsid w:val="003C2E06"/>
    <w:rsid w:val="003C2E86"/>
    <w:rsid w:val="003C2FA1"/>
    <w:rsid w:val="003C336D"/>
    <w:rsid w:val="003C38CF"/>
    <w:rsid w:val="003C4665"/>
    <w:rsid w:val="003C5619"/>
    <w:rsid w:val="003C6866"/>
    <w:rsid w:val="003C695B"/>
    <w:rsid w:val="003C6968"/>
    <w:rsid w:val="003C7286"/>
    <w:rsid w:val="003C7A20"/>
    <w:rsid w:val="003C7DCB"/>
    <w:rsid w:val="003D0D36"/>
    <w:rsid w:val="003D1B99"/>
    <w:rsid w:val="003D20C0"/>
    <w:rsid w:val="003D365D"/>
    <w:rsid w:val="003D367B"/>
    <w:rsid w:val="003D38D7"/>
    <w:rsid w:val="003D3B33"/>
    <w:rsid w:val="003D5790"/>
    <w:rsid w:val="003D5C76"/>
    <w:rsid w:val="003D6FF8"/>
    <w:rsid w:val="003E06B4"/>
    <w:rsid w:val="003E0D12"/>
    <w:rsid w:val="003E0F3A"/>
    <w:rsid w:val="003E0F6F"/>
    <w:rsid w:val="003E1CD9"/>
    <w:rsid w:val="003E2E96"/>
    <w:rsid w:val="003E2EB9"/>
    <w:rsid w:val="003E31D5"/>
    <w:rsid w:val="003E3332"/>
    <w:rsid w:val="003E3549"/>
    <w:rsid w:val="003E3CB8"/>
    <w:rsid w:val="003E41E5"/>
    <w:rsid w:val="003E4FC5"/>
    <w:rsid w:val="003E5313"/>
    <w:rsid w:val="003E6110"/>
    <w:rsid w:val="003E672F"/>
    <w:rsid w:val="003E6738"/>
    <w:rsid w:val="003E6D53"/>
    <w:rsid w:val="003E72D2"/>
    <w:rsid w:val="003F03CE"/>
    <w:rsid w:val="003F0748"/>
    <w:rsid w:val="003F1306"/>
    <w:rsid w:val="003F18A1"/>
    <w:rsid w:val="003F18C2"/>
    <w:rsid w:val="003F3E9B"/>
    <w:rsid w:val="003F400C"/>
    <w:rsid w:val="003F5C87"/>
    <w:rsid w:val="003F750B"/>
    <w:rsid w:val="0040003D"/>
    <w:rsid w:val="00400A7F"/>
    <w:rsid w:val="00400E0F"/>
    <w:rsid w:val="00400F57"/>
    <w:rsid w:val="004013A6"/>
    <w:rsid w:val="00401FC1"/>
    <w:rsid w:val="00403996"/>
    <w:rsid w:val="00403D7A"/>
    <w:rsid w:val="0040439D"/>
    <w:rsid w:val="004046E7"/>
    <w:rsid w:val="0040506E"/>
    <w:rsid w:val="00405619"/>
    <w:rsid w:val="00406225"/>
    <w:rsid w:val="00406343"/>
    <w:rsid w:val="00406BE8"/>
    <w:rsid w:val="00406EE8"/>
    <w:rsid w:val="00407865"/>
    <w:rsid w:val="00407883"/>
    <w:rsid w:val="00407E97"/>
    <w:rsid w:val="004102E5"/>
    <w:rsid w:val="0041078A"/>
    <w:rsid w:val="004112A9"/>
    <w:rsid w:val="004114F2"/>
    <w:rsid w:val="00411670"/>
    <w:rsid w:val="00411E0F"/>
    <w:rsid w:val="004120B5"/>
    <w:rsid w:val="00412607"/>
    <w:rsid w:val="004131D5"/>
    <w:rsid w:val="00413304"/>
    <w:rsid w:val="004134F9"/>
    <w:rsid w:val="00413BCC"/>
    <w:rsid w:val="00415028"/>
    <w:rsid w:val="004156E4"/>
    <w:rsid w:val="00415EF6"/>
    <w:rsid w:val="00416760"/>
    <w:rsid w:val="004172AB"/>
    <w:rsid w:val="00417839"/>
    <w:rsid w:val="004203A4"/>
    <w:rsid w:val="004222F3"/>
    <w:rsid w:val="0042279E"/>
    <w:rsid w:val="00422D55"/>
    <w:rsid w:val="00423437"/>
    <w:rsid w:val="004238AE"/>
    <w:rsid w:val="0042398F"/>
    <w:rsid w:val="004242F6"/>
    <w:rsid w:val="00424744"/>
    <w:rsid w:val="00424D95"/>
    <w:rsid w:val="00425EB2"/>
    <w:rsid w:val="00426A8E"/>
    <w:rsid w:val="0042756A"/>
    <w:rsid w:val="00427796"/>
    <w:rsid w:val="004279AE"/>
    <w:rsid w:val="00430BFC"/>
    <w:rsid w:val="0043140B"/>
    <w:rsid w:val="00432748"/>
    <w:rsid w:val="00432C8C"/>
    <w:rsid w:val="004335AF"/>
    <w:rsid w:val="00433630"/>
    <w:rsid w:val="00433B08"/>
    <w:rsid w:val="004355CE"/>
    <w:rsid w:val="00435BFB"/>
    <w:rsid w:val="004369F2"/>
    <w:rsid w:val="004429E2"/>
    <w:rsid w:val="00443040"/>
    <w:rsid w:val="00443085"/>
    <w:rsid w:val="004434CB"/>
    <w:rsid w:val="00443704"/>
    <w:rsid w:val="004459A9"/>
    <w:rsid w:val="00446829"/>
    <w:rsid w:val="00446D1B"/>
    <w:rsid w:val="00446FF7"/>
    <w:rsid w:val="0044773C"/>
    <w:rsid w:val="00447A52"/>
    <w:rsid w:val="00447B5E"/>
    <w:rsid w:val="00447E69"/>
    <w:rsid w:val="00447EE0"/>
    <w:rsid w:val="004508C1"/>
    <w:rsid w:val="004509A3"/>
    <w:rsid w:val="00450AB9"/>
    <w:rsid w:val="00453B88"/>
    <w:rsid w:val="00453E58"/>
    <w:rsid w:val="004541ED"/>
    <w:rsid w:val="00454901"/>
    <w:rsid w:val="00454A19"/>
    <w:rsid w:val="00455F8A"/>
    <w:rsid w:val="00456540"/>
    <w:rsid w:val="0045699E"/>
    <w:rsid w:val="00456CD4"/>
    <w:rsid w:val="0045751D"/>
    <w:rsid w:val="00457B13"/>
    <w:rsid w:val="00460CAB"/>
    <w:rsid w:val="00460D7C"/>
    <w:rsid w:val="00461630"/>
    <w:rsid w:val="004624A9"/>
    <w:rsid w:val="00462651"/>
    <w:rsid w:val="00462E78"/>
    <w:rsid w:val="00463390"/>
    <w:rsid w:val="00464603"/>
    <w:rsid w:val="00464A8A"/>
    <w:rsid w:val="00464B60"/>
    <w:rsid w:val="004658C5"/>
    <w:rsid w:val="00465E7B"/>
    <w:rsid w:val="00466255"/>
    <w:rsid w:val="00466D87"/>
    <w:rsid w:val="00467215"/>
    <w:rsid w:val="00467514"/>
    <w:rsid w:val="00467533"/>
    <w:rsid w:val="00470246"/>
    <w:rsid w:val="0047078B"/>
    <w:rsid w:val="004708E5"/>
    <w:rsid w:val="004713E6"/>
    <w:rsid w:val="0047182D"/>
    <w:rsid w:val="00473A12"/>
    <w:rsid w:val="004740EF"/>
    <w:rsid w:val="00474700"/>
    <w:rsid w:val="00474EE3"/>
    <w:rsid w:val="004757A4"/>
    <w:rsid w:val="0047755B"/>
    <w:rsid w:val="00477D55"/>
    <w:rsid w:val="00480413"/>
    <w:rsid w:val="00480652"/>
    <w:rsid w:val="004815F7"/>
    <w:rsid w:val="004820BD"/>
    <w:rsid w:val="00482186"/>
    <w:rsid w:val="00482766"/>
    <w:rsid w:val="004828D0"/>
    <w:rsid w:val="00482FE2"/>
    <w:rsid w:val="00483F21"/>
    <w:rsid w:val="004855A4"/>
    <w:rsid w:val="0048562B"/>
    <w:rsid w:val="00485A7E"/>
    <w:rsid w:val="00485E69"/>
    <w:rsid w:val="00486DA0"/>
    <w:rsid w:val="0048751D"/>
    <w:rsid w:val="00487665"/>
    <w:rsid w:val="004914C2"/>
    <w:rsid w:val="0049216C"/>
    <w:rsid w:val="004922F6"/>
    <w:rsid w:val="00492716"/>
    <w:rsid w:val="00493A4A"/>
    <w:rsid w:val="00493AD1"/>
    <w:rsid w:val="00493C5F"/>
    <w:rsid w:val="0049475F"/>
    <w:rsid w:val="00494CA6"/>
    <w:rsid w:val="00495DB5"/>
    <w:rsid w:val="00496209"/>
    <w:rsid w:val="0049673E"/>
    <w:rsid w:val="00497809"/>
    <w:rsid w:val="00497C14"/>
    <w:rsid w:val="00497C38"/>
    <w:rsid w:val="00497EF4"/>
    <w:rsid w:val="004A11F9"/>
    <w:rsid w:val="004A180F"/>
    <w:rsid w:val="004A2328"/>
    <w:rsid w:val="004A3168"/>
    <w:rsid w:val="004A359B"/>
    <w:rsid w:val="004A3C73"/>
    <w:rsid w:val="004A3D40"/>
    <w:rsid w:val="004A40E4"/>
    <w:rsid w:val="004A42DE"/>
    <w:rsid w:val="004A437F"/>
    <w:rsid w:val="004A622A"/>
    <w:rsid w:val="004A62ED"/>
    <w:rsid w:val="004A69C6"/>
    <w:rsid w:val="004A6E62"/>
    <w:rsid w:val="004A766C"/>
    <w:rsid w:val="004B07B5"/>
    <w:rsid w:val="004B16EE"/>
    <w:rsid w:val="004B17FD"/>
    <w:rsid w:val="004B2F3E"/>
    <w:rsid w:val="004B36C5"/>
    <w:rsid w:val="004B3C4A"/>
    <w:rsid w:val="004B3F87"/>
    <w:rsid w:val="004B3F8C"/>
    <w:rsid w:val="004B43A4"/>
    <w:rsid w:val="004B537E"/>
    <w:rsid w:val="004B6EC8"/>
    <w:rsid w:val="004B6FC3"/>
    <w:rsid w:val="004B7182"/>
    <w:rsid w:val="004B7A0A"/>
    <w:rsid w:val="004B7C5E"/>
    <w:rsid w:val="004B7F92"/>
    <w:rsid w:val="004C0708"/>
    <w:rsid w:val="004C19D9"/>
    <w:rsid w:val="004C2AF3"/>
    <w:rsid w:val="004C2B2B"/>
    <w:rsid w:val="004C2EF4"/>
    <w:rsid w:val="004C2F68"/>
    <w:rsid w:val="004C305A"/>
    <w:rsid w:val="004C33CC"/>
    <w:rsid w:val="004C40CF"/>
    <w:rsid w:val="004C41AB"/>
    <w:rsid w:val="004C4319"/>
    <w:rsid w:val="004C58A1"/>
    <w:rsid w:val="004C59C6"/>
    <w:rsid w:val="004C6923"/>
    <w:rsid w:val="004C6C9D"/>
    <w:rsid w:val="004C6CCC"/>
    <w:rsid w:val="004C6E33"/>
    <w:rsid w:val="004D086B"/>
    <w:rsid w:val="004D0F91"/>
    <w:rsid w:val="004D1565"/>
    <w:rsid w:val="004D20FA"/>
    <w:rsid w:val="004D27D6"/>
    <w:rsid w:val="004D2E75"/>
    <w:rsid w:val="004D3525"/>
    <w:rsid w:val="004D380B"/>
    <w:rsid w:val="004D3ADC"/>
    <w:rsid w:val="004D3DB3"/>
    <w:rsid w:val="004D51DE"/>
    <w:rsid w:val="004D53B4"/>
    <w:rsid w:val="004D5666"/>
    <w:rsid w:val="004D5B77"/>
    <w:rsid w:val="004D694F"/>
    <w:rsid w:val="004D6FE7"/>
    <w:rsid w:val="004D7F1A"/>
    <w:rsid w:val="004E0153"/>
    <w:rsid w:val="004E0FF0"/>
    <w:rsid w:val="004E1AE8"/>
    <w:rsid w:val="004E26E7"/>
    <w:rsid w:val="004E2735"/>
    <w:rsid w:val="004E3580"/>
    <w:rsid w:val="004E35C0"/>
    <w:rsid w:val="004E3605"/>
    <w:rsid w:val="004E3CE6"/>
    <w:rsid w:val="004E3DA2"/>
    <w:rsid w:val="004E4301"/>
    <w:rsid w:val="004E4AE0"/>
    <w:rsid w:val="004E4F54"/>
    <w:rsid w:val="004E591E"/>
    <w:rsid w:val="004E7AC1"/>
    <w:rsid w:val="004F06ED"/>
    <w:rsid w:val="004F0848"/>
    <w:rsid w:val="004F0F5E"/>
    <w:rsid w:val="004F0FF8"/>
    <w:rsid w:val="004F265F"/>
    <w:rsid w:val="004F2DE1"/>
    <w:rsid w:val="004F2F3E"/>
    <w:rsid w:val="004F30DD"/>
    <w:rsid w:val="004F32BB"/>
    <w:rsid w:val="004F47E9"/>
    <w:rsid w:val="004F4EB6"/>
    <w:rsid w:val="004F4F6D"/>
    <w:rsid w:val="004F547E"/>
    <w:rsid w:val="004F68C7"/>
    <w:rsid w:val="004F6937"/>
    <w:rsid w:val="004F6B46"/>
    <w:rsid w:val="004F76DA"/>
    <w:rsid w:val="004F76E6"/>
    <w:rsid w:val="004F7845"/>
    <w:rsid w:val="004F7D4B"/>
    <w:rsid w:val="0050051A"/>
    <w:rsid w:val="00500DCA"/>
    <w:rsid w:val="0050199B"/>
    <w:rsid w:val="005029F6"/>
    <w:rsid w:val="0050321A"/>
    <w:rsid w:val="00503D14"/>
    <w:rsid w:val="0050445B"/>
    <w:rsid w:val="00504A01"/>
    <w:rsid w:val="00504B8B"/>
    <w:rsid w:val="00505FDC"/>
    <w:rsid w:val="005060CF"/>
    <w:rsid w:val="00506D88"/>
    <w:rsid w:val="005079EA"/>
    <w:rsid w:val="00511220"/>
    <w:rsid w:val="00511775"/>
    <w:rsid w:val="00511CE8"/>
    <w:rsid w:val="00512003"/>
    <w:rsid w:val="0051211C"/>
    <w:rsid w:val="0051219D"/>
    <w:rsid w:val="005128B8"/>
    <w:rsid w:val="00512AA8"/>
    <w:rsid w:val="005131CE"/>
    <w:rsid w:val="0051333D"/>
    <w:rsid w:val="00513BBA"/>
    <w:rsid w:val="00513D81"/>
    <w:rsid w:val="00514C5E"/>
    <w:rsid w:val="00515BAE"/>
    <w:rsid w:val="00516753"/>
    <w:rsid w:val="00516A6B"/>
    <w:rsid w:val="00516ADD"/>
    <w:rsid w:val="00516EAB"/>
    <w:rsid w:val="0051747D"/>
    <w:rsid w:val="0052176B"/>
    <w:rsid w:val="005229F6"/>
    <w:rsid w:val="00522F52"/>
    <w:rsid w:val="0052445B"/>
    <w:rsid w:val="00524555"/>
    <w:rsid w:val="00525A43"/>
    <w:rsid w:val="005262A2"/>
    <w:rsid w:val="005266B6"/>
    <w:rsid w:val="0052795F"/>
    <w:rsid w:val="00531385"/>
    <w:rsid w:val="00532F85"/>
    <w:rsid w:val="00533282"/>
    <w:rsid w:val="00533653"/>
    <w:rsid w:val="00536887"/>
    <w:rsid w:val="00536B40"/>
    <w:rsid w:val="005372FE"/>
    <w:rsid w:val="00540773"/>
    <w:rsid w:val="005416A4"/>
    <w:rsid w:val="00541700"/>
    <w:rsid w:val="00541B54"/>
    <w:rsid w:val="0054269B"/>
    <w:rsid w:val="00542824"/>
    <w:rsid w:val="005433AC"/>
    <w:rsid w:val="00543FB7"/>
    <w:rsid w:val="00544D8A"/>
    <w:rsid w:val="0054526A"/>
    <w:rsid w:val="00545AA5"/>
    <w:rsid w:val="005469B7"/>
    <w:rsid w:val="00546AA4"/>
    <w:rsid w:val="00547D0A"/>
    <w:rsid w:val="00550557"/>
    <w:rsid w:val="0055092C"/>
    <w:rsid w:val="00550A39"/>
    <w:rsid w:val="00550A6B"/>
    <w:rsid w:val="0055138A"/>
    <w:rsid w:val="00551965"/>
    <w:rsid w:val="00551BB0"/>
    <w:rsid w:val="00551C99"/>
    <w:rsid w:val="00551D30"/>
    <w:rsid w:val="005521B9"/>
    <w:rsid w:val="00552EC2"/>
    <w:rsid w:val="00553251"/>
    <w:rsid w:val="005535C1"/>
    <w:rsid w:val="005536A9"/>
    <w:rsid w:val="00554309"/>
    <w:rsid w:val="00554AC8"/>
    <w:rsid w:val="00555BED"/>
    <w:rsid w:val="005576E1"/>
    <w:rsid w:val="005609C6"/>
    <w:rsid w:val="00560A0A"/>
    <w:rsid w:val="0056136A"/>
    <w:rsid w:val="00561E5C"/>
    <w:rsid w:val="005622BC"/>
    <w:rsid w:val="00562491"/>
    <w:rsid w:val="00562D0F"/>
    <w:rsid w:val="00562D7C"/>
    <w:rsid w:val="00562DAD"/>
    <w:rsid w:val="00563D72"/>
    <w:rsid w:val="005642DA"/>
    <w:rsid w:val="0056469C"/>
    <w:rsid w:val="00564BE7"/>
    <w:rsid w:val="00565BD9"/>
    <w:rsid w:val="00566815"/>
    <w:rsid w:val="00566A32"/>
    <w:rsid w:val="00566E58"/>
    <w:rsid w:val="005670ED"/>
    <w:rsid w:val="00567864"/>
    <w:rsid w:val="0057079E"/>
    <w:rsid w:val="00571823"/>
    <w:rsid w:val="0057218A"/>
    <w:rsid w:val="00572340"/>
    <w:rsid w:val="005728C7"/>
    <w:rsid w:val="00572B05"/>
    <w:rsid w:val="00573658"/>
    <w:rsid w:val="00574A2A"/>
    <w:rsid w:val="00574B37"/>
    <w:rsid w:val="00574C07"/>
    <w:rsid w:val="00574FE3"/>
    <w:rsid w:val="005758A2"/>
    <w:rsid w:val="00575D6D"/>
    <w:rsid w:val="00575EFF"/>
    <w:rsid w:val="0057600F"/>
    <w:rsid w:val="00576FD6"/>
    <w:rsid w:val="00580A63"/>
    <w:rsid w:val="00580A84"/>
    <w:rsid w:val="005830F0"/>
    <w:rsid w:val="0058517F"/>
    <w:rsid w:val="005857D4"/>
    <w:rsid w:val="00585BB8"/>
    <w:rsid w:val="00585BBD"/>
    <w:rsid w:val="00586326"/>
    <w:rsid w:val="00590721"/>
    <w:rsid w:val="005910C3"/>
    <w:rsid w:val="005914D7"/>
    <w:rsid w:val="00591D3A"/>
    <w:rsid w:val="005929E6"/>
    <w:rsid w:val="00592B22"/>
    <w:rsid w:val="00592F56"/>
    <w:rsid w:val="00593103"/>
    <w:rsid w:val="005943B3"/>
    <w:rsid w:val="005943C4"/>
    <w:rsid w:val="005956D4"/>
    <w:rsid w:val="0059574A"/>
    <w:rsid w:val="00595DAB"/>
    <w:rsid w:val="005963C1"/>
    <w:rsid w:val="00596C3E"/>
    <w:rsid w:val="005971EC"/>
    <w:rsid w:val="005977E7"/>
    <w:rsid w:val="00597AEF"/>
    <w:rsid w:val="005A034D"/>
    <w:rsid w:val="005A044E"/>
    <w:rsid w:val="005A0B2E"/>
    <w:rsid w:val="005A1EB1"/>
    <w:rsid w:val="005A5022"/>
    <w:rsid w:val="005A5136"/>
    <w:rsid w:val="005A6422"/>
    <w:rsid w:val="005A7832"/>
    <w:rsid w:val="005A7A36"/>
    <w:rsid w:val="005B0526"/>
    <w:rsid w:val="005B13CE"/>
    <w:rsid w:val="005B14E9"/>
    <w:rsid w:val="005B2EF3"/>
    <w:rsid w:val="005B35B8"/>
    <w:rsid w:val="005B3635"/>
    <w:rsid w:val="005B37A7"/>
    <w:rsid w:val="005B3C51"/>
    <w:rsid w:val="005B50D4"/>
    <w:rsid w:val="005B7A07"/>
    <w:rsid w:val="005C13D7"/>
    <w:rsid w:val="005C26C4"/>
    <w:rsid w:val="005C3996"/>
    <w:rsid w:val="005C3D3F"/>
    <w:rsid w:val="005C40B0"/>
    <w:rsid w:val="005C5A09"/>
    <w:rsid w:val="005C608C"/>
    <w:rsid w:val="005C6473"/>
    <w:rsid w:val="005C65C5"/>
    <w:rsid w:val="005C6799"/>
    <w:rsid w:val="005C6D80"/>
    <w:rsid w:val="005C76A5"/>
    <w:rsid w:val="005C7947"/>
    <w:rsid w:val="005D01A8"/>
    <w:rsid w:val="005D01D9"/>
    <w:rsid w:val="005D084E"/>
    <w:rsid w:val="005D2248"/>
    <w:rsid w:val="005D2424"/>
    <w:rsid w:val="005D4047"/>
    <w:rsid w:val="005D4DE4"/>
    <w:rsid w:val="005D673E"/>
    <w:rsid w:val="005D6CD5"/>
    <w:rsid w:val="005D7902"/>
    <w:rsid w:val="005D7DEC"/>
    <w:rsid w:val="005D7E04"/>
    <w:rsid w:val="005E03EA"/>
    <w:rsid w:val="005E052C"/>
    <w:rsid w:val="005E0706"/>
    <w:rsid w:val="005E118B"/>
    <w:rsid w:val="005E1ABB"/>
    <w:rsid w:val="005E1F3D"/>
    <w:rsid w:val="005E21D0"/>
    <w:rsid w:val="005E2574"/>
    <w:rsid w:val="005E25EF"/>
    <w:rsid w:val="005E2627"/>
    <w:rsid w:val="005E2852"/>
    <w:rsid w:val="005E2B4C"/>
    <w:rsid w:val="005E2D9F"/>
    <w:rsid w:val="005E3A3B"/>
    <w:rsid w:val="005E4B00"/>
    <w:rsid w:val="005E548E"/>
    <w:rsid w:val="005E5532"/>
    <w:rsid w:val="005E5649"/>
    <w:rsid w:val="005F0322"/>
    <w:rsid w:val="005F0600"/>
    <w:rsid w:val="005F069C"/>
    <w:rsid w:val="005F0FC0"/>
    <w:rsid w:val="005F191B"/>
    <w:rsid w:val="005F26AF"/>
    <w:rsid w:val="005F4F2D"/>
    <w:rsid w:val="005F51AD"/>
    <w:rsid w:val="005F58D7"/>
    <w:rsid w:val="005F6138"/>
    <w:rsid w:val="005F620E"/>
    <w:rsid w:val="005F6BD0"/>
    <w:rsid w:val="005F6D6C"/>
    <w:rsid w:val="005F6DDD"/>
    <w:rsid w:val="005F71F9"/>
    <w:rsid w:val="0060058D"/>
    <w:rsid w:val="00600B8D"/>
    <w:rsid w:val="00600D34"/>
    <w:rsid w:val="0060172E"/>
    <w:rsid w:val="00602559"/>
    <w:rsid w:val="00603274"/>
    <w:rsid w:val="00604AE1"/>
    <w:rsid w:val="006053CB"/>
    <w:rsid w:val="00606B76"/>
    <w:rsid w:val="00606BAA"/>
    <w:rsid w:val="00606EEA"/>
    <w:rsid w:val="00607061"/>
    <w:rsid w:val="006074E7"/>
    <w:rsid w:val="00607770"/>
    <w:rsid w:val="00607BBE"/>
    <w:rsid w:val="006101DD"/>
    <w:rsid w:val="00611690"/>
    <w:rsid w:val="00611A17"/>
    <w:rsid w:val="00611EA7"/>
    <w:rsid w:val="00612417"/>
    <w:rsid w:val="00613288"/>
    <w:rsid w:val="00613332"/>
    <w:rsid w:val="0061392D"/>
    <w:rsid w:val="00613D6C"/>
    <w:rsid w:val="00613E22"/>
    <w:rsid w:val="00614B02"/>
    <w:rsid w:val="00614BF4"/>
    <w:rsid w:val="00615F05"/>
    <w:rsid w:val="00616200"/>
    <w:rsid w:val="0061665A"/>
    <w:rsid w:val="00616BE8"/>
    <w:rsid w:val="00617499"/>
    <w:rsid w:val="00617508"/>
    <w:rsid w:val="00617E61"/>
    <w:rsid w:val="0062023C"/>
    <w:rsid w:val="00621106"/>
    <w:rsid w:val="0062141E"/>
    <w:rsid w:val="0062267B"/>
    <w:rsid w:val="00622915"/>
    <w:rsid w:val="00622CF6"/>
    <w:rsid w:val="00623A52"/>
    <w:rsid w:val="00623B25"/>
    <w:rsid w:val="00624567"/>
    <w:rsid w:val="00624779"/>
    <w:rsid w:val="006248EC"/>
    <w:rsid w:val="0062577F"/>
    <w:rsid w:val="006262B2"/>
    <w:rsid w:val="006262CA"/>
    <w:rsid w:val="00626ADA"/>
    <w:rsid w:val="00626FE1"/>
    <w:rsid w:val="00630D4F"/>
    <w:rsid w:val="00631109"/>
    <w:rsid w:val="00631285"/>
    <w:rsid w:val="006322F2"/>
    <w:rsid w:val="006328AC"/>
    <w:rsid w:val="00632AB4"/>
    <w:rsid w:val="00632B3C"/>
    <w:rsid w:val="00633297"/>
    <w:rsid w:val="0063383C"/>
    <w:rsid w:val="0063489F"/>
    <w:rsid w:val="00635059"/>
    <w:rsid w:val="006351C1"/>
    <w:rsid w:val="0063629A"/>
    <w:rsid w:val="00636584"/>
    <w:rsid w:val="00636E15"/>
    <w:rsid w:val="00636FC8"/>
    <w:rsid w:val="0063705F"/>
    <w:rsid w:val="00640849"/>
    <w:rsid w:val="00640B64"/>
    <w:rsid w:val="00640BD7"/>
    <w:rsid w:val="00640D1D"/>
    <w:rsid w:val="00641172"/>
    <w:rsid w:val="00641AE2"/>
    <w:rsid w:val="00641B77"/>
    <w:rsid w:val="00642156"/>
    <w:rsid w:val="006428A1"/>
    <w:rsid w:val="00642982"/>
    <w:rsid w:val="00642B4B"/>
    <w:rsid w:val="00642EF7"/>
    <w:rsid w:val="006439B2"/>
    <w:rsid w:val="00645351"/>
    <w:rsid w:val="006453F3"/>
    <w:rsid w:val="006465E0"/>
    <w:rsid w:val="006471BA"/>
    <w:rsid w:val="00647D5C"/>
    <w:rsid w:val="00647FD2"/>
    <w:rsid w:val="00651152"/>
    <w:rsid w:val="006518B5"/>
    <w:rsid w:val="00651E26"/>
    <w:rsid w:val="00652339"/>
    <w:rsid w:val="00653651"/>
    <w:rsid w:val="00653F77"/>
    <w:rsid w:val="006548E6"/>
    <w:rsid w:val="00654EA9"/>
    <w:rsid w:val="0065518C"/>
    <w:rsid w:val="006557B7"/>
    <w:rsid w:val="00655D00"/>
    <w:rsid w:val="0065756F"/>
    <w:rsid w:val="0065778A"/>
    <w:rsid w:val="0065781B"/>
    <w:rsid w:val="006614C2"/>
    <w:rsid w:val="00661A1A"/>
    <w:rsid w:val="00661BE6"/>
    <w:rsid w:val="0066215B"/>
    <w:rsid w:val="00663126"/>
    <w:rsid w:val="00663308"/>
    <w:rsid w:val="00663CF9"/>
    <w:rsid w:val="0066472D"/>
    <w:rsid w:val="00664F26"/>
    <w:rsid w:val="00665A4E"/>
    <w:rsid w:val="00665CCA"/>
    <w:rsid w:val="00665E42"/>
    <w:rsid w:val="00666CB3"/>
    <w:rsid w:val="00667342"/>
    <w:rsid w:val="006702B8"/>
    <w:rsid w:val="00670C9D"/>
    <w:rsid w:val="00670D00"/>
    <w:rsid w:val="00671777"/>
    <w:rsid w:val="00672597"/>
    <w:rsid w:val="00672962"/>
    <w:rsid w:val="00672AE1"/>
    <w:rsid w:val="00673C2C"/>
    <w:rsid w:val="006740E3"/>
    <w:rsid w:val="0067460B"/>
    <w:rsid w:val="00674792"/>
    <w:rsid w:val="0067537D"/>
    <w:rsid w:val="0067597B"/>
    <w:rsid w:val="00675AC8"/>
    <w:rsid w:val="00676168"/>
    <w:rsid w:val="006767C4"/>
    <w:rsid w:val="00676820"/>
    <w:rsid w:val="00677686"/>
    <w:rsid w:val="00677D7E"/>
    <w:rsid w:val="00680EF3"/>
    <w:rsid w:val="006812B9"/>
    <w:rsid w:val="00681C48"/>
    <w:rsid w:val="0068358D"/>
    <w:rsid w:val="00683CE6"/>
    <w:rsid w:val="006840F0"/>
    <w:rsid w:val="006844A6"/>
    <w:rsid w:val="00685241"/>
    <w:rsid w:val="006855C5"/>
    <w:rsid w:val="00685DBC"/>
    <w:rsid w:val="00687142"/>
    <w:rsid w:val="00687F5D"/>
    <w:rsid w:val="0069280D"/>
    <w:rsid w:val="00692CC6"/>
    <w:rsid w:val="00693311"/>
    <w:rsid w:val="00693659"/>
    <w:rsid w:val="006940F0"/>
    <w:rsid w:val="00694717"/>
    <w:rsid w:val="0069606D"/>
    <w:rsid w:val="0069719F"/>
    <w:rsid w:val="00697B9A"/>
    <w:rsid w:val="006A0705"/>
    <w:rsid w:val="006A3430"/>
    <w:rsid w:val="006A3646"/>
    <w:rsid w:val="006A3782"/>
    <w:rsid w:val="006A37F7"/>
    <w:rsid w:val="006A3F1A"/>
    <w:rsid w:val="006A4376"/>
    <w:rsid w:val="006A550C"/>
    <w:rsid w:val="006A595A"/>
    <w:rsid w:val="006A5C1C"/>
    <w:rsid w:val="006A64C5"/>
    <w:rsid w:val="006A74D6"/>
    <w:rsid w:val="006B00F4"/>
    <w:rsid w:val="006B0266"/>
    <w:rsid w:val="006B0455"/>
    <w:rsid w:val="006B0616"/>
    <w:rsid w:val="006B11DA"/>
    <w:rsid w:val="006B2CDC"/>
    <w:rsid w:val="006B2DED"/>
    <w:rsid w:val="006B2FD7"/>
    <w:rsid w:val="006B3060"/>
    <w:rsid w:val="006B456B"/>
    <w:rsid w:val="006B4871"/>
    <w:rsid w:val="006B5DF9"/>
    <w:rsid w:val="006B6BDE"/>
    <w:rsid w:val="006B7733"/>
    <w:rsid w:val="006B79FB"/>
    <w:rsid w:val="006C0282"/>
    <w:rsid w:val="006C0DCA"/>
    <w:rsid w:val="006C1BF8"/>
    <w:rsid w:val="006C1C03"/>
    <w:rsid w:val="006C1E7F"/>
    <w:rsid w:val="006C1E98"/>
    <w:rsid w:val="006C20EB"/>
    <w:rsid w:val="006C3738"/>
    <w:rsid w:val="006C3972"/>
    <w:rsid w:val="006C440F"/>
    <w:rsid w:val="006C4F3C"/>
    <w:rsid w:val="006C55A1"/>
    <w:rsid w:val="006C619E"/>
    <w:rsid w:val="006C646A"/>
    <w:rsid w:val="006C696B"/>
    <w:rsid w:val="006C69F1"/>
    <w:rsid w:val="006C796A"/>
    <w:rsid w:val="006D01FC"/>
    <w:rsid w:val="006D073C"/>
    <w:rsid w:val="006D093D"/>
    <w:rsid w:val="006D0E7E"/>
    <w:rsid w:val="006D1E68"/>
    <w:rsid w:val="006D39D7"/>
    <w:rsid w:val="006D3AC5"/>
    <w:rsid w:val="006D3FE8"/>
    <w:rsid w:val="006D4DC1"/>
    <w:rsid w:val="006D54B8"/>
    <w:rsid w:val="006D6AAE"/>
    <w:rsid w:val="006D6C41"/>
    <w:rsid w:val="006D76DC"/>
    <w:rsid w:val="006E0558"/>
    <w:rsid w:val="006E0568"/>
    <w:rsid w:val="006E08AA"/>
    <w:rsid w:val="006E0B4F"/>
    <w:rsid w:val="006E0E74"/>
    <w:rsid w:val="006E0E8F"/>
    <w:rsid w:val="006E1B05"/>
    <w:rsid w:val="006E240C"/>
    <w:rsid w:val="006E2E5B"/>
    <w:rsid w:val="006E36DE"/>
    <w:rsid w:val="006E5307"/>
    <w:rsid w:val="006E5E25"/>
    <w:rsid w:val="006E6761"/>
    <w:rsid w:val="006E6910"/>
    <w:rsid w:val="006E6C2E"/>
    <w:rsid w:val="006E6E1B"/>
    <w:rsid w:val="006E7570"/>
    <w:rsid w:val="006E7983"/>
    <w:rsid w:val="006F00A9"/>
    <w:rsid w:val="006F0751"/>
    <w:rsid w:val="006F2849"/>
    <w:rsid w:val="006F2C94"/>
    <w:rsid w:val="006F379D"/>
    <w:rsid w:val="006F4CA4"/>
    <w:rsid w:val="006F4E33"/>
    <w:rsid w:val="006F504A"/>
    <w:rsid w:val="006F72C4"/>
    <w:rsid w:val="006F790A"/>
    <w:rsid w:val="006F7BE1"/>
    <w:rsid w:val="006F7F74"/>
    <w:rsid w:val="00700D34"/>
    <w:rsid w:val="00700DAB"/>
    <w:rsid w:val="00701234"/>
    <w:rsid w:val="00701CD7"/>
    <w:rsid w:val="007021DF"/>
    <w:rsid w:val="00702617"/>
    <w:rsid w:val="00702A7D"/>
    <w:rsid w:val="00702B90"/>
    <w:rsid w:val="00703046"/>
    <w:rsid w:val="00703245"/>
    <w:rsid w:val="00703501"/>
    <w:rsid w:val="00704709"/>
    <w:rsid w:val="00704C03"/>
    <w:rsid w:val="00705920"/>
    <w:rsid w:val="00707FE0"/>
    <w:rsid w:val="00710918"/>
    <w:rsid w:val="00710E1B"/>
    <w:rsid w:val="00710E53"/>
    <w:rsid w:val="00711022"/>
    <w:rsid w:val="007112D5"/>
    <w:rsid w:val="00711708"/>
    <w:rsid w:val="007125AC"/>
    <w:rsid w:val="007131C2"/>
    <w:rsid w:val="00713209"/>
    <w:rsid w:val="0071362E"/>
    <w:rsid w:val="007136EB"/>
    <w:rsid w:val="00714774"/>
    <w:rsid w:val="00715098"/>
    <w:rsid w:val="00715165"/>
    <w:rsid w:val="007157FF"/>
    <w:rsid w:val="00715BF5"/>
    <w:rsid w:val="007162E2"/>
    <w:rsid w:val="00716722"/>
    <w:rsid w:val="00716FAA"/>
    <w:rsid w:val="00717747"/>
    <w:rsid w:val="00720250"/>
    <w:rsid w:val="00720844"/>
    <w:rsid w:val="00720A30"/>
    <w:rsid w:val="00721758"/>
    <w:rsid w:val="00721F7F"/>
    <w:rsid w:val="007232BD"/>
    <w:rsid w:val="00723854"/>
    <w:rsid w:val="00724762"/>
    <w:rsid w:val="00724F7C"/>
    <w:rsid w:val="00725654"/>
    <w:rsid w:val="00726047"/>
    <w:rsid w:val="00726068"/>
    <w:rsid w:val="007267E3"/>
    <w:rsid w:val="007268E7"/>
    <w:rsid w:val="00726D08"/>
    <w:rsid w:val="0073017E"/>
    <w:rsid w:val="00731130"/>
    <w:rsid w:val="0073282E"/>
    <w:rsid w:val="00733EA1"/>
    <w:rsid w:val="00734C95"/>
    <w:rsid w:val="007357AC"/>
    <w:rsid w:val="0073659C"/>
    <w:rsid w:val="007372F7"/>
    <w:rsid w:val="0073745F"/>
    <w:rsid w:val="00740DBD"/>
    <w:rsid w:val="007411DD"/>
    <w:rsid w:val="0074164C"/>
    <w:rsid w:val="00741C7B"/>
    <w:rsid w:val="007421AA"/>
    <w:rsid w:val="007427D1"/>
    <w:rsid w:val="00743FAD"/>
    <w:rsid w:val="0074435A"/>
    <w:rsid w:val="007444F7"/>
    <w:rsid w:val="007448FD"/>
    <w:rsid w:val="007449CD"/>
    <w:rsid w:val="00745C36"/>
    <w:rsid w:val="007465DC"/>
    <w:rsid w:val="00747B06"/>
    <w:rsid w:val="007504EB"/>
    <w:rsid w:val="00750892"/>
    <w:rsid w:val="00750BA0"/>
    <w:rsid w:val="00750E0A"/>
    <w:rsid w:val="007515F1"/>
    <w:rsid w:val="007524D1"/>
    <w:rsid w:val="00752949"/>
    <w:rsid w:val="0075369E"/>
    <w:rsid w:val="007540B9"/>
    <w:rsid w:val="007543B0"/>
    <w:rsid w:val="007548F7"/>
    <w:rsid w:val="00754A57"/>
    <w:rsid w:val="007571DC"/>
    <w:rsid w:val="0075763C"/>
    <w:rsid w:val="007576A9"/>
    <w:rsid w:val="00757856"/>
    <w:rsid w:val="00760C60"/>
    <w:rsid w:val="00760E8D"/>
    <w:rsid w:val="0076387D"/>
    <w:rsid w:val="00765167"/>
    <w:rsid w:val="00765849"/>
    <w:rsid w:val="00765927"/>
    <w:rsid w:val="00765EE0"/>
    <w:rsid w:val="00766332"/>
    <w:rsid w:val="007672D7"/>
    <w:rsid w:val="007674AE"/>
    <w:rsid w:val="007704A9"/>
    <w:rsid w:val="00770C92"/>
    <w:rsid w:val="00770FAC"/>
    <w:rsid w:val="007715D5"/>
    <w:rsid w:val="00772879"/>
    <w:rsid w:val="0077336B"/>
    <w:rsid w:val="007734AB"/>
    <w:rsid w:val="00773BD9"/>
    <w:rsid w:val="00774B63"/>
    <w:rsid w:val="007750E0"/>
    <w:rsid w:val="007754E0"/>
    <w:rsid w:val="00776737"/>
    <w:rsid w:val="00776B1B"/>
    <w:rsid w:val="007771EE"/>
    <w:rsid w:val="00777F09"/>
    <w:rsid w:val="0078058A"/>
    <w:rsid w:val="0078060C"/>
    <w:rsid w:val="007809AA"/>
    <w:rsid w:val="007815B8"/>
    <w:rsid w:val="007816F6"/>
    <w:rsid w:val="00781A32"/>
    <w:rsid w:val="00781D22"/>
    <w:rsid w:val="007828A2"/>
    <w:rsid w:val="007829C2"/>
    <w:rsid w:val="007831A4"/>
    <w:rsid w:val="00783553"/>
    <w:rsid w:val="00785DBE"/>
    <w:rsid w:val="007871B0"/>
    <w:rsid w:val="00787675"/>
    <w:rsid w:val="00787D91"/>
    <w:rsid w:val="007905B2"/>
    <w:rsid w:val="0079079A"/>
    <w:rsid w:val="00790ED8"/>
    <w:rsid w:val="00791120"/>
    <w:rsid w:val="0079115B"/>
    <w:rsid w:val="00792BDC"/>
    <w:rsid w:val="0079362B"/>
    <w:rsid w:val="00793B44"/>
    <w:rsid w:val="00793CC7"/>
    <w:rsid w:val="00793D4F"/>
    <w:rsid w:val="00793FD2"/>
    <w:rsid w:val="00794862"/>
    <w:rsid w:val="00794EF6"/>
    <w:rsid w:val="00795E1A"/>
    <w:rsid w:val="0079610A"/>
    <w:rsid w:val="00796AC1"/>
    <w:rsid w:val="00797153"/>
    <w:rsid w:val="007976C7"/>
    <w:rsid w:val="00797977"/>
    <w:rsid w:val="00797BED"/>
    <w:rsid w:val="00797F7F"/>
    <w:rsid w:val="007A0A66"/>
    <w:rsid w:val="007A2043"/>
    <w:rsid w:val="007A22AA"/>
    <w:rsid w:val="007A3215"/>
    <w:rsid w:val="007A3B35"/>
    <w:rsid w:val="007A4158"/>
    <w:rsid w:val="007A4501"/>
    <w:rsid w:val="007A4675"/>
    <w:rsid w:val="007A53C3"/>
    <w:rsid w:val="007A5B33"/>
    <w:rsid w:val="007A5ECA"/>
    <w:rsid w:val="007A6374"/>
    <w:rsid w:val="007A7027"/>
    <w:rsid w:val="007A7B14"/>
    <w:rsid w:val="007B0719"/>
    <w:rsid w:val="007B08AE"/>
    <w:rsid w:val="007B107B"/>
    <w:rsid w:val="007B186A"/>
    <w:rsid w:val="007B1923"/>
    <w:rsid w:val="007B1EE8"/>
    <w:rsid w:val="007B234E"/>
    <w:rsid w:val="007B2AA4"/>
    <w:rsid w:val="007B2B3A"/>
    <w:rsid w:val="007B333F"/>
    <w:rsid w:val="007B3935"/>
    <w:rsid w:val="007B3BB0"/>
    <w:rsid w:val="007B4637"/>
    <w:rsid w:val="007B4770"/>
    <w:rsid w:val="007B47DF"/>
    <w:rsid w:val="007B4B8E"/>
    <w:rsid w:val="007B4BEC"/>
    <w:rsid w:val="007B5665"/>
    <w:rsid w:val="007B68BC"/>
    <w:rsid w:val="007B69CB"/>
    <w:rsid w:val="007B6B23"/>
    <w:rsid w:val="007B7BF3"/>
    <w:rsid w:val="007B7E0F"/>
    <w:rsid w:val="007C047C"/>
    <w:rsid w:val="007C0984"/>
    <w:rsid w:val="007C0DAF"/>
    <w:rsid w:val="007C15FB"/>
    <w:rsid w:val="007C17A5"/>
    <w:rsid w:val="007C2972"/>
    <w:rsid w:val="007C3C53"/>
    <w:rsid w:val="007C4C56"/>
    <w:rsid w:val="007C4E68"/>
    <w:rsid w:val="007C50CE"/>
    <w:rsid w:val="007C53A2"/>
    <w:rsid w:val="007C558F"/>
    <w:rsid w:val="007C5787"/>
    <w:rsid w:val="007C617C"/>
    <w:rsid w:val="007C6935"/>
    <w:rsid w:val="007C6CFB"/>
    <w:rsid w:val="007C6D8F"/>
    <w:rsid w:val="007C6E12"/>
    <w:rsid w:val="007D05F8"/>
    <w:rsid w:val="007D069C"/>
    <w:rsid w:val="007D0AF4"/>
    <w:rsid w:val="007D14D7"/>
    <w:rsid w:val="007D1B99"/>
    <w:rsid w:val="007D259D"/>
    <w:rsid w:val="007D3B04"/>
    <w:rsid w:val="007D45CE"/>
    <w:rsid w:val="007D488D"/>
    <w:rsid w:val="007D5F82"/>
    <w:rsid w:val="007D6400"/>
    <w:rsid w:val="007D7812"/>
    <w:rsid w:val="007D7B57"/>
    <w:rsid w:val="007E0232"/>
    <w:rsid w:val="007E027C"/>
    <w:rsid w:val="007E0EAF"/>
    <w:rsid w:val="007E16EB"/>
    <w:rsid w:val="007E1887"/>
    <w:rsid w:val="007E2792"/>
    <w:rsid w:val="007E2A25"/>
    <w:rsid w:val="007E3122"/>
    <w:rsid w:val="007E360A"/>
    <w:rsid w:val="007E3C87"/>
    <w:rsid w:val="007E40F2"/>
    <w:rsid w:val="007E44E3"/>
    <w:rsid w:val="007E49B6"/>
    <w:rsid w:val="007E4AF0"/>
    <w:rsid w:val="007E645A"/>
    <w:rsid w:val="007E7014"/>
    <w:rsid w:val="007E7437"/>
    <w:rsid w:val="007F1313"/>
    <w:rsid w:val="007F1849"/>
    <w:rsid w:val="007F2285"/>
    <w:rsid w:val="007F2464"/>
    <w:rsid w:val="007F26C2"/>
    <w:rsid w:val="007F27FB"/>
    <w:rsid w:val="007F2C44"/>
    <w:rsid w:val="007F35DF"/>
    <w:rsid w:val="007F465A"/>
    <w:rsid w:val="007F4B10"/>
    <w:rsid w:val="007F5C17"/>
    <w:rsid w:val="007F6C23"/>
    <w:rsid w:val="00800510"/>
    <w:rsid w:val="00800904"/>
    <w:rsid w:val="00800AC5"/>
    <w:rsid w:val="00800E7F"/>
    <w:rsid w:val="00801A62"/>
    <w:rsid w:val="00801A92"/>
    <w:rsid w:val="00802CEB"/>
    <w:rsid w:val="0080552A"/>
    <w:rsid w:val="008058CE"/>
    <w:rsid w:val="00805FFC"/>
    <w:rsid w:val="00806B54"/>
    <w:rsid w:val="00806D19"/>
    <w:rsid w:val="00807762"/>
    <w:rsid w:val="008110F8"/>
    <w:rsid w:val="008114E2"/>
    <w:rsid w:val="0081167D"/>
    <w:rsid w:val="00812A66"/>
    <w:rsid w:val="00812EB2"/>
    <w:rsid w:val="00813398"/>
    <w:rsid w:val="00813469"/>
    <w:rsid w:val="00813925"/>
    <w:rsid w:val="00813A7C"/>
    <w:rsid w:val="008141BC"/>
    <w:rsid w:val="00815334"/>
    <w:rsid w:val="00815F38"/>
    <w:rsid w:val="008164E4"/>
    <w:rsid w:val="00820F98"/>
    <w:rsid w:val="00821513"/>
    <w:rsid w:val="00821D58"/>
    <w:rsid w:val="00822A8F"/>
    <w:rsid w:val="00822D5F"/>
    <w:rsid w:val="0082309D"/>
    <w:rsid w:val="00825191"/>
    <w:rsid w:val="00825BC8"/>
    <w:rsid w:val="00826598"/>
    <w:rsid w:val="008266AA"/>
    <w:rsid w:val="00826FA3"/>
    <w:rsid w:val="0082730E"/>
    <w:rsid w:val="008276B6"/>
    <w:rsid w:val="00827DC8"/>
    <w:rsid w:val="00827E49"/>
    <w:rsid w:val="00827F5E"/>
    <w:rsid w:val="008304B3"/>
    <w:rsid w:val="00831255"/>
    <w:rsid w:val="0083172C"/>
    <w:rsid w:val="00831873"/>
    <w:rsid w:val="00832166"/>
    <w:rsid w:val="00832393"/>
    <w:rsid w:val="00832713"/>
    <w:rsid w:val="008333A5"/>
    <w:rsid w:val="0083345D"/>
    <w:rsid w:val="00833D5E"/>
    <w:rsid w:val="00834177"/>
    <w:rsid w:val="008346FF"/>
    <w:rsid w:val="008347E7"/>
    <w:rsid w:val="008348F4"/>
    <w:rsid w:val="00834D43"/>
    <w:rsid w:val="008354FA"/>
    <w:rsid w:val="00835EAA"/>
    <w:rsid w:val="00835EE2"/>
    <w:rsid w:val="00835FAF"/>
    <w:rsid w:val="008361E6"/>
    <w:rsid w:val="00836576"/>
    <w:rsid w:val="00836631"/>
    <w:rsid w:val="00836C5E"/>
    <w:rsid w:val="00836CC0"/>
    <w:rsid w:val="008374C2"/>
    <w:rsid w:val="0083790A"/>
    <w:rsid w:val="00837E35"/>
    <w:rsid w:val="00840E1C"/>
    <w:rsid w:val="008436DC"/>
    <w:rsid w:val="00843764"/>
    <w:rsid w:val="00845CB1"/>
    <w:rsid w:val="008469ED"/>
    <w:rsid w:val="00847856"/>
    <w:rsid w:val="0085009A"/>
    <w:rsid w:val="00850C81"/>
    <w:rsid w:val="008517E8"/>
    <w:rsid w:val="008525FF"/>
    <w:rsid w:val="00854A06"/>
    <w:rsid w:val="008560D1"/>
    <w:rsid w:val="00856D31"/>
    <w:rsid w:val="008575DF"/>
    <w:rsid w:val="008600A0"/>
    <w:rsid w:val="00860186"/>
    <w:rsid w:val="008604F5"/>
    <w:rsid w:val="008613DD"/>
    <w:rsid w:val="0086154E"/>
    <w:rsid w:val="00861588"/>
    <w:rsid w:val="00861950"/>
    <w:rsid w:val="0086351C"/>
    <w:rsid w:val="00864157"/>
    <w:rsid w:val="00865535"/>
    <w:rsid w:val="0086656A"/>
    <w:rsid w:val="00866D9A"/>
    <w:rsid w:val="00867133"/>
    <w:rsid w:val="008704E8"/>
    <w:rsid w:val="008707EA"/>
    <w:rsid w:val="00870ED0"/>
    <w:rsid w:val="00871F8F"/>
    <w:rsid w:val="00873764"/>
    <w:rsid w:val="0087376F"/>
    <w:rsid w:val="00873933"/>
    <w:rsid w:val="00873E78"/>
    <w:rsid w:val="008740EA"/>
    <w:rsid w:val="008742EF"/>
    <w:rsid w:val="00875751"/>
    <w:rsid w:val="0087587D"/>
    <w:rsid w:val="00875898"/>
    <w:rsid w:val="00876415"/>
    <w:rsid w:val="0087691C"/>
    <w:rsid w:val="00876FC1"/>
    <w:rsid w:val="00877003"/>
    <w:rsid w:val="0087778E"/>
    <w:rsid w:val="008779AC"/>
    <w:rsid w:val="008806D9"/>
    <w:rsid w:val="00881314"/>
    <w:rsid w:val="00881883"/>
    <w:rsid w:val="008820FD"/>
    <w:rsid w:val="00882582"/>
    <w:rsid w:val="00882808"/>
    <w:rsid w:val="008840F4"/>
    <w:rsid w:val="008840FB"/>
    <w:rsid w:val="00884354"/>
    <w:rsid w:val="00884959"/>
    <w:rsid w:val="00884D84"/>
    <w:rsid w:val="00884ECE"/>
    <w:rsid w:val="00884F68"/>
    <w:rsid w:val="008854C2"/>
    <w:rsid w:val="008857ED"/>
    <w:rsid w:val="0088594F"/>
    <w:rsid w:val="00885ACE"/>
    <w:rsid w:val="00885AE3"/>
    <w:rsid w:val="00885E2D"/>
    <w:rsid w:val="0088744D"/>
    <w:rsid w:val="008878AD"/>
    <w:rsid w:val="008879E6"/>
    <w:rsid w:val="00887D18"/>
    <w:rsid w:val="00890378"/>
    <w:rsid w:val="008906C1"/>
    <w:rsid w:val="00891AA1"/>
    <w:rsid w:val="0089227A"/>
    <w:rsid w:val="008923C3"/>
    <w:rsid w:val="0089244F"/>
    <w:rsid w:val="008928D8"/>
    <w:rsid w:val="00892A0A"/>
    <w:rsid w:val="00893344"/>
    <w:rsid w:val="00893895"/>
    <w:rsid w:val="00893A09"/>
    <w:rsid w:val="008941AB"/>
    <w:rsid w:val="008944EB"/>
    <w:rsid w:val="00894EF7"/>
    <w:rsid w:val="0089548B"/>
    <w:rsid w:val="00895C7B"/>
    <w:rsid w:val="00896DB0"/>
    <w:rsid w:val="008A0E2C"/>
    <w:rsid w:val="008A0F3A"/>
    <w:rsid w:val="008A0F97"/>
    <w:rsid w:val="008A1BC6"/>
    <w:rsid w:val="008A21FB"/>
    <w:rsid w:val="008A29D7"/>
    <w:rsid w:val="008A343A"/>
    <w:rsid w:val="008A3B2F"/>
    <w:rsid w:val="008A5FF3"/>
    <w:rsid w:val="008A63EB"/>
    <w:rsid w:val="008A645A"/>
    <w:rsid w:val="008A68B8"/>
    <w:rsid w:val="008A70B4"/>
    <w:rsid w:val="008B0015"/>
    <w:rsid w:val="008B0708"/>
    <w:rsid w:val="008B0931"/>
    <w:rsid w:val="008B10AB"/>
    <w:rsid w:val="008B122E"/>
    <w:rsid w:val="008B18A9"/>
    <w:rsid w:val="008B286E"/>
    <w:rsid w:val="008B2A39"/>
    <w:rsid w:val="008B2C20"/>
    <w:rsid w:val="008B2D61"/>
    <w:rsid w:val="008B2E3C"/>
    <w:rsid w:val="008B3125"/>
    <w:rsid w:val="008B3C26"/>
    <w:rsid w:val="008B3D31"/>
    <w:rsid w:val="008B44DA"/>
    <w:rsid w:val="008B4735"/>
    <w:rsid w:val="008B4C84"/>
    <w:rsid w:val="008B504C"/>
    <w:rsid w:val="008B561C"/>
    <w:rsid w:val="008B6476"/>
    <w:rsid w:val="008B7347"/>
    <w:rsid w:val="008B7AD8"/>
    <w:rsid w:val="008C03B8"/>
    <w:rsid w:val="008C06E4"/>
    <w:rsid w:val="008C16FA"/>
    <w:rsid w:val="008C1847"/>
    <w:rsid w:val="008C2725"/>
    <w:rsid w:val="008C2BB6"/>
    <w:rsid w:val="008C2BDB"/>
    <w:rsid w:val="008C3829"/>
    <w:rsid w:val="008C3EDF"/>
    <w:rsid w:val="008C45E0"/>
    <w:rsid w:val="008C4E40"/>
    <w:rsid w:val="008C549D"/>
    <w:rsid w:val="008C5EEA"/>
    <w:rsid w:val="008C6AE2"/>
    <w:rsid w:val="008C6E24"/>
    <w:rsid w:val="008C6E85"/>
    <w:rsid w:val="008C7837"/>
    <w:rsid w:val="008D0641"/>
    <w:rsid w:val="008D15AC"/>
    <w:rsid w:val="008D2E13"/>
    <w:rsid w:val="008D3EC9"/>
    <w:rsid w:val="008D3F98"/>
    <w:rsid w:val="008D44B2"/>
    <w:rsid w:val="008D5360"/>
    <w:rsid w:val="008D5750"/>
    <w:rsid w:val="008D5C15"/>
    <w:rsid w:val="008D6CA2"/>
    <w:rsid w:val="008D7822"/>
    <w:rsid w:val="008E0C11"/>
    <w:rsid w:val="008E0C71"/>
    <w:rsid w:val="008E2616"/>
    <w:rsid w:val="008E29AC"/>
    <w:rsid w:val="008E3160"/>
    <w:rsid w:val="008E33D8"/>
    <w:rsid w:val="008E3AB8"/>
    <w:rsid w:val="008E45E9"/>
    <w:rsid w:val="008E4994"/>
    <w:rsid w:val="008E4C0B"/>
    <w:rsid w:val="008E573F"/>
    <w:rsid w:val="008E59D5"/>
    <w:rsid w:val="008E6130"/>
    <w:rsid w:val="008E61DA"/>
    <w:rsid w:val="008E7236"/>
    <w:rsid w:val="008E7465"/>
    <w:rsid w:val="008F0055"/>
    <w:rsid w:val="008F0350"/>
    <w:rsid w:val="008F09D9"/>
    <w:rsid w:val="008F22EE"/>
    <w:rsid w:val="008F2887"/>
    <w:rsid w:val="008F4226"/>
    <w:rsid w:val="008F4419"/>
    <w:rsid w:val="008F5BFF"/>
    <w:rsid w:val="008F652B"/>
    <w:rsid w:val="008F6E34"/>
    <w:rsid w:val="008F6E40"/>
    <w:rsid w:val="008F70A7"/>
    <w:rsid w:val="008F7110"/>
    <w:rsid w:val="008F73A2"/>
    <w:rsid w:val="008F7E6D"/>
    <w:rsid w:val="008F7EAF"/>
    <w:rsid w:val="009011E4"/>
    <w:rsid w:val="009014D8"/>
    <w:rsid w:val="00901898"/>
    <w:rsid w:val="00901B10"/>
    <w:rsid w:val="00902A2F"/>
    <w:rsid w:val="009038C4"/>
    <w:rsid w:val="009043D1"/>
    <w:rsid w:val="00904427"/>
    <w:rsid w:val="00906352"/>
    <w:rsid w:val="00906943"/>
    <w:rsid w:val="009077C0"/>
    <w:rsid w:val="00910471"/>
    <w:rsid w:val="00911A87"/>
    <w:rsid w:val="00911D7A"/>
    <w:rsid w:val="009122F2"/>
    <w:rsid w:val="00912A92"/>
    <w:rsid w:val="00912B0C"/>
    <w:rsid w:val="00913078"/>
    <w:rsid w:val="00913B30"/>
    <w:rsid w:val="00914501"/>
    <w:rsid w:val="00915565"/>
    <w:rsid w:val="009155FE"/>
    <w:rsid w:val="00915754"/>
    <w:rsid w:val="00915B9D"/>
    <w:rsid w:val="00915D1B"/>
    <w:rsid w:val="009163D1"/>
    <w:rsid w:val="009200D6"/>
    <w:rsid w:val="00920130"/>
    <w:rsid w:val="009201B6"/>
    <w:rsid w:val="00920DD3"/>
    <w:rsid w:val="009210B5"/>
    <w:rsid w:val="009216B8"/>
    <w:rsid w:val="00921ABC"/>
    <w:rsid w:val="00921D6B"/>
    <w:rsid w:val="009221A1"/>
    <w:rsid w:val="0092231F"/>
    <w:rsid w:val="009226E9"/>
    <w:rsid w:val="00922C35"/>
    <w:rsid w:val="00924E72"/>
    <w:rsid w:val="00925669"/>
    <w:rsid w:val="0092576E"/>
    <w:rsid w:val="009262E0"/>
    <w:rsid w:val="00926841"/>
    <w:rsid w:val="0092686E"/>
    <w:rsid w:val="0093009B"/>
    <w:rsid w:val="00930427"/>
    <w:rsid w:val="009306ED"/>
    <w:rsid w:val="00930AB6"/>
    <w:rsid w:val="0093128B"/>
    <w:rsid w:val="00931E6D"/>
    <w:rsid w:val="00932007"/>
    <w:rsid w:val="00932154"/>
    <w:rsid w:val="00932182"/>
    <w:rsid w:val="009324E4"/>
    <w:rsid w:val="009326DC"/>
    <w:rsid w:val="00933427"/>
    <w:rsid w:val="00934138"/>
    <w:rsid w:val="00934C9D"/>
    <w:rsid w:val="0093554E"/>
    <w:rsid w:val="0093654C"/>
    <w:rsid w:val="009367EF"/>
    <w:rsid w:val="009368B4"/>
    <w:rsid w:val="00937B23"/>
    <w:rsid w:val="00937C48"/>
    <w:rsid w:val="00937C57"/>
    <w:rsid w:val="00937D6D"/>
    <w:rsid w:val="00937F1E"/>
    <w:rsid w:val="00937F8B"/>
    <w:rsid w:val="009408A8"/>
    <w:rsid w:val="00940BBB"/>
    <w:rsid w:val="00940FBC"/>
    <w:rsid w:val="009411F1"/>
    <w:rsid w:val="00941B7C"/>
    <w:rsid w:val="00941D3C"/>
    <w:rsid w:val="009426CB"/>
    <w:rsid w:val="00942B01"/>
    <w:rsid w:val="0094350F"/>
    <w:rsid w:val="0094355F"/>
    <w:rsid w:val="009437DA"/>
    <w:rsid w:val="00943F2C"/>
    <w:rsid w:val="0094460C"/>
    <w:rsid w:val="00944B03"/>
    <w:rsid w:val="009455A2"/>
    <w:rsid w:val="00947471"/>
    <w:rsid w:val="0095009E"/>
    <w:rsid w:val="009521DB"/>
    <w:rsid w:val="0095245C"/>
    <w:rsid w:val="00952ABA"/>
    <w:rsid w:val="00952EEF"/>
    <w:rsid w:val="00953F8D"/>
    <w:rsid w:val="0095458F"/>
    <w:rsid w:val="00955396"/>
    <w:rsid w:val="00955896"/>
    <w:rsid w:val="00955F78"/>
    <w:rsid w:val="0095661B"/>
    <w:rsid w:val="00956E01"/>
    <w:rsid w:val="009577CB"/>
    <w:rsid w:val="00960577"/>
    <w:rsid w:val="0096132B"/>
    <w:rsid w:val="009617D0"/>
    <w:rsid w:val="009624DB"/>
    <w:rsid w:val="00963A4D"/>
    <w:rsid w:val="00963AFE"/>
    <w:rsid w:val="0096431F"/>
    <w:rsid w:val="009657F8"/>
    <w:rsid w:val="009659EE"/>
    <w:rsid w:val="009663CF"/>
    <w:rsid w:val="00966951"/>
    <w:rsid w:val="00967319"/>
    <w:rsid w:val="009701A1"/>
    <w:rsid w:val="0097050C"/>
    <w:rsid w:val="00971F12"/>
    <w:rsid w:val="00972345"/>
    <w:rsid w:val="0097296B"/>
    <w:rsid w:val="0097315F"/>
    <w:rsid w:val="009739F8"/>
    <w:rsid w:val="00974028"/>
    <w:rsid w:val="00974C24"/>
    <w:rsid w:val="00975952"/>
    <w:rsid w:val="00975AA4"/>
    <w:rsid w:val="00976B53"/>
    <w:rsid w:val="00976D28"/>
    <w:rsid w:val="00977348"/>
    <w:rsid w:val="009776A6"/>
    <w:rsid w:val="00980CCD"/>
    <w:rsid w:val="00980EA8"/>
    <w:rsid w:val="009819D2"/>
    <w:rsid w:val="00981EC1"/>
    <w:rsid w:val="00981F80"/>
    <w:rsid w:val="0098279D"/>
    <w:rsid w:val="0098283E"/>
    <w:rsid w:val="00982E76"/>
    <w:rsid w:val="00983A38"/>
    <w:rsid w:val="00983C8D"/>
    <w:rsid w:val="00983CE5"/>
    <w:rsid w:val="00983DB7"/>
    <w:rsid w:val="00983EE6"/>
    <w:rsid w:val="009840E0"/>
    <w:rsid w:val="00984344"/>
    <w:rsid w:val="009843E6"/>
    <w:rsid w:val="00984E13"/>
    <w:rsid w:val="0098561B"/>
    <w:rsid w:val="00985AB0"/>
    <w:rsid w:val="0098687D"/>
    <w:rsid w:val="0098740A"/>
    <w:rsid w:val="00987C41"/>
    <w:rsid w:val="0099003F"/>
    <w:rsid w:val="0099159B"/>
    <w:rsid w:val="00991834"/>
    <w:rsid w:val="009918FF"/>
    <w:rsid w:val="00992A88"/>
    <w:rsid w:val="00992B37"/>
    <w:rsid w:val="00992DB3"/>
    <w:rsid w:val="00993134"/>
    <w:rsid w:val="0099448D"/>
    <w:rsid w:val="00995B45"/>
    <w:rsid w:val="00995D2D"/>
    <w:rsid w:val="0099656E"/>
    <w:rsid w:val="009A011B"/>
    <w:rsid w:val="009A0254"/>
    <w:rsid w:val="009A0A5A"/>
    <w:rsid w:val="009A0ACA"/>
    <w:rsid w:val="009A0CD2"/>
    <w:rsid w:val="009A134A"/>
    <w:rsid w:val="009A1913"/>
    <w:rsid w:val="009A2576"/>
    <w:rsid w:val="009A2720"/>
    <w:rsid w:val="009A2ECA"/>
    <w:rsid w:val="009A2F25"/>
    <w:rsid w:val="009A4593"/>
    <w:rsid w:val="009A48F2"/>
    <w:rsid w:val="009A51B5"/>
    <w:rsid w:val="009A5A88"/>
    <w:rsid w:val="009A78F5"/>
    <w:rsid w:val="009B0537"/>
    <w:rsid w:val="009B0A30"/>
    <w:rsid w:val="009B0B5D"/>
    <w:rsid w:val="009B0DE4"/>
    <w:rsid w:val="009B1512"/>
    <w:rsid w:val="009B23E1"/>
    <w:rsid w:val="009B335D"/>
    <w:rsid w:val="009B4514"/>
    <w:rsid w:val="009B5DE2"/>
    <w:rsid w:val="009B7C17"/>
    <w:rsid w:val="009C01FE"/>
    <w:rsid w:val="009C0886"/>
    <w:rsid w:val="009C0CBE"/>
    <w:rsid w:val="009C1508"/>
    <w:rsid w:val="009C2653"/>
    <w:rsid w:val="009C266F"/>
    <w:rsid w:val="009C26C4"/>
    <w:rsid w:val="009C3406"/>
    <w:rsid w:val="009C348E"/>
    <w:rsid w:val="009C35E1"/>
    <w:rsid w:val="009C5507"/>
    <w:rsid w:val="009C653F"/>
    <w:rsid w:val="009C6FB2"/>
    <w:rsid w:val="009C7094"/>
    <w:rsid w:val="009D04A6"/>
    <w:rsid w:val="009D0E49"/>
    <w:rsid w:val="009D13CF"/>
    <w:rsid w:val="009D1DB1"/>
    <w:rsid w:val="009D284D"/>
    <w:rsid w:val="009D308F"/>
    <w:rsid w:val="009D4969"/>
    <w:rsid w:val="009D4BFA"/>
    <w:rsid w:val="009D4DF9"/>
    <w:rsid w:val="009D630A"/>
    <w:rsid w:val="009D6D2C"/>
    <w:rsid w:val="009D762A"/>
    <w:rsid w:val="009D7A0D"/>
    <w:rsid w:val="009D7B4A"/>
    <w:rsid w:val="009D7F66"/>
    <w:rsid w:val="009E176B"/>
    <w:rsid w:val="009E26EF"/>
    <w:rsid w:val="009E2D4F"/>
    <w:rsid w:val="009E3119"/>
    <w:rsid w:val="009E3223"/>
    <w:rsid w:val="009E38B9"/>
    <w:rsid w:val="009E3C22"/>
    <w:rsid w:val="009E40EC"/>
    <w:rsid w:val="009E42B1"/>
    <w:rsid w:val="009E4387"/>
    <w:rsid w:val="009E44B9"/>
    <w:rsid w:val="009E45B3"/>
    <w:rsid w:val="009E52CB"/>
    <w:rsid w:val="009E538E"/>
    <w:rsid w:val="009E5A3E"/>
    <w:rsid w:val="009E6B94"/>
    <w:rsid w:val="009E6D85"/>
    <w:rsid w:val="009E747A"/>
    <w:rsid w:val="009E7514"/>
    <w:rsid w:val="009E7546"/>
    <w:rsid w:val="009F0457"/>
    <w:rsid w:val="009F083F"/>
    <w:rsid w:val="009F085D"/>
    <w:rsid w:val="009F0D03"/>
    <w:rsid w:val="009F144D"/>
    <w:rsid w:val="009F170C"/>
    <w:rsid w:val="009F214A"/>
    <w:rsid w:val="009F23D3"/>
    <w:rsid w:val="009F2A3C"/>
    <w:rsid w:val="009F2D29"/>
    <w:rsid w:val="009F48F5"/>
    <w:rsid w:val="009F55A6"/>
    <w:rsid w:val="009F57F8"/>
    <w:rsid w:val="009F5DA1"/>
    <w:rsid w:val="009F5DB6"/>
    <w:rsid w:val="009F6060"/>
    <w:rsid w:val="009F795A"/>
    <w:rsid w:val="00A00913"/>
    <w:rsid w:val="00A00D0F"/>
    <w:rsid w:val="00A0102A"/>
    <w:rsid w:val="00A0119F"/>
    <w:rsid w:val="00A01924"/>
    <w:rsid w:val="00A01F10"/>
    <w:rsid w:val="00A02450"/>
    <w:rsid w:val="00A0250B"/>
    <w:rsid w:val="00A0274B"/>
    <w:rsid w:val="00A03845"/>
    <w:rsid w:val="00A0398E"/>
    <w:rsid w:val="00A03BDF"/>
    <w:rsid w:val="00A03E98"/>
    <w:rsid w:val="00A0408D"/>
    <w:rsid w:val="00A0411F"/>
    <w:rsid w:val="00A045E2"/>
    <w:rsid w:val="00A046E4"/>
    <w:rsid w:val="00A04AC2"/>
    <w:rsid w:val="00A04EC0"/>
    <w:rsid w:val="00A050E6"/>
    <w:rsid w:val="00A05995"/>
    <w:rsid w:val="00A05B34"/>
    <w:rsid w:val="00A05FC8"/>
    <w:rsid w:val="00A062D2"/>
    <w:rsid w:val="00A07446"/>
    <w:rsid w:val="00A07926"/>
    <w:rsid w:val="00A07FB4"/>
    <w:rsid w:val="00A10C3E"/>
    <w:rsid w:val="00A10DDF"/>
    <w:rsid w:val="00A1163B"/>
    <w:rsid w:val="00A1190A"/>
    <w:rsid w:val="00A11FD8"/>
    <w:rsid w:val="00A12943"/>
    <w:rsid w:val="00A12BC4"/>
    <w:rsid w:val="00A141CA"/>
    <w:rsid w:val="00A14928"/>
    <w:rsid w:val="00A153E5"/>
    <w:rsid w:val="00A15C57"/>
    <w:rsid w:val="00A16E6A"/>
    <w:rsid w:val="00A2016B"/>
    <w:rsid w:val="00A208E8"/>
    <w:rsid w:val="00A20B81"/>
    <w:rsid w:val="00A21059"/>
    <w:rsid w:val="00A21204"/>
    <w:rsid w:val="00A21C5B"/>
    <w:rsid w:val="00A2227A"/>
    <w:rsid w:val="00A229F5"/>
    <w:rsid w:val="00A22A31"/>
    <w:rsid w:val="00A22A3E"/>
    <w:rsid w:val="00A24218"/>
    <w:rsid w:val="00A247B7"/>
    <w:rsid w:val="00A24907"/>
    <w:rsid w:val="00A24BE7"/>
    <w:rsid w:val="00A2738F"/>
    <w:rsid w:val="00A27A40"/>
    <w:rsid w:val="00A318CD"/>
    <w:rsid w:val="00A318E4"/>
    <w:rsid w:val="00A319D9"/>
    <w:rsid w:val="00A32095"/>
    <w:rsid w:val="00A32EE1"/>
    <w:rsid w:val="00A3463B"/>
    <w:rsid w:val="00A349BC"/>
    <w:rsid w:val="00A34AB9"/>
    <w:rsid w:val="00A34C34"/>
    <w:rsid w:val="00A350AC"/>
    <w:rsid w:val="00A35302"/>
    <w:rsid w:val="00A35993"/>
    <w:rsid w:val="00A361BB"/>
    <w:rsid w:val="00A37217"/>
    <w:rsid w:val="00A37576"/>
    <w:rsid w:val="00A37C39"/>
    <w:rsid w:val="00A421DE"/>
    <w:rsid w:val="00A42AB7"/>
    <w:rsid w:val="00A42FF8"/>
    <w:rsid w:val="00A430CE"/>
    <w:rsid w:val="00A4350E"/>
    <w:rsid w:val="00A4469B"/>
    <w:rsid w:val="00A446DC"/>
    <w:rsid w:val="00A47032"/>
    <w:rsid w:val="00A47998"/>
    <w:rsid w:val="00A47D0F"/>
    <w:rsid w:val="00A50A4C"/>
    <w:rsid w:val="00A50CE2"/>
    <w:rsid w:val="00A51544"/>
    <w:rsid w:val="00A515CB"/>
    <w:rsid w:val="00A51957"/>
    <w:rsid w:val="00A51AF5"/>
    <w:rsid w:val="00A51EF4"/>
    <w:rsid w:val="00A5226C"/>
    <w:rsid w:val="00A522A5"/>
    <w:rsid w:val="00A5238C"/>
    <w:rsid w:val="00A529CC"/>
    <w:rsid w:val="00A52E52"/>
    <w:rsid w:val="00A534A0"/>
    <w:rsid w:val="00A556D0"/>
    <w:rsid w:val="00A55A0A"/>
    <w:rsid w:val="00A55B2E"/>
    <w:rsid w:val="00A56DD2"/>
    <w:rsid w:val="00A57497"/>
    <w:rsid w:val="00A579A5"/>
    <w:rsid w:val="00A602A3"/>
    <w:rsid w:val="00A604F1"/>
    <w:rsid w:val="00A60F80"/>
    <w:rsid w:val="00A61329"/>
    <w:rsid w:val="00A61451"/>
    <w:rsid w:val="00A61926"/>
    <w:rsid w:val="00A61B7D"/>
    <w:rsid w:val="00A626C3"/>
    <w:rsid w:val="00A62B4B"/>
    <w:rsid w:val="00A63EA8"/>
    <w:rsid w:val="00A641A1"/>
    <w:rsid w:val="00A6507C"/>
    <w:rsid w:val="00A656D6"/>
    <w:rsid w:val="00A65AB4"/>
    <w:rsid w:val="00A6625D"/>
    <w:rsid w:val="00A6779B"/>
    <w:rsid w:val="00A67895"/>
    <w:rsid w:val="00A702B8"/>
    <w:rsid w:val="00A71347"/>
    <w:rsid w:val="00A7421F"/>
    <w:rsid w:val="00A74A55"/>
    <w:rsid w:val="00A75162"/>
    <w:rsid w:val="00A75DC1"/>
    <w:rsid w:val="00A76AE5"/>
    <w:rsid w:val="00A7747A"/>
    <w:rsid w:val="00A777BB"/>
    <w:rsid w:val="00A779C5"/>
    <w:rsid w:val="00A77BB4"/>
    <w:rsid w:val="00A80AFC"/>
    <w:rsid w:val="00A80B85"/>
    <w:rsid w:val="00A80DEE"/>
    <w:rsid w:val="00A80FD4"/>
    <w:rsid w:val="00A817EE"/>
    <w:rsid w:val="00A81B6F"/>
    <w:rsid w:val="00A8253A"/>
    <w:rsid w:val="00A825EF"/>
    <w:rsid w:val="00A8322A"/>
    <w:rsid w:val="00A83418"/>
    <w:rsid w:val="00A83963"/>
    <w:rsid w:val="00A83BF4"/>
    <w:rsid w:val="00A84393"/>
    <w:rsid w:val="00A843FC"/>
    <w:rsid w:val="00A847ED"/>
    <w:rsid w:val="00A84CF2"/>
    <w:rsid w:val="00A84DAA"/>
    <w:rsid w:val="00A84F6C"/>
    <w:rsid w:val="00A85052"/>
    <w:rsid w:val="00A85161"/>
    <w:rsid w:val="00A85E0B"/>
    <w:rsid w:val="00A86183"/>
    <w:rsid w:val="00A913A5"/>
    <w:rsid w:val="00A91FF2"/>
    <w:rsid w:val="00A920FF"/>
    <w:rsid w:val="00A924D1"/>
    <w:rsid w:val="00A927B2"/>
    <w:rsid w:val="00A9286E"/>
    <w:rsid w:val="00A929C2"/>
    <w:rsid w:val="00A93248"/>
    <w:rsid w:val="00A93376"/>
    <w:rsid w:val="00A93A6D"/>
    <w:rsid w:val="00A93E46"/>
    <w:rsid w:val="00A94943"/>
    <w:rsid w:val="00A94984"/>
    <w:rsid w:val="00A95024"/>
    <w:rsid w:val="00A9575F"/>
    <w:rsid w:val="00A96544"/>
    <w:rsid w:val="00A9705C"/>
    <w:rsid w:val="00A97641"/>
    <w:rsid w:val="00A97C02"/>
    <w:rsid w:val="00AA02F6"/>
    <w:rsid w:val="00AA0348"/>
    <w:rsid w:val="00AA040E"/>
    <w:rsid w:val="00AA06C6"/>
    <w:rsid w:val="00AA1420"/>
    <w:rsid w:val="00AA3205"/>
    <w:rsid w:val="00AA3630"/>
    <w:rsid w:val="00AA391E"/>
    <w:rsid w:val="00AA454A"/>
    <w:rsid w:val="00AA4C9D"/>
    <w:rsid w:val="00AA57BC"/>
    <w:rsid w:val="00AB02C1"/>
    <w:rsid w:val="00AB12B7"/>
    <w:rsid w:val="00AB153E"/>
    <w:rsid w:val="00AB2B81"/>
    <w:rsid w:val="00AB2F77"/>
    <w:rsid w:val="00AB39F4"/>
    <w:rsid w:val="00AB41FC"/>
    <w:rsid w:val="00AB48E3"/>
    <w:rsid w:val="00AB49BD"/>
    <w:rsid w:val="00AB4FA4"/>
    <w:rsid w:val="00AB5611"/>
    <w:rsid w:val="00AB5DF7"/>
    <w:rsid w:val="00AB6FCB"/>
    <w:rsid w:val="00AB732F"/>
    <w:rsid w:val="00AB743B"/>
    <w:rsid w:val="00AC0582"/>
    <w:rsid w:val="00AC0671"/>
    <w:rsid w:val="00AC167D"/>
    <w:rsid w:val="00AC1E94"/>
    <w:rsid w:val="00AC1F86"/>
    <w:rsid w:val="00AC292C"/>
    <w:rsid w:val="00AC3CC1"/>
    <w:rsid w:val="00AC3D49"/>
    <w:rsid w:val="00AC3D56"/>
    <w:rsid w:val="00AC4A82"/>
    <w:rsid w:val="00AC52C8"/>
    <w:rsid w:val="00AC572B"/>
    <w:rsid w:val="00AC63A5"/>
    <w:rsid w:val="00AC65D4"/>
    <w:rsid w:val="00AC6750"/>
    <w:rsid w:val="00AC68E1"/>
    <w:rsid w:val="00AC78B2"/>
    <w:rsid w:val="00AD0D15"/>
    <w:rsid w:val="00AD23E5"/>
    <w:rsid w:val="00AD2457"/>
    <w:rsid w:val="00AD25F6"/>
    <w:rsid w:val="00AD54DE"/>
    <w:rsid w:val="00AD566D"/>
    <w:rsid w:val="00AD5862"/>
    <w:rsid w:val="00AD5BA2"/>
    <w:rsid w:val="00AD5C88"/>
    <w:rsid w:val="00AD67F9"/>
    <w:rsid w:val="00AD6A08"/>
    <w:rsid w:val="00AD6AC1"/>
    <w:rsid w:val="00AD7373"/>
    <w:rsid w:val="00AE0469"/>
    <w:rsid w:val="00AE04DE"/>
    <w:rsid w:val="00AE0614"/>
    <w:rsid w:val="00AE1155"/>
    <w:rsid w:val="00AE12EF"/>
    <w:rsid w:val="00AE14A0"/>
    <w:rsid w:val="00AE1F9C"/>
    <w:rsid w:val="00AE2563"/>
    <w:rsid w:val="00AE2A52"/>
    <w:rsid w:val="00AE33C8"/>
    <w:rsid w:val="00AE387C"/>
    <w:rsid w:val="00AE38D8"/>
    <w:rsid w:val="00AE39F3"/>
    <w:rsid w:val="00AE445D"/>
    <w:rsid w:val="00AE4AC8"/>
    <w:rsid w:val="00AE549E"/>
    <w:rsid w:val="00AE6DD2"/>
    <w:rsid w:val="00AE728C"/>
    <w:rsid w:val="00AF1BBD"/>
    <w:rsid w:val="00AF228F"/>
    <w:rsid w:val="00AF262E"/>
    <w:rsid w:val="00AF2CE4"/>
    <w:rsid w:val="00AF2F39"/>
    <w:rsid w:val="00AF3D51"/>
    <w:rsid w:val="00AF3EB5"/>
    <w:rsid w:val="00AF440F"/>
    <w:rsid w:val="00AF49F1"/>
    <w:rsid w:val="00AF54C7"/>
    <w:rsid w:val="00AF57A7"/>
    <w:rsid w:val="00AF72A9"/>
    <w:rsid w:val="00B008E5"/>
    <w:rsid w:val="00B00FA7"/>
    <w:rsid w:val="00B01A66"/>
    <w:rsid w:val="00B023F8"/>
    <w:rsid w:val="00B02E45"/>
    <w:rsid w:val="00B0350C"/>
    <w:rsid w:val="00B04E98"/>
    <w:rsid w:val="00B0561A"/>
    <w:rsid w:val="00B056C3"/>
    <w:rsid w:val="00B0623F"/>
    <w:rsid w:val="00B06520"/>
    <w:rsid w:val="00B0692F"/>
    <w:rsid w:val="00B06C85"/>
    <w:rsid w:val="00B06D69"/>
    <w:rsid w:val="00B10589"/>
    <w:rsid w:val="00B10A97"/>
    <w:rsid w:val="00B11798"/>
    <w:rsid w:val="00B11FCB"/>
    <w:rsid w:val="00B12E1F"/>
    <w:rsid w:val="00B13FBE"/>
    <w:rsid w:val="00B14FF7"/>
    <w:rsid w:val="00B1516C"/>
    <w:rsid w:val="00B17BB5"/>
    <w:rsid w:val="00B17E9F"/>
    <w:rsid w:val="00B200B6"/>
    <w:rsid w:val="00B20279"/>
    <w:rsid w:val="00B206FF"/>
    <w:rsid w:val="00B20872"/>
    <w:rsid w:val="00B20DB7"/>
    <w:rsid w:val="00B21447"/>
    <w:rsid w:val="00B218F4"/>
    <w:rsid w:val="00B21DC1"/>
    <w:rsid w:val="00B22894"/>
    <w:rsid w:val="00B2384E"/>
    <w:rsid w:val="00B249D5"/>
    <w:rsid w:val="00B250F1"/>
    <w:rsid w:val="00B255A1"/>
    <w:rsid w:val="00B265B7"/>
    <w:rsid w:val="00B26EC2"/>
    <w:rsid w:val="00B2726A"/>
    <w:rsid w:val="00B276FC"/>
    <w:rsid w:val="00B27A47"/>
    <w:rsid w:val="00B31E6F"/>
    <w:rsid w:val="00B322FD"/>
    <w:rsid w:val="00B3314A"/>
    <w:rsid w:val="00B3374C"/>
    <w:rsid w:val="00B3413E"/>
    <w:rsid w:val="00B353EC"/>
    <w:rsid w:val="00B3646D"/>
    <w:rsid w:val="00B36AFA"/>
    <w:rsid w:val="00B36B70"/>
    <w:rsid w:val="00B374BA"/>
    <w:rsid w:val="00B374D3"/>
    <w:rsid w:val="00B37939"/>
    <w:rsid w:val="00B37EF9"/>
    <w:rsid w:val="00B40F4E"/>
    <w:rsid w:val="00B41227"/>
    <w:rsid w:val="00B4266B"/>
    <w:rsid w:val="00B434BB"/>
    <w:rsid w:val="00B43F78"/>
    <w:rsid w:val="00B44BD7"/>
    <w:rsid w:val="00B45E6B"/>
    <w:rsid w:val="00B46C60"/>
    <w:rsid w:val="00B478EF"/>
    <w:rsid w:val="00B47B61"/>
    <w:rsid w:val="00B50160"/>
    <w:rsid w:val="00B502BD"/>
    <w:rsid w:val="00B51073"/>
    <w:rsid w:val="00B5250B"/>
    <w:rsid w:val="00B542B3"/>
    <w:rsid w:val="00B54339"/>
    <w:rsid w:val="00B550CB"/>
    <w:rsid w:val="00B55395"/>
    <w:rsid w:val="00B553FB"/>
    <w:rsid w:val="00B55711"/>
    <w:rsid w:val="00B5585D"/>
    <w:rsid w:val="00B55C58"/>
    <w:rsid w:val="00B5658C"/>
    <w:rsid w:val="00B567B2"/>
    <w:rsid w:val="00B56E23"/>
    <w:rsid w:val="00B60627"/>
    <w:rsid w:val="00B60E46"/>
    <w:rsid w:val="00B61556"/>
    <w:rsid w:val="00B61DF2"/>
    <w:rsid w:val="00B65048"/>
    <w:rsid w:val="00B651A2"/>
    <w:rsid w:val="00B65BB3"/>
    <w:rsid w:val="00B6662E"/>
    <w:rsid w:val="00B670D5"/>
    <w:rsid w:val="00B6760C"/>
    <w:rsid w:val="00B677C2"/>
    <w:rsid w:val="00B67B64"/>
    <w:rsid w:val="00B70106"/>
    <w:rsid w:val="00B70358"/>
    <w:rsid w:val="00B7095E"/>
    <w:rsid w:val="00B70DF0"/>
    <w:rsid w:val="00B71E34"/>
    <w:rsid w:val="00B720C7"/>
    <w:rsid w:val="00B720E8"/>
    <w:rsid w:val="00B729EA"/>
    <w:rsid w:val="00B733B3"/>
    <w:rsid w:val="00B73F28"/>
    <w:rsid w:val="00B75733"/>
    <w:rsid w:val="00B757AE"/>
    <w:rsid w:val="00B75C5A"/>
    <w:rsid w:val="00B760B2"/>
    <w:rsid w:val="00B76525"/>
    <w:rsid w:val="00B76E59"/>
    <w:rsid w:val="00B76F0B"/>
    <w:rsid w:val="00B770FB"/>
    <w:rsid w:val="00B777AE"/>
    <w:rsid w:val="00B808F2"/>
    <w:rsid w:val="00B80B25"/>
    <w:rsid w:val="00B82AF8"/>
    <w:rsid w:val="00B82B85"/>
    <w:rsid w:val="00B8321D"/>
    <w:rsid w:val="00B83B75"/>
    <w:rsid w:val="00B840DF"/>
    <w:rsid w:val="00B84241"/>
    <w:rsid w:val="00B84A72"/>
    <w:rsid w:val="00B85107"/>
    <w:rsid w:val="00B8585E"/>
    <w:rsid w:val="00B85E19"/>
    <w:rsid w:val="00B868CF"/>
    <w:rsid w:val="00B90F28"/>
    <w:rsid w:val="00B9134E"/>
    <w:rsid w:val="00B919DD"/>
    <w:rsid w:val="00B91B63"/>
    <w:rsid w:val="00B9375F"/>
    <w:rsid w:val="00B93D21"/>
    <w:rsid w:val="00B93E9E"/>
    <w:rsid w:val="00B94AC2"/>
    <w:rsid w:val="00B94EAB"/>
    <w:rsid w:val="00B963DA"/>
    <w:rsid w:val="00B97364"/>
    <w:rsid w:val="00B97430"/>
    <w:rsid w:val="00BA02D7"/>
    <w:rsid w:val="00BA059F"/>
    <w:rsid w:val="00BA0CDD"/>
    <w:rsid w:val="00BA1984"/>
    <w:rsid w:val="00BA198A"/>
    <w:rsid w:val="00BA1FB3"/>
    <w:rsid w:val="00BA206E"/>
    <w:rsid w:val="00BA215C"/>
    <w:rsid w:val="00BA2962"/>
    <w:rsid w:val="00BA3A25"/>
    <w:rsid w:val="00BA3FE5"/>
    <w:rsid w:val="00BA4622"/>
    <w:rsid w:val="00BA5565"/>
    <w:rsid w:val="00BA573A"/>
    <w:rsid w:val="00BA6BAB"/>
    <w:rsid w:val="00BA7673"/>
    <w:rsid w:val="00BA79CA"/>
    <w:rsid w:val="00BB067C"/>
    <w:rsid w:val="00BB0DDF"/>
    <w:rsid w:val="00BB1362"/>
    <w:rsid w:val="00BB13A6"/>
    <w:rsid w:val="00BB15EC"/>
    <w:rsid w:val="00BB18B1"/>
    <w:rsid w:val="00BB2AC0"/>
    <w:rsid w:val="00BB2D83"/>
    <w:rsid w:val="00BB33CA"/>
    <w:rsid w:val="00BB3FE5"/>
    <w:rsid w:val="00BB66D0"/>
    <w:rsid w:val="00BB6946"/>
    <w:rsid w:val="00BC03F5"/>
    <w:rsid w:val="00BC0CFB"/>
    <w:rsid w:val="00BC1154"/>
    <w:rsid w:val="00BC21D6"/>
    <w:rsid w:val="00BC23A6"/>
    <w:rsid w:val="00BC26A7"/>
    <w:rsid w:val="00BC2C69"/>
    <w:rsid w:val="00BC2F26"/>
    <w:rsid w:val="00BC42E9"/>
    <w:rsid w:val="00BC55FC"/>
    <w:rsid w:val="00BC5D71"/>
    <w:rsid w:val="00BC63A5"/>
    <w:rsid w:val="00BC718A"/>
    <w:rsid w:val="00BD0F25"/>
    <w:rsid w:val="00BD14D2"/>
    <w:rsid w:val="00BD1FA1"/>
    <w:rsid w:val="00BD21BA"/>
    <w:rsid w:val="00BD286A"/>
    <w:rsid w:val="00BD3350"/>
    <w:rsid w:val="00BD3DD3"/>
    <w:rsid w:val="00BD4353"/>
    <w:rsid w:val="00BD4B1A"/>
    <w:rsid w:val="00BD5F49"/>
    <w:rsid w:val="00BD63E4"/>
    <w:rsid w:val="00BD66D7"/>
    <w:rsid w:val="00BE0F8F"/>
    <w:rsid w:val="00BE1E5B"/>
    <w:rsid w:val="00BE2418"/>
    <w:rsid w:val="00BE2B55"/>
    <w:rsid w:val="00BE30A3"/>
    <w:rsid w:val="00BE4373"/>
    <w:rsid w:val="00BE43CB"/>
    <w:rsid w:val="00BE49FA"/>
    <w:rsid w:val="00BE4C41"/>
    <w:rsid w:val="00BE4C73"/>
    <w:rsid w:val="00BE53E0"/>
    <w:rsid w:val="00BE5432"/>
    <w:rsid w:val="00BE5BBE"/>
    <w:rsid w:val="00BE5F3E"/>
    <w:rsid w:val="00BE7F7D"/>
    <w:rsid w:val="00BF0692"/>
    <w:rsid w:val="00BF0A68"/>
    <w:rsid w:val="00BF1390"/>
    <w:rsid w:val="00BF1968"/>
    <w:rsid w:val="00BF1FA2"/>
    <w:rsid w:val="00BF265E"/>
    <w:rsid w:val="00BF2A52"/>
    <w:rsid w:val="00BF2FE5"/>
    <w:rsid w:val="00BF34EA"/>
    <w:rsid w:val="00BF3511"/>
    <w:rsid w:val="00BF50EF"/>
    <w:rsid w:val="00BF515A"/>
    <w:rsid w:val="00BF5604"/>
    <w:rsid w:val="00BF561E"/>
    <w:rsid w:val="00BF6577"/>
    <w:rsid w:val="00BF6E39"/>
    <w:rsid w:val="00BF7511"/>
    <w:rsid w:val="00BF79B8"/>
    <w:rsid w:val="00BF7D21"/>
    <w:rsid w:val="00C00827"/>
    <w:rsid w:val="00C00C97"/>
    <w:rsid w:val="00C014D6"/>
    <w:rsid w:val="00C014E3"/>
    <w:rsid w:val="00C01F03"/>
    <w:rsid w:val="00C023AF"/>
    <w:rsid w:val="00C04325"/>
    <w:rsid w:val="00C04C8C"/>
    <w:rsid w:val="00C04E07"/>
    <w:rsid w:val="00C050EF"/>
    <w:rsid w:val="00C05991"/>
    <w:rsid w:val="00C05C1E"/>
    <w:rsid w:val="00C05C62"/>
    <w:rsid w:val="00C070D0"/>
    <w:rsid w:val="00C07D28"/>
    <w:rsid w:val="00C1057F"/>
    <w:rsid w:val="00C10AED"/>
    <w:rsid w:val="00C10C21"/>
    <w:rsid w:val="00C11995"/>
    <w:rsid w:val="00C12C68"/>
    <w:rsid w:val="00C1355A"/>
    <w:rsid w:val="00C1369F"/>
    <w:rsid w:val="00C1404B"/>
    <w:rsid w:val="00C141DC"/>
    <w:rsid w:val="00C152EB"/>
    <w:rsid w:val="00C15776"/>
    <w:rsid w:val="00C1684C"/>
    <w:rsid w:val="00C16BE0"/>
    <w:rsid w:val="00C176AA"/>
    <w:rsid w:val="00C20DF9"/>
    <w:rsid w:val="00C22100"/>
    <w:rsid w:val="00C22F97"/>
    <w:rsid w:val="00C24991"/>
    <w:rsid w:val="00C24F23"/>
    <w:rsid w:val="00C264A8"/>
    <w:rsid w:val="00C2678A"/>
    <w:rsid w:val="00C26FE0"/>
    <w:rsid w:val="00C30CF9"/>
    <w:rsid w:val="00C30F22"/>
    <w:rsid w:val="00C30FEE"/>
    <w:rsid w:val="00C328C9"/>
    <w:rsid w:val="00C32AA9"/>
    <w:rsid w:val="00C32D8D"/>
    <w:rsid w:val="00C33B9E"/>
    <w:rsid w:val="00C34693"/>
    <w:rsid w:val="00C34855"/>
    <w:rsid w:val="00C34C71"/>
    <w:rsid w:val="00C34C78"/>
    <w:rsid w:val="00C3501D"/>
    <w:rsid w:val="00C36204"/>
    <w:rsid w:val="00C36392"/>
    <w:rsid w:val="00C37086"/>
    <w:rsid w:val="00C37DAA"/>
    <w:rsid w:val="00C41CC5"/>
    <w:rsid w:val="00C41EDB"/>
    <w:rsid w:val="00C421FF"/>
    <w:rsid w:val="00C42399"/>
    <w:rsid w:val="00C43666"/>
    <w:rsid w:val="00C45212"/>
    <w:rsid w:val="00C4523C"/>
    <w:rsid w:val="00C45894"/>
    <w:rsid w:val="00C4688B"/>
    <w:rsid w:val="00C46D48"/>
    <w:rsid w:val="00C46E4F"/>
    <w:rsid w:val="00C46FAF"/>
    <w:rsid w:val="00C47509"/>
    <w:rsid w:val="00C479E7"/>
    <w:rsid w:val="00C506A0"/>
    <w:rsid w:val="00C515B1"/>
    <w:rsid w:val="00C5168B"/>
    <w:rsid w:val="00C525FE"/>
    <w:rsid w:val="00C52821"/>
    <w:rsid w:val="00C53230"/>
    <w:rsid w:val="00C53ED9"/>
    <w:rsid w:val="00C54013"/>
    <w:rsid w:val="00C5453D"/>
    <w:rsid w:val="00C551AE"/>
    <w:rsid w:val="00C552BB"/>
    <w:rsid w:val="00C554EB"/>
    <w:rsid w:val="00C558C5"/>
    <w:rsid w:val="00C56225"/>
    <w:rsid w:val="00C56488"/>
    <w:rsid w:val="00C5698A"/>
    <w:rsid w:val="00C56B9B"/>
    <w:rsid w:val="00C60243"/>
    <w:rsid w:val="00C60314"/>
    <w:rsid w:val="00C6127D"/>
    <w:rsid w:val="00C61FA3"/>
    <w:rsid w:val="00C62C71"/>
    <w:rsid w:val="00C644CA"/>
    <w:rsid w:val="00C66AF7"/>
    <w:rsid w:val="00C66EC9"/>
    <w:rsid w:val="00C70D68"/>
    <w:rsid w:val="00C70F5A"/>
    <w:rsid w:val="00C71476"/>
    <w:rsid w:val="00C71A67"/>
    <w:rsid w:val="00C71C8B"/>
    <w:rsid w:val="00C71DA0"/>
    <w:rsid w:val="00C74A6B"/>
    <w:rsid w:val="00C74B00"/>
    <w:rsid w:val="00C750B5"/>
    <w:rsid w:val="00C76B99"/>
    <w:rsid w:val="00C7785B"/>
    <w:rsid w:val="00C7793A"/>
    <w:rsid w:val="00C77AD6"/>
    <w:rsid w:val="00C80E15"/>
    <w:rsid w:val="00C81335"/>
    <w:rsid w:val="00C81610"/>
    <w:rsid w:val="00C818F4"/>
    <w:rsid w:val="00C81C2F"/>
    <w:rsid w:val="00C81E15"/>
    <w:rsid w:val="00C81F4B"/>
    <w:rsid w:val="00C83135"/>
    <w:rsid w:val="00C83AB1"/>
    <w:rsid w:val="00C83C78"/>
    <w:rsid w:val="00C84874"/>
    <w:rsid w:val="00C84A70"/>
    <w:rsid w:val="00C84A79"/>
    <w:rsid w:val="00C8548F"/>
    <w:rsid w:val="00C85672"/>
    <w:rsid w:val="00C86672"/>
    <w:rsid w:val="00C86B3E"/>
    <w:rsid w:val="00C86FF2"/>
    <w:rsid w:val="00C87843"/>
    <w:rsid w:val="00C87886"/>
    <w:rsid w:val="00C8798E"/>
    <w:rsid w:val="00C908A6"/>
    <w:rsid w:val="00C9102E"/>
    <w:rsid w:val="00C9144A"/>
    <w:rsid w:val="00C914AD"/>
    <w:rsid w:val="00C916E5"/>
    <w:rsid w:val="00C91AB3"/>
    <w:rsid w:val="00C91AC2"/>
    <w:rsid w:val="00C91CDD"/>
    <w:rsid w:val="00C91FB0"/>
    <w:rsid w:val="00C9336B"/>
    <w:rsid w:val="00C93AD6"/>
    <w:rsid w:val="00C942F6"/>
    <w:rsid w:val="00C95692"/>
    <w:rsid w:val="00C95A95"/>
    <w:rsid w:val="00C95F2F"/>
    <w:rsid w:val="00C97907"/>
    <w:rsid w:val="00CA0342"/>
    <w:rsid w:val="00CA06C1"/>
    <w:rsid w:val="00CA22EF"/>
    <w:rsid w:val="00CA2CA4"/>
    <w:rsid w:val="00CA3A18"/>
    <w:rsid w:val="00CA3B4B"/>
    <w:rsid w:val="00CA4890"/>
    <w:rsid w:val="00CA52F2"/>
    <w:rsid w:val="00CA5377"/>
    <w:rsid w:val="00CA5879"/>
    <w:rsid w:val="00CA631B"/>
    <w:rsid w:val="00CA70DF"/>
    <w:rsid w:val="00CA7F46"/>
    <w:rsid w:val="00CB01AE"/>
    <w:rsid w:val="00CB02CC"/>
    <w:rsid w:val="00CB100A"/>
    <w:rsid w:val="00CB1221"/>
    <w:rsid w:val="00CB1434"/>
    <w:rsid w:val="00CB15DD"/>
    <w:rsid w:val="00CB1D39"/>
    <w:rsid w:val="00CB29DD"/>
    <w:rsid w:val="00CB31A9"/>
    <w:rsid w:val="00CB43D4"/>
    <w:rsid w:val="00CB4703"/>
    <w:rsid w:val="00CB4838"/>
    <w:rsid w:val="00CB5650"/>
    <w:rsid w:val="00CB6320"/>
    <w:rsid w:val="00CB6F67"/>
    <w:rsid w:val="00CB6FC9"/>
    <w:rsid w:val="00CB7F84"/>
    <w:rsid w:val="00CC0156"/>
    <w:rsid w:val="00CC0A27"/>
    <w:rsid w:val="00CC1273"/>
    <w:rsid w:val="00CC245F"/>
    <w:rsid w:val="00CC25AC"/>
    <w:rsid w:val="00CC280B"/>
    <w:rsid w:val="00CC2E8F"/>
    <w:rsid w:val="00CC349C"/>
    <w:rsid w:val="00CC429D"/>
    <w:rsid w:val="00CC44FA"/>
    <w:rsid w:val="00CC47CF"/>
    <w:rsid w:val="00CC47F3"/>
    <w:rsid w:val="00CC485C"/>
    <w:rsid w:val="00CC511C"/>
    <w:rsid w:val="00CC56CD"/>
    <w:rsid w:val="00CC5BD2"/>
    <w:rsid w:val="00CC5F2F"/>
    <w:rsid w:val="00CC7285"/>
    <w:rsid w:val="00CC7858"/>
    <w:rsid w:val="00CD07DB"/>
    <w:rsid w:val="00CD095A"/>
    <w:rsid w:val="00CD15A9"/>
    <w:rsid w:val="00CD24BE"/>
    <w:rsid w:val="00CD2BDF"/>
    <w:rsid w:val="00CD3B86"/>
    <w:rsid w:val="00CD3DE6"/>
    <w:rsid w:val="00CD449C"/>
    <w:rsid w:val="00CD49CD"/>
    <w:rsid w:val="00CD4DC4"/>
    <w:rsid w:val="00CD54A4"/>
    <w:rsid w:val="00CD757C"/>
    <w:rsid w:val="00CE05FF"/>
    <w:rsid w:val="00CE0D59"/>
    <w:rsid w:val="00CE179B"/>
    <w:rsid w:val="00CE2FAE"/>
    <w:rsid w:val="00CE3487"/>
    <w:rsid w:val="00CE3870"/>
    <w:rsid w:val="00CE3956"/>
    <w:rsid w:val="00CE556D"/>
    <w:rsid w:val="00CE5FA9"/>
    <w:rsid w:val="00CE652F"/>
    <w:rsid w:val="00CE671D"/>
    <w:rsid w:val="00CE6C6D"/>
    <w:rsid w:val="00CE6CE3"/>
    <w:rsid w:val="00CE7917"/>
    <w:rsid w:val="00CE7EAC"/>
    <w:rsid w:val="00CF0DC8"/>
    <w:rsid w:val="00CF15EF"/>
    <w:rsid w:val="00CF16E7"/>
    <w:rsid w:val="00CF18CC"/>
    <w:rsid w:val="00CF2EB4"/>
    <w:rsid w:val="00CF50E3"/>
    <w:rsid w:val="00CF5B6F"/>
    <w:rsid w:val="00CF659B"/>
    <w:rsid w:val="00CF6C37"/>
    <w:rsid w:val="00CF74BA"/>
    <w:rsid w:val="00CF752D"/>
    <w:rsid w:val="00CF76B0"/>
    <w:rsid w:val="00CF7790"/>
    <w:rsid w:val="00CF7AB9"/>
    <w:rsid w:val="00CF7E39"/>
    <w:rsid w:val="00D01280"/>
    <w:rsid w:val="00D01AA3"/>
    <w:rsid w:val="00D0224D"/>
    <w:rsid w:val="00D02A70"/>
    <w:rsid w:val="00D03107"/>
    <w:rsid w:val="00D0318D"/>
    <w:rsid w:val="00D039A1"/>
    <w:rsid w:val="00D04DE9"/>
    <w:rsid w:val="00D059E5"/>
    <w:rsid w:val="00D0602A"/>
    <w:rsid w:val="00D070D4"/>
    <w:rsid w:val="00D0788B"/>
    <w:rsid w:val="00D10049"/>
    <w:rsid w:val="00D100F4"/>
    <w:rsid w:val="00D10F4B"/>
    <w:rsid w:val="00D1262E"/>
    <w:rsid w:val="00D136FE"/>
    <w:rsid w:val="00D13D6E"/>
    <w:rsid w:val="00D14EAE"/>
    <w:rsid w:val="00D15F01"/>
    <w:rsid w:val="00D16A8E"/>
    <w:rsid w:val="00D16AC2"/>
    <w:rsid w:val="00D16CE0"/>
    <w:rsid w:val="00D16D5E"/>
    <w:rsid w:val="00D170A4"/>
    <w:rsid w:val="00D170DF"/>
    <w:rsid w:val="00D1788C"/>
    <w:rsid w:val="00D17C5E"/>
    <w:rsid w:val="00D20B9B"/>
    <w:rsid w:val="00D20E2E"/>
    <w:rsid w:val="00D21437"/>
    <w:rsid w:val="00D21F49"/>
    <w:rsid w:val="00D22188"/>
    <w:rsid w:val="00D226B0"/>
    <w:rsid w:val="00D23256"/>
    <w:rsid w:val="00D232EF"/>
    <w:rsid w:val="00D23A87"/>
    <w:rsid w:val="00D2441C"/>
    <w:rsid w:val="00D24C5D"/>
    <w:rsid w:val="00D26370"/>
    <w:rsid w:val="00D267DE"/>
    <w:rsid w:val="00D26808"/>
    <w:rsid w:val="00D26B5D"/>
    <w:rsid w:val="00D26EFD"/>
    <w:rsid w:val="00D275AC"/>
    <w:rsid w:val="00D2770A"/>
    <w:rsid w:val="00D27B6E"/>
    <w:rsid w:val="00D30039"/>
    <w:rsid w:val="00D315B5"/>
    <w:rsid w:val="00D31740"/>
    <w:rsid w:val="00D3216E"/>
    <w:rsid w:val="00D32615"/>
    <w:rsid w:val="00D32D58"/>
    <w:rsid w:val="00D32FB0"/>
    <w:rsid w:val="00D348A0"/>
    <w:rsid w:val="00D34FE7"/>
    <w:rsid w:val="00D35308"/>
    <w:rsid w:val="00D35C66"/>
    <w:rsid w:val="00D35FAC"/>
    <w:rsid w:val="00D36480"/>
    <w:rsid w:val="00D36D9D"/>
    <w:rsid w:val="00D36E59"/>
    <w:rsid w:val="00D37440"/>
    <w:rsid w:val="00D4037A"/>
    <w:rsid w:val="00D40532"/>
    <w:rsid w:val="00D4070E"/>
    <w:rsid w:val="00D40BB9"/>
    <w:rsid w:val="00D420F5"/>
    <w:rsid w:val="00D42246"/>
    <w:rsid w:val="00D43232"/>
    <w:rsid w:val="00D43A7A"/>
    <w:rsid w:val="00D43E45"/>
    <w:rsid w:val="00D45602"/>
    <w:rsid w:val="00D45976"/>
    <w:rsid w:val="00D46806"/>
    <w:rsid w:val="00D46910"/>
    <w:rsid w:val="00D50EE6"/>
    <w:rsid w:val="00D515B9"/>
    <w:rsid w:val="00D53056"/>
    <w:rsid w:val="00D537FA"/>
    <w:rsid w:val="00D53919"/>
    <w:rsid w:val="00D542DB"/>
    <w:rsid w:val="00D54377"/>
    <w:rsid w:val="00D557A0"/>
    <w:rsid w:val="00D5584B"/>
    <w:rsid w:val="00D55D13"/>
    <w:rsid w:val="00D56405"/>
    <w:rsid w:val="00D5655F"/>
    <w:rsid w:val="00D56B99"/>
    <w:rsid w:val="00D577B2"/>
    <w:rsid w:val="00D620C3"/>
    <w:rsid w:val="00D62660"/>
    <w:rsid w:val="00D62A12"/>
    <w:rsid w:val="00D62DC1"/>
    <w:rsid w:val="00D63B3D"/>
    <w:rsid w:val="00D646CE"/>
    <w:rsid w:val="00D64A17"/>
    <w:rsid w:val="00D64D84"/>
    <w:rsid w:val="00D65E63"/>
    <w:rsid w:val="00D660F1"/>
    <w:rsid w:val="00D66206"/>
    <w:rsid w:val="00D662FD"/>
    <w:rsid w:val="00D66B69"/>
    <w:rsid w:val="00D70043"/>
    <w:rsid w:val="00D70408"/>
    <w:rsid w:val="00D708D1"/>
    <w:rsid w:val="00D70FE1"/>
    <w:rsid w:val="00D71077"/>
    <w:rsid w:val="00D71214"/>
    <w:rsid w:val="00D74E4D"/>
    <w:rsid w:val="00D750D2"/>
    <w:rsid w:val="00D754D7"/>
    <w:rsid w:val="00D759BA"/>
    <w:rsid w:val="00D75CAB"/>
    <w:rsid w:val="00D76150"/>
    <w:rsid w:val="00D764AD"/>
    <w:rsid w:val="00D80AB4"/>
    <w:rsid w:val="00D8135B"/>
    <w:rsid w:val="00D8146A"/>
    <w:rsid w:val="00D81667"/>
    <w:rsid w:val="00D82A6C"/>
    <w:rsid w:val="00D83D93"/>
    <w:rsid w:val="00D83F0A"/>
    <w:rsid w:val="00D849BC"/>
    <w:rsid w:val="00D85DB8"/>
    <w:rsid w:val="00D86C49"/>
    <w:rsid w:val="00D91B2F"/>
    <w:rsid w:val="00D92871"/>
    <w:rsid w:val="00D93623"/>
    <w:rsid w:val="00D93E7D"/>
    <w:rsid w:val="00D951CA"/>
    <w:rsid w:val="00D9577C"/>
    <w:rsid w:val="00D95A1F"/>
    <w:rsid w:val="00D9697B"/>
    <w:rsid w:val="00D969F6"/>
    <w:rsid w:val="00D96AD3"/>
    <w:rsid w:val="00D96DF2"/>
    <w:rsid w:val="00D97552"/>
    <w:rsid w:val="00D9768F"/>
    <w:rsid w:val="00D97F18"/>
    <w:rsid w:val="00DA0945"/>
    <w:rsid w:val="00DA0ADE"/>
    <w:rsid w:val="00DA0F66"/>
    <w:rsid w:val="00DA1449"/>
    <w:rsid w:val="00DA18A2"/>
    <w:rsid w:val="00DA1B8A"/>
    <w:rsid w:val="00DA1B94"/>
    <w:rsid w:val="00DA23A5"/>
    <w:rsid w:val="00DA23F9"/>
    <w:rsid w:val="00DA31A1"/>
    <w:rsid w:val="00DA41E6"/>
    <w:rsid w:val="00DA46AD"/>
    <w:rsid w:val="00DA5B57"/>
    <w:rsid w:val="00DA6A07"/>
    <w:rsid w:val="00DA7B6F"/>
    <w:rsid w:val="00DB0298"/>
    <w:rsid w:val="00DB048D"/>
    <w:rsid w:val="00DB08B4"/>
    <w:rsid w:val="00DB090F"/>
    <w:rsid w:val="00DB1E0F"/>
    <w:rsid w:val="00DB1F78"/>
    <w:rsid w:val="00DB2305"/>
    <w:rsid w:val="00DB2C8C"/>
    <w:rsid w:val="00DB3247"/>
    <w:rsid w:val="00DB383F"/>
    <w:rsid w:val="00DB3F0C"/>
    <w:rsid w:val="00DB4824"/>
    <w:rsid w:val="00DB4EF1"/>
    <w:rsid w:val="00DB579A"/>
    <w:rsid w:val="00DB610F"/>
    <w:rsid w:val="00DB67BE"/>
    <w:rsid w:val="00DB68D8"/>
    <w:rsid w:val="00DB7058"/>
    <w:rsid w:val="00DB7419"/>
    <w:rsid w:val="00DB7F56"/>
    <w:rsid w:val="00DC024F"/>
    <w:rsid w:val="00DC0733"/>
    <w:rsid w:val="00DC0AF9"/>
    <w:rsid w:val="00DC0C74"/>
    <w:rsid w:val="00DC0CEA"/>
    <w:rsid w:val="00DC11DE"/>
    <w:rsid w:val="00DC200E"/>
    <w:rsid w:val="00DC3448"/>
    <w:rsid w:val="00DC37BD"/>
    <w:rsid w:val="00DC396F"/>
    <w:rsid w:val="00DC5EFF"/>
    <w:rsid w:val="00DC5F6B"/>
    <w:rsid w:val="00DC650B"/>
    <w:rsid w:val="00DC6D48"/>
    <w:rsid w:val="00DC6D9E"/>
    <w:rsid w:val="00DC70F5"/>
    <w:rsid w:val="00DC7E73"/>
    <w:rsid w:val="00DD10EA"/>
    <w:rsid w:val="00DD2E6E"/>
    <w:rsid w:val="00DD3B55"/>
    <w:rsid w:val="00DD3FF4"/>
    <w:rsid w:val="00DD4A7C"/>
    <w:rsid w:val="00DD4C52"/>
    <w:rsid w:val="00DD4C89"/>
    <w:rsid w:val="00DD6398"/>
    <w:rsid w:val="00DD74B4"/>
    <w:rsid w:val="00DD7741"/>
    <w:rsid w:val="00DD7B2C"/>
    <w:rsid w:val="00DD7FA7"/>
    <w:rsid w:val="00DE1166"/>
    <w:rsid w:val="00DE1C10"/>
    <w:rsid w:val="00DE3D81"/>
    <w:rsid w:val="00DE3EBC"/>
    <w:rsid w:val="00DE40D3"/>
    <w:rsid w:val="00DE44C4"/>
    <w:rsid w:val="00DE45EE"/>
    <w:rsid w:val="00DE4DF1"/>
    <w:rsid w:val="00DE551C"/>
    <w:rsid w:val="00DE59FF"/>
    <w:rsid w:val="00DE5EB3"/>
    <w:rsid w:val="00DE6321"/>
    <w:rsid w:val="00DE6591"/>
    <w:rsid w:val="00DE67EA"/>
    <w:rsid w:val="00DE69CA"/>
    <w:rsid w:val="00DE78C8"/>
    <w:rsid w:val="00DE7E59"/>
    <w:rsid w:val="00DE7F17"/>
    <w:rsid w:val="00DF01EF"/>
    <w:rsid w:val="00DF0FCC"/>
    <w:rsid w:val="00DF1536"/>
    <w:rsid w:val="00DF184B"/>
    <w:rsid w:val="00DF1B35"/>
    <w:rsid w:val="00DF1C93"/>
    <w:rsid w:val="00DF21BA"/>
    <w:rsid w:val="00DF278A"/>
    <w:rsid w:val="00DF2E41"/>
    <w:rsid w:val="00DF370A"/>
    <w:rsid w:val="00DF4BEE"/>
    <w:rsid w:val="00DF5E21"/>
    <w:rsid w:val="00DF7833"/>
    <w:rsid w:val="00DF7D51"/>
    <w:rsid w:val="00E015BF"/>
    <w:rsid w:val="00E017E0"/>
    <w:rsid w:val="00E01AFE"/>
    <w:rsid w:val="00E03FD4"/>
    <w:rsid w:val="00E04438"/>
    <w:rsid w:val="00E05208"/>
    <w:rsid w:val="00E05398"/>
    <w:rsid w:val="00E06E38"/>
    <w:rsid w:val="00E07CDB"/>
    <w:rsid w:val="00E07F29"/>
    <w:rsid w:val="00E10D15"/>
    <w:rsid w:val="00E10FB4"/>
    <w:rsid w:val="00E11D55"/>
    <w:rsid w:val="00E12B12"/>
    <w:rsid w:val="00E133E0"/>
    <w:rsid w:val="00E1344B"/>
    <w:rsid w:val="00E13742"/>
    <w:rsid w:val="00E13D05"/>
    <w:rsid w:val="00E13FE0"/>
    <w:rsid w:val="00E154BD"/>
    <w:rsid w:val="00E15875"/>
    <w:rsid w:val="00E15F44"/>
    <w:rsid w:val="00E169B2"/>
    <w:rsid w:val="00E16DB8"/>
    <w:rsid w:val="00E20042"/>
    <w:rsid w:val="00E206D6"/>
    <w:rsid w:val="00E20E2C"/>
    <w:rsid w:val="00E21146"/>
    <w:rsid w:val="00E216A1"/>
    <w:rsid w:val="00E216D6"/>
    <w:rsid w:val="00E219A0"/>
    <w:rsid w:val="00E23B42"/>
    <w:rsid w:val="00E2602A"/>
    <w:rsid w:val="00E26418"/>
    <w:rsid w:val="00E26D78"/>
    <w:rsid w:val="00E27060"/>
    <w:rsid w:val="00E27481"/>
    <w:rsid w:val="00E2749B"/>
    <w:rsid w:val="00E27694"/>
    <w:rsid w:val="00E278A5"/>
    <w:rsid w:val="00E3069A"/>
    <w:rsid w:val="00E306D0"/>
    <w:rsid w:val="00E30A9E"/>
    <w:rsid w:val="00E30BA0"/>
    <w:rsid w:val="00E32555"/>
    <w:rsid w:val="00E325E7"/>
    <w:rsid w:val="00E32F32"/>
    <w:rsid w:val="00E34008"/>
    <w:rsid w:val="00E35524"/>
    <w:rsid w:val="00E35E3C"/>
    <w:rsid w:val="00E368B5"/>
    <w:rsid w:val="00E40B54"/>
    <w:rsid w:val="00E42E3D"/>
    <w:rsid w:val="00E43069"/>
    <w:rsid w:val="00E430A9"/>
    <w:rsid w:val="00E43A43"/>
    <w:rsid w:val="00E447FA"/>
    <w:rsid w:val="00E44890"/>
    <w:rsid w:val="00E449A0"/>
    <w:rsid w:val="00E44D97"/>
    <w:rsid w:val="00E44FDF"/>
    <w:rsid w:val="00E45113"/>
    <w:rsid w:val="00E456CB"/>
    <w:rsid w:val="00E45FB0"/>
    <w:rsid w:val="00E47205"/>
    <w:rsid w:val="00E47649"/>
    <w:rsid w:val="00E47C5C"/>
    <w:rsid w:val="00E50420"/>
    <w:rsid w:val="00E51467"/>
    <w:rsid w:val="00E52990"/>
    <w:rsid w:val="00E52F18"/>
    <w:rsid w:val="00E53035"/>
    <w:rsid w:val="00E531A8"/>
    <w:rsid w:val="00E53281"/>
    <w:rsid w:val="00E533F0"/>
    <w:rsid w:val="00E53401"/>
    <w:rsid w:val="00E536F1"/>
    <w:rsid w:val="00E543C5"/>
    <w:rsid w:val="00E54CB8"/>
    <w:rsid w:val="00E54CC3"/>
    <w:rsid w:val="00E5514A"/>
    <w:rsid w:val="00E56400"/>
    <w:rsid w:val="00E5715B"/>
    <w:rsid w:val="00E5729A"/>
    <w:rsid w:val="00E60025"/>
    <w:rsid w:val="00E62B4A"/>
    <w:rsid w:val="00E63E3F"/>
    <w:rsid w:val="00E6480B"/>
    <w:rsid w:val="00E649AD"/>
    <w:rsid w:val="00E64D80"/>
    <w:rsid w:val="00E65212"/>
    <w:rsid w:val="00E65B3D"/>
    <w:rsid w:val="00E660FE"/>
    <w:rsid w:val="00E666F3"/>
    <w:rsid w:val="00E66EA6"/>
    <w:rsid w:val="00E67268"/>
    <w:rsid w:val="00E679B9"/>
    <w:rsid w:val="00E67C51"/>
    <w:rsid w:val="00E70238"/>
    <w:rsid w:val="00E70B26"/>
    <w:rsid w:val="00E716B7"/>
    <w:rsid w:val="00E72569"/>
    <w:rsid w:val="00E73350"/>
    <w:rsid w:val="00E735B6"/>
    <w:rsid w:val="00E743E0"/>
    <w:rsid w:val="00E747B5"/>
    <w:rsid w:val="00E74DC1"/>
    <w:rsid w:val="00E75085"/>
    <w:rsid w:val="00E75C99"/>
    <w:rsid w:val="00E76215"/>
    <w:rsid w:val="00E77128"/>
    <w:rsid w:val="00E7774E"/>
    <w:rsid w:val="00E804C5"/>
    <w:rsid w:val="00E808B0"/>
    <w:rsid w:val="00E81002"/>
    <w:rsid w:val="00E81C76"/>
    <w:rsid w:val="00E81EA0"/>
    <w:rsid w:val="00E83E89"/>
    <w:rsid w:val="00E840EB"/>
    <w:rsid w:val="00E84FBF"/>
    <w:rsid w:val="00E8574D"/>
    <w:rsid w:val="00E85D10"/>
    <w:rsid w:val="00E8683D"/>
    <w:rsid w:val="00E8781E"/>
    <w:rsid w:val="00E90F97"/>
    <w:rsid w:val="00E9173B"/>
    <w:rsid w:val="00E92582"/>
    <w:rsid w:val="00E9268B"/>
    <w:rsid w:val="00E9288B"/>
    <w:rsid w:val="00E92A6F"/>
    <w:rsid w:val="00E92BAA"/>
    <w:rsid w:val="00E92BDF"/>
    <w:rsid w:val="00E94280"/>
    <w:rsid w:val="00E942D2"/>
    <w:rsid w:val="00E9480D"/>
    <w:rsid w:val="00E94832"/>
    <w:rsid w:val="00E9488B"/>
    <w:rsid w:val="00E94921"/>
    <w:rsid w:val="00E95209"/>
    <w:rsid w:val="00E9560D"/>
    <w:rsid w:val="00E97181"/>
    <w:rsid w:val="00E973C4"/>
    <w:rsid w:val="00E97939"/>
    <w:rsid w:val="00EA026E"/>
    <w:rsid w:val="00EA0392"/>
    <w:rsid w:val="00EA0B9C"/>
    <w:rsid w:val="00EA1A37"/>
    <w:rsid w:val="00EA2747"/>
    <w:rsid w:val="00EA3ECF"/>
    <w:rsid w:val="00EA61C5"/>
    <w:rsid w:val="00EA6F83"/>
    <w:rsid w:val="00EA791B"/>
    <w:rsid w:val="00EB0D46"/>
    <w:rsid w:val="00EB2503"/>
    <w:rsid w:val="00EB2671"/>
    <w:rsid w:val="00EB3697"/>
    <w:rsid w:val="00EB3B6C"/>
    <w:rsid w:val="00EB4330"/>
    <w:rsid w:val="00EB4454"/>
    <w:rsid w:val="00EB60FC"/>
    <w:rsid w:val="00EB6A96"/>
    <w:rsid w:val="00EB73D9"/>
    <w:rsid w:val="00EB766F"/>
    <w:rsid w:val="00EB7A5E"/>
    <w:rsid w:val="00EB7C45"/>
    <w:rsid w:val="00EC1B72"/>
    <w:rsid w:val="00EC2C67"/>
    <w:rsid w:val="00EC38A3"/>
    <w:rsid w:val="00EC3AC5"/>
    <w:rsid w:val="00EC3EAF"/>
    <w:rsid w:val="00EC43E6"/>
    <w:rsid w:val="00EC6A10"/>
    <w:rsid w:val="00EC7160"/>
    <w:rsid w:val="00EC778A"/>
    <w:rsid w:val="00EC7ECF"/>
    <w:rsid w:val="00ED09BC"/>
    <w:rsid w:val="00ED0D94"/>
    <w:rsid w:val="00ED12EA"/>
    <w:rsid w:val="00ED1304"/>
    <w:rsid w:val="00ED1360"/>
    <w:rsid w:val="00ED1B0A"/>
    <w:rsid w:val="00ED1C04"/>
    <w:rsid w:val="00ED23FD"/>
    <w:rsid w:val="00ED2729"/>
    <w:rsid w:val="00ED28FD"/>
    <w:rsid w:val="00ED292D"/>
    <w:rsid w:val="00ED34FC"/>
    <w:rsid w:val="00ED3841"/>
    <w:rsid w:val="00ED4A9D"/>
    <w:rsid w:val="00ED4ADC"/>
    <w:rsid w:val="00ED6AED"/>
    <w:rsid w:val="00ED6C03"/>
    <w:rsid w:val="00ED6F92"/>
    <w:rsid w:val="00ED71C4"/>
    <w:rsid w:val="00EE0A3D"/>
    <w:rsid w:val="00EE21B7"/>
    <w:rsid w:val="00EE3190"/>
    <w:rsid w:val="00EE3902"/>
    <w:rsid w:val="00EE397A"/>
    <w:rsid w:val="00EE3BD0"/>
    <w:rsid w:val="00EE51DE"/>
    <w:rsid w:val="00EE562F"/>
    <w:rsid w:val="00EE5BE5"/>
    <w:rsid w:val="00EE6167"/>
    <w:rsid w:val="00EE748F"/>
    <w:rsid w:val="00EE7525"/>
    <w:rsid w:val="00EE7933"/>
    <w:rsid w:val="00EE7E98"/>
    <w:rsid w:val="00EF0818"/>
    <w:rsid w:val="00EF09DD"/>
    <w:rsid w:val="00EF1B55"/>
    <w:rsid w:val="00EF231D"/>
    <w:rsid w:val="00EF27D5"/>
    <w:rsid w:val="00EF2862"/>
    <w:rsid w:val="00EF33F9"/>
    <w:rsid w:val="00EF38DB"/>
    <w:rsid w:val="00EF4048"/>
    <w:rsid w:val="00EF42DD"/>
    <w:rsid w:val="00EF43A1"/>
    <w:rsid w:val="00EF6777"/>
    <w:rsid w:val="00EF6ADB"/>
    <w:rsid w:val="00EF6B43"/>
    <w:rsid w:val="00EF6E1F"/>
    <w:rsid w:val="00EF7E6F"/>
    <w:rsid w:val="00F004EA"/>
    <w:rsid w:val="00F00A9E"/>
    <w:rsid w:val="00F0143A"/>
    <w:rsid w:val="00F02FDE"/>
    <w:rsid w:val="00F031F4"/>
    <w:rsid w:val="00F046B7"/>
    <w:rsid w:val="00F04B94"/>
    <w:rsid w:val="00F04CFD"/>
    <w:rsid w:val="00F0510C"/>
    <w:rsid w:val="00F05227"/>
    <w:rsid w:val="00F06202"/>
    <w:rsid w:val="00F074F5"/>
    <w:rsid w:val="00F07521"/>
    <w:rsid w:val="00F10008"/>
    <w:rsid w:val="00F113CA"/>
    <w:rsid w:val="00F120B5"/>
    <w:rsid w:val="00F12932"/>
    <w:rsid w:val="00F13A85"/>
    <w:rsid w:val="00F1402F"/>
    <w:rsid w:val="00F14030"/>
    <w:rsid w:val="00F141E0"/>
    <w:rsid w:val="00F14609"/>
    <w:rsid w:val="00F1481F"/>
    <w:rsid w:val="00F14897"/>
    <w:rsid w:val="00F14E6C"/>
    <w:rsid w:val="00F150AB"/>
    <w:rsid w:val="00F15C5D"/>
    <w:rsid w:val="00F16D55"/>
    <w:rsid w:val="00F16EC3"/>
    <w:rsid w:val="00F176D0"/>
    <w:rsid w:val="00F205A4"/>
    <w:rsid w:val="00F21200"/>
    <w:rsid w:val="00F21345"/>
    <w:rsid w:val="00F22342"/>
    <w:rsid w:val="00F227F3"/>
    <w:rsid w:val="00F22A88"/>
    <w:rsid w:val="00F22AA0"/>
    <w:rsid w:val="00F22E2D"/>
    <w:rsid w:val="00F23685"/>
    <w:rsid w:val="00F23A6D"/>
    <w:rsid w:val="00F2432E"/>
    <w:rsid w:val="00F24983"/>
    <w:rsid w:val="00F2502E"/>
    <w:rsid w:val="00F2507A"/>
    <w:rsid w:val="00F2525C"/>
    <w:rsid w:val="00F252A9"/>
    <w:rsid w:val="00F25429"/>
    <w:rsid w:val="00F2571E"/>
    <w:rsid w:val="00F25F73"/>
    <w:rsid w:val="00F26220"/>
    <w:rsid w:val="00F27B5C"/>
    <w:rsid w:val="00F27CC8"/>
    <w:rsid w:val="00F30E48"/>
    <w:rsid w:val="00F30E5E"/>
    <w:rsid w:val="00F30FED"/>
    <w:rsid w:val="00F31D93"/>
    <w:rsid w:val="00F32422"/>
    <w:rsid w:val="00F32864"/>
    <w:rsid w:val="00F32A8A"/>
    <w:rsid w:val="00F32D65"/>
    <w:rsid w:val="00F33194"/>
    <w:rsid w:val="00F34177"/>
    <w:rsid w:val="00F34258"/>
    <w:rsid w:val="00F34ED6"/>
    <w:rsid w:val="00F374B8"/>
    <w:rsid w:val="00F37BEC"/>
    <w:rsid w:val="00F40189"/>
    <w:rsid w:val="00F40740"/>
    <w:rsid w:val="00F41C2C"/>
    <w:rsid w:val="00F42083"/>
    <w:rsid w:val="00F4216A"/>
    <w:rsid w:val="00F4225C"/>
    <w:rsid w:val="00F43220"/>
    <w:rsid w:val="00F435AC"/>
    <w:rsid w:val="00F44DB3"/>
    <w:rsid w:val="00F45F75"/>
    <w:rsid w:val="00F4611D"/>
    <w:rsid w:val="00F466BA"/>
    <w:rsid w:val="00F467DA"/>
    <w:rsid w:val="00F46EFE"/>
    <w:rsid w:val="00F4733A"/>
    <w:rsid w:val="00F476DD"/>
    <w:rsid w:val="00F477E1"/>
    <w:rsid w:val="00F503C1"/>
    <w:rsid w:val="00F516B1"/>
    <w:rsid w:val="00F51AA1"/>
    <w:rsid w:val="00F53CEF"/>
    <w:rsid w:val="00F55782"/>
    <w:rsid w:val="00F557F3"/>
    <w:rsid w:val="00F56067"/>
    <w:rsid w:val="00F560E4"/>
    <w:rsid w:val="00F56CEF"/>
    <w:rsid w:val="00F5767C"/>
    <w:rsid w:val="00F57BA6"/>
    <w:rsid w:val="00F600ED"/>
    <w:rsid w:val="00F60BFC"/>
    <w:rsid w:val="00F60FF6"/>
    <w:rsid w:val="00F6117A"/>
    <w:rsid w:val="00F61763"/>
    <w:rsid w:val="00F62588"/>
    <w:rsid w:val="00F6273D"/>
    <w:rsid w:val="00F62836"/>
    <w:rsid w:val="00F628DF"/>
    <w:rsid w:val="00F638FF"/>
    <w:rsid w:val="00F639C8"/>
    <w:rsid w:val="00F63B67"/>
    <w:rsid w:val="00F64227"/>
    <w:rsid w:val="00F64DDA"/>
    <w:rsid w:val="00F64E52"/>
    <w:rsid w:val="00F65051"/>
    <w:rsid w:val="00F6535E"/>
    <w:rsid w:val="00F657B7"/>
    <w:rsid w:val="00F66B79"/>
    <w:rsid w:val="00F67873"/>
    <w:rsid w:val="00F70476"/>
    <w:rsid w:val="00F70E67"/>
    <w:rsid w:val="00F7131B"/>
    <w:rsid w:val="00F7208D"/>
    <w:rsid w:val="00F72B1B"/>
    <w:rsid w:val="00F72B75"/>
    <w:rsid w:val="00F730DC"/>
    <w:rsid w:val="00F73C13"/>
    <w:rsid w:val="00F749EA"/>
    <w:rsid w:val="00F74F5F"/>
    <w:rsid w:val="00F7543D"/>
    <w:rsid w:val="00F76004"/>
    <w:rsid w:val="00F768AC"/>
    <w:rsid w:val="00F76903"/>
    <w:rsid w:val="00F77C62"/>
    <w:rsid w:val="00F80547"/>
    <w:rsid w:val="00F807EF"/>
    <w:rsid w:val="00F80B64"/>
    <w:rsid w:val="00F80DA8"/>
    <w:rsid w:val="00F80E9A"/>
    <w:rsid w:val="00F8169A"/>
    <w:rsid w:val="00F82417"/>
    <w:rsid w:val="00F829F0"/>
    <w:rsid w:val="00F82AAE"/>
    <w:rsid w:val="00F8307F"/>
    <w:rsid w:val="00F83534"/>
    <w:rsid w:val="00F838BD"/>
    <w:rsid w:val="00F840EE"/>
    <w:rsid w:val="00F84843"/>
    <w:rsid w:val="00F853B2"/>
    <w:rsid w:val="00F86363"/>
    <w:rsid w:val="00F8765C"/>
    <w:rsid w:val="00F87ABA"/>
    <w:rsid w:val="00F87F5E"/>
    <w:rsid w:val="00F9163C"/>
    <w:rsid w:val="00F920B4"/>
    <w:rsid w:val="00F92146"/>
    <w:rsid w:val="00F92A66"/>
    <w:rsid w:val="00F92E8D"/>
    <w:rsid w:val="00F9329A"/>
    <w:rsid w:val="00F93D5A"/>
    <w:rsid w:val="00F94074"/>
    <w:rsid w:val="00F94218"/>
    <w:rsid w:val="00F944E9"/>
    <w:rsid w:val="00F94978"/>
    <w:rsid w:val="00F952BC"/>
    <w:rsid w:val="00F96F6F"/>
    <w:rsid w:val="00FA03E9"/>
    <w:rsid w:val="00FA0E73"/>
    <w:rsid w:val="00FA0FBF"/>
    <w:rsid w:val="00FA11CD"/>
    <w:rsid w:val="00FA22B2"/>
    <w:rsid w:val="00FA2797"/>
    <w:rsid w:val="00FA27F4"/>
    <w:rsid w:val="00FA2A72"/>
    <w:rsid w:val="00FA2F00"/>
    <w:rsid w:val="00FA2F1D"/>
    <w:rsid w:val="00FA38E4"/>
    <w:rsid w:val="00FA3BD0"/>
    <w:rsid w:val="00FA3C76"/>
    <w:rsid w:val="00FA430A"/>
    <w:rsid w:val="00FA5798"/>
    <w:rsid w:val="00FA5BDC"/>
    <w:rsid w:val="00FA5DB0"/>
    <w:rsid w:val="00FA7386"/>
    <w:rsid w:val="00FA77F8"/>
    <w:rsid w:val="00FB10B9"/>
    <w:rsid w:val="00FB1A79"/>
    <w:rsid w:val="00FB3A10"/>
    <w:rsid w:val="00FB3FAA"/>
    <w:rsid w:val="00FB5686"/>
    <w:rsid w:val="00FB5939"/>
    <w:rsid w:val="00FB6997"/>
    <w:rsid w:val="00FB69B8"/>
    <w:rsid w:val="00FB6C31"/>
    <w:rsid w:val="00FC04D3"/>
    <w:rsid w:val="00FC0619"/>
    <w:rsid w:val="00FC1060"/>
    <w:rsid w:val="00FC1133"/>
    <w:rsid w:val="00FC1682"/>
    <w:rsid w:val="00FC1D45"/>
    <w:rsid w:val="00FC1DB0"/>
    <w:rsid w:val="00FC2181"/>
    <w:rsid w:val="00FC2718"/>
    <w:rsid w:val="00FC2ACB"/>
    <w:rsid w:val="00FC2B2A"/>
    <w:rsid w:val="00FC3086"/>
    <w:rsid w:val="00FC4741"/>
    <w:rsid w:val="00FC4797"/>
    <w:rsid w:val="00FC4BBE"/>
    <w:rsid w:val="00FC55C3"/>
    <w:rsid w:val="00FC5766"/>
    <w:rsid w:val="00FC610F"/>
    <w:rsid w:val="00FC6C7F"/>
    <w:rsid w:val="00FC6FED"/>
    <w:rsid w:val="00FC7230"/>
    <w:rsid w:val="00FC7F6E"/>
    <w:rsid w:val="00FD0D0C"/>
    <w:rsid w:val="00FD14BB"/>
    <w:rsid w:val="00FD1F95"/>
    <w:rsid w:val="00FD2013"/>
    <w:rsid w:val="00FD204A"/>
    <w:rsid w:val="00FD2909"/>
    <w:rsid w:val="00FD3186"/>
    <w:rsid w:val="00FD388E"/>
    <w:rsid w:val="00FD4839"/>
    <w:rsid w:val="00FD4AFB"/>
    <w:rsid w:val="00FD4BC7"/>
    <w:rsid w:val="00FD5292"/>
    <w:rsid w:val="00FD577D"/>
    <w:rsid w:val="00FD5BE7"/>
    <w:rsid w:val="00FD7B6D"/>
    <w:rsid w:val="00FE0E90"/>
    <w:rsid w:val="00FE17D5"/>
    <w:rsid w:val="00FE1977"/>
    <w:rsid w:val="00FE1D36"/>
    <w:rsid w:val="00FE1D91"/>
    <w:rsid w:val="00FE30E9"/>
    <w:rsid w:val="00FE3349"/>
    <w:rsid w:val="00FE368B"/>
    <w:rsid w:val="00FE6833"/>
    <w:rsid w:val="00FE6B1B"/>
    <w:rsid w:val="00FE700C"/>
    <w:rsid w:val="00FE7864"/>
    <w:rsid w:val="00FE7EFD"/>
    <w:rsid w:val="00FF0B8B"/>
    <w:rsid w:val="00FF0FB1"/>
    <w:rsid w:val="00FF318B"/>
    <w:rsid w:val="00FF34F6"/>
    <w:rsid w:val="00FF3C89"/>
    <w:rsid w:val="00FF3E7F"/>
    <w:rsid w:val="00FF495E"/>
    <w:rsid w:val="00FF4B22"/>
    <w:rsid w:val="00FF57A8"/>
    <w:rsid w:val="00FF60A9"/>
    <w:rsid w:val="00FF6485"/>
    <w:rsid w:val="00FF6FBF"/>
    <w:rsid w:val="00FF7923"/>
    <w:rsid w:val="00FF7971"/>
    <w:rsid w:val="00FF7EA7"/>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47C"/>
  </w:style>
  <w:style w:type="paragraph" w:styleId="Heading1">
    <w:name w:val="heading 1"/>
    <w:basedOn w:val="Normal"/>
    <w:link w:val="Heading1Char"/>
    <w:uiPriority w:val="99"/>
    <w:qFormat/>
    <w:rsid w:val="00C910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paragraph" w:styleId="Heading2">
    <w:name w:val="heading 2"/>
    <w:basedOn w:val="Normal"/>
    <w:next w:val="Normal"/>
    <w:link w:val="Heading2Char"/>
    <w:uiPriority w:val="99"/>
    <w:qFormat/>
    <w:rsid w:val="00132F74"/>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unhideWhenUsed/>
    <w:qFormat/>
    <w:rsid w:val="00FC2B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D0"/>
    <w:pPr>
      <w:ind w:left="720"/>
      <w:contextualSpacing/>
    </w:pPr>
  </w:style>
  <w:style w:type="paragraph" w:styleId="BalloonText">
    <w:name w:val="Balloon Text"/>
    <w:basedOn w:val="Normal"/>
    <w:link w:val="BalloonTextChar"/>
    <w:uiPriority w:val="99"/>
    <w:semiHidden/>
    <w:unhideWhenUsed/>
    <w:rsid w:val="00021E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EAB"/>
    <w:rPr>
      <w:rFonts w:ascii="Tahoma" w:hAnsi="Tahoma" w:cs="Tahoma"/>
      <w:sz w:val="16"/>
      <w:szCs w:val="16"/>
    </w:rPr>
  </w:style>
  <w:style w:type="character" w:customStyle="1" w:styleId="Heading1Char">
    <w:name w:val="Heading 1 Char"/>
    <w:basedOn w:val="DefaultParagraphFont"/>
    <w:link w:val="Heading1"/>
    <w:uiPriority w:val="99"/>
    <w:rsid w:val="00C9102E"/>
    <w:rPr>
      <w:rFonts w:ascii="Times New Roman" w:eastAsia="Times New Roman" w:hAnsi="Times New Roman" w:cs="Times New Roman"/>
      <w:b/>
      <w:bCs/>
      <w:kern w:val="36"/>
      <w:sz w:val="48"/>
      <w:szCs w:val="48"/>
      <w:lang w:eastAsia="nl-NL"/>
    </w:rPr>
  </w:style>
  <w:style w:type="table" w:styleId="TableGrid">
    <w:name w:val="Table Grid"/>
    <w:basedOn w:val="TableNormal"/>
    <w:uiPriority w:val="59"/>
    <w:rsid w:val="00DB09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
    <w:name w:val="ref-journal"/>
    <w:basedOn w:val="DefaultParagraphFont"/>
    <w:rsid w:val="0023004D"/>
  </w:style>
  <w:style w:type="character" w:customStyle="1" w:styleId="ref-vol">
    <w:name w:val="ref-vol"/>
    <w:basedOn w:val="DefaultParagraphFont"/>
    <w:rsid w:val="0023004D"/>
  </w:style>
  <w:style w:type="character" w:styleId="Hyperlink">
    <w:name w:val="Hyperlink"/>
    <w:basedOn w:val="DefaultParagraphFont"/>
    <w:uiPriority w:val="99"/>
    <w:unhideWhenUsed/>
    <w:rsid w:val="00FD5292"/>
    <w:rPr>
      <w:color w:val="000000"/>
      <w:u w:val="single"/>
    </w:rPr>
  </w:style>
  <w:style w:type="character" w:styleId="Emphasis">
    <w:name w:val="Emphasis"/>
    <w:basedOn w:val="DefaultParagraphFont"/>
    <w:uiPriority w:val="99"/>
    <w:qFormat/>
    <w:rsid w:val="00FD5292"/>
    <w:rPr>
      <w:b/>
      <w:bCs/>
      <w:i w:val="0"/>
      <w:iCs w:val="0"/>
    </w:rPr>
  </w:style>
  <w:style w:type="character" w:customStyle="1" w:styleId="st">
    <w:name w:val="st"/>
    <w:basedOn w:val="DefaultParagraphFont"/>
    <w:rsid w:val="00FD5292"/>
  </w:style>
  <w:style w:type="character" w:customStyle="1" w:styleId="Heading3Char">
    <w:name w:val="Heading 3 Char"/>
    <w:basedOn w:val="DefaultParagraphFont"/>
    <w:link w:val="Heading3"/>
    <w:uiPriority w:val="99"/>
    <w:rsid w:val="00FC2B2A"/>
    <w:rPr>
      <w:rFonts w:asciiTheme="majorHAnsi" w:eastAsiaTheme="majorEastAsia" w:hAnsiTheme="majorHAnsi" w:cstheme="majorBidi"/>
      <w:b/>
      <w:bCs/>
      <w:color w:val="4F81BD" w:themeColor="accent1"/>
    </w:rPr>
  </w:style>
  <w:style w:type="paragraph" w:styleId="NoSpacing">
    <w:name w:val="No Spacing"/>
    <w:uiPriority w:val="1"/>
    <w:qFormat/>
    <w:rsid w:val="000462F8"/>
    <w:pPr>
      <w:spacing w:after="0" w:line="240" w:lineRule="auto"/>
    </w:pPr>
    <w:rPr>
      <w:rFonts w:eastAsia="Times New Roman"/>
    </w:rPr>
  </w:style>
  <w:style w:type="character" w:styleId="FollowedHyperlink">
    <w:name w:val="FollowedHyperlink"/>
    <w:basedOn w:val="DefaultParagraphFont"/>
    <w:uiPriority w:val="99"/>
    <w:semiHidden/>
    <w:unhideWhenUsed/>
    <w:rsid w:val="00561E5C"/>
    <w:rPr>
      <w:color w:val="800080" w:themeColor="followedHyperlink"/>
      <w:u w:val="single"/>
    </w:rPr>
  </w:style>
  <w:style w:type="paragraph" w:styleId="Header">
    <w:name w:val="header"/>
    <w:basedOn w:val="Normal"/>
    <w:link w:val="HeaderChar"/>
    <w:uiPriority w:val="99"/>
    <w:unhideWhenUsed/>
    <w:rsid w:val="00ED6C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6C03"/>
  </w:style>
  <w:style w:type="paragraph" w:styleId="Footer">
    <w:name w:val="footer"/>
    <w:basedOn w:val="Normal"/>
    <w:link w:val="FooterChar"/>
    <w:uiPriority w:val="99"/>
    <w:unhideWhenUsed/>
    <w:rsid w:val="00ED6C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6C03"/>
  </w:style>
  <w:style w:type="character" w:styleId="CommentReference">
    <w:name w:val="annotation reference"/>
    <w:basedOn w:val="DefaultParagraphFont"/>
    <w:uiPriority w:val="99"/>
    <w:semiHidden/>
    <w:unhideWhenUsed/>
    <w:rsid w:val="000E4DFF"/>
    <w:rPr>
      <w:sz w:val="16"/>
      <w:szCs w:val="16"/>
    </w:rPr>
  </w:style>
  <w:style w:type="paragraph" w:styleId="CommentText">
    <w:name w:val="annotation text"/>
    <w:basedOn w:val="Normal"/>
    <w:link w:val="CommentTextChar"/>
    <w:uiPriority w:val="99"/>
    <w:unhideWhenUsed/>
    <w:rsid w:val="000E4DFF"/>
    <w:pPr>
      <w:spacing w:line="240" w:lineRule="auto"/>
    </w:pPr>
    <w:rPr>
      <w:sz w:val="20"/>
      <w:szCs w:val="20"/>
    </w:rPr>
  </w:style>
  <w:style w:type="character" w:customStyle="1" w:styleId="CommentTextChar">
    <w:name w:val="Comment Text Char"/>
    <w:basedOn w:val="DefaultParagraphFont"/>
    <w:link w:val="CommentText"/>
    <w:uiPriority w:val="99"/>
    <w:rsid w:val="000E4DFF"/>
    <w:rPr>
      <w:sz w:val="20"/>
      <w:szCs w:val="20"/>
    </w:rPr>
  </w:style>
  <w:style w:type="paragraph" w:styleId="CommentSubject">
    <w:name w:val="annotation subject"/>
    <w:basedOn w:val="CommentText"/>
    <w:next w:val="CommentText"/>
    <w:link w:val="CommentSubjectChar"/>
    <w:uiPriority w:val="99"/>
    <w:semiHidden/>
    <w:unhideWhenUsed/>
    <w:rsid w:val="000E4DFF"/>
    <w:rPr>
      <w:b/>
      <w:bCs/>
    </w:rPr>
  </w:style>
  <w:style w:type="character" w:customStyle="1" w:styleId="CommentSubjectChar">
    <w:name w:val="Comment Subject Char"/>
    <w:basedOn w:val="CommentTextChar"/>
    <w:link w:val="CommentSubject"/>
    <w:uiPriority w:val="99"/>
    <w:semiHidden/>
    <w:rsid w:val="000E4DFF"/>
    <w:rPr>
      <w:b/>
      <w:bCs/>
      <w:sz w:val="20"/>
      <w:szCs w:val="20"/>
    </w:rPr>
  </w:style>
  <w:style w:type="character" w:customStyle="1" w:styleId="hps">
    <w:name w:val="hps"/>
    <w:basedOn w:val="DefaultParagraphFont"/>
    <w:rsid w:val="00642982"/>
  </w:style>
  <w:style w:type="character" w:customStyle="1" w:styleId="citation">
    <w:name w:val="citation"/>
    <w:basedOn w:val="DefaultParagraphFont"/>
    <w:rsid w:val="00765927"/>
  </w:style>
  <w:style w:type="character" w:customStyle="1" w:styleId="addmd">
    <w:name w:val="addmd"/>
    <w:basedOn w:val="DefaultParagraphFont"/>
    <w:rsid w:val="001C2D46"/>
  </w:style>
  <w:style w:type="paragraph" w:styleId="HTMLPreformatted">
    <w:name w:val="HTML Preformatted"/>
    <w:basedOn w:val="Normal"/>
    <w:link w:val="HTMLPreformattedChar"/>
    <w:uiPriority w:val="99"/>
    <w:unhideWhenUsed/>
    <w:rsid w:val="00BE4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BE4373"/>
    <w:rPr>
      <w:rFonts w:ascii="Courier New" w:eastAsia="Times New Roman" w:hAnsi="Courier New" w:cs="Courier New"/>
      <w:sz w:val="20"/>
      <w:szCs w:val="20"/>
      <w:lang w:eastAsia="nl-NL"/>
    </w:rPr>
  </w:style>
  <w:style w:type="character" w:customStyle="1" w:styleId="apple-converted-space">
    <w:name w:val="apple-converted-space"/>
    <w:basedOn w:val="DefaultParagraphFont"/>
    <w:rsid w:val="00A579A5"/>
  </w:style>
  <w:style w:type="character" w:styleId="LineNumber">
    <w:name w:val="line number"/>
    <w:basedOn w:val="DefaultParagraphFont"/>
    <w:uiPriority w:val="99"/>
    <w:semiHidden/>
    <w:unhideWhenUsed/>
    <w:rsid w:val="00B80B25"/>
  </w:style>
  <w:style w:type="character" w:customStyle="1" w:styleId="app-cite">
    <w:name w:val="app-cite"/>
    <w:basedOn w:val="DefaultParagraphFont"/>
    <w:rsid w:val="00A85052"/>
  </w:style>
  <w:style w:type="character" w:customStyle="1" w:styleId="app-crossreffigure">
    <w:name w:val="app-crossreffigure"/>
    <w:basedOn w:val="DefaultParagraphFont"/>
    <w:rsid w:val="00A85052"/>
  </w:style>
  <w:style w:type="paragraph" w:customStyle="1" w:styleId="EndNoteBibliographyTitle">
    <w:name w:val="EndNote Bibliography Title"/>
    <w:basedOn w:val="Normal"/>
    <w:link w:val="EndNoteBibliographyTitleChar"/>
    <w:rsid w:val="00834D4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34D43"/>
    <w:rPr>
      <w:rFonts w:ascii="Calibri" w:hAnsi="Calibri"/>
      <w:noProof/>
      <w:lang w:val="en-US"/>
    </w:rPr>
  </w:style>
  <w:style w:type="paragraph" w:customStyle="1" w:styleId="EndNoteBibliography">
    <w:name w:val="EndNote Bibliography"/>
    <w:basedOn w:val="Normal"/>
    <w:link w:val="EndNoteBibliographyChar"/>
    <w:rsid w:val="00834D4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34D43"/>
    <w:rPr>
      <w:rFonts w:ascii="Calibri" w:hAnsi="Calibri"/>
      <w:noProof/>
      <w:lang w:val="en-US"/>
    </w:rPr>
  </w:style>
  <w:style w:type="character" w:customStyle="1" w:styleId="Heading2Char">
    <w:name w:val="Heading 2 Char"/>
    <w:basedOn w:val="DefaultParagraphFont"/>
    <w:link w:val="Heading2"/>
    <w:uiPriority w:val="99"/>
    <w:rsid w:val="00132F74"/>
    <w:rPr>
      <w:rFonts w:ascii="Courier New" w:hAnsi="Courier New" w:cs="Courier New"/>
      <w:b/>
      <w:bCs/>
      <w:i/>
      <w:iCs/>
      <w:color w:val="000000"/>
      <w:sz w:val="28"/>
      <w:szCs w:val="28"/>
    </w:rPr>
  </w:style>
  <w:style w:type="paragraph" w:customStyle="1" w:styleId="Pa12">
    <w:name w:val="Pa12"/>
    <w:basedOn w:val="Normal"/>
    <w:next w:val="Normal"/>
    <w:uiPriority w:val="99"/>
    <w:rsid w:val="00BC0CFB"/>
    <w:pPr>
      <w:autoSpaceDE w:val="0"/>
      <w:autoSpaceDN w:val="0"/>
      <w:adjustRightInd w:val="0"/>
      <w:spacing w:after="0" w:line="165" w:lineRule="atLeast"/>
    </w:pPr>
    <w:rPr>
      <w:rFonts w:ascii="Diverda Sans Com" w:hAnsi="Diverda Sans Com"/>
      <w:sz w:val="24"/>
      <w:szCs w:val="24"/>
    </w:rPr>
  </w:style>
  <w:style w:type="character" w:customStyle="1" w:styleId="A2">
    <w:name w:val="A2"/>
    <w:uiPriority w:val="99"/>
    <w:rsid w:val="00BC0CFB"/>
    <w:rPr>
      <w:rFonts w:ascii="ITC Symbol Std Book" w:hAnsi="ITC Symbol Std Book" w:cs="ITC Symbol Std Book"/>
      <w:color w:val="211D1E"/>
      <w:sz w:val="14"/>
      <w:szCs w:val="14"/>
    </w:rPr>
  </w:style>
  <w:style w:type="paragraph" w:customStyle="1" w:styleId="Pa13">
    <w:name w:val="Pa13"/>
    <w:basedOn w:val="Normal"/>
    <w:next w:val="Normal"/>
    <w:uiPriority w:val="99"/>
    <w:rsid w:val="00BC0CFB"/>
    <w:pPr>
      <w:autoSpaceDE w:val="0"/>
      <w:autoSpaceDN w:val="0"/>
      <w:adjustRightInd w:val="0"/>
      <w:spacing w:after="0" w:line="165" w:lineRule="atLeast"/>
    </w:pPr>
    <w:rPr>
      <w:rFonts w:ascii="Diverda Sans Com" w:hAnsi="Diverda Sans Com"/>
      <w:sz w:val="24"/>
      <w:szCs w:val="24"/>
    </w:rPr>
  </w:style>
  <w:style w:type="character" w:customStyle="1" w:styleId="A14">
    <w:name w:val="A14"/>
    <w:uiPriority w:val="99"/>
    <w:rsid w:val="00BC0CFB"/>
    <w:rPr>
      <w:rFonts w:cs="Diverda Sans Com"/>
      <w:color w:val="211D1E"/>
      <w:sz w:val="9"/>
      <w:szCs w:val="9"/>
    </w:rPr>
  </w:style>
  <w:style w:type="character" w:styleId="PlaceholderText">
    <w:name w:val="Placeholder Text"/>
    <w:basedOn w:val="DefaultParagraphFont"/>
    <w:uiPriority w:val="99"/>
    <w:semiHidden/>
    <w:rsid w:val="005B0526"/>
    <w:rPr>
      <w:color w:val="808080"/>
    </w:rPr>
  </w:style>
  <w:style w:type="paragraph" w:customStyle="1" w:styleId="Default">
    <w:name w:val="Default"/>
    <w:rsid w:val="007815B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PlainText">
    <w:name w:val="Plain Text"/>
    <w:basedOn w:val="Normal"/>
    <w:link w:val="PlainTextChar"/>
    <w:uiPriority w:val="99"/>
    <w:unhideWhenUsed/>
    <w:rsid w:val="0037202C"/>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37202C"/>
    <w:rPr>
      <w:rFonts w:ascii="Calibri" w:hAnsi="Calibri"/>
      <w:szCs w:val="21"/>
      <w:lang w:val="en-US"/>
    </w:rPr>
  </w:style>
  <w:style w:type="paragraph" w:customStyle="1" w:styleId="DefinitionList">
    <w:name w:val="Definition List"/>
    <w:basedOn w:val="Normal"/>
    <w:next w:val="Normal"/>
    <w:uiPriority w:val="99"/>
    <w:rsid w:val="00E94832"/>
    <w:pPr>
      <w:autoSpaceDE w:val="0"/>
      <w:autoSpaceDN w:val="0"/>
      <w:adjustRightInd w:val="0"/>
      <w:spacing w:after="0" w:line="240" w:lineRule="auto"/>
      <w:ind w:left="360"/>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9"/>
    <w:qFormat/>
    <w:rsid w:val="00C910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paragraph" w:styleId="Heading2">
    <w:name w:val="heading 2"/>
    <w:basedOn w:val="Normal"/>
    <w:next w:val="Normal"/>
    <w:link w:val="Heading2Char"/>
    <w:uiPriority w:val="99"/>
    <w:qFormat/>
    <w:rsid w:val="00132F74"/>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unhideWhenUsed/>
    <w:qFormat/>
    <w:rsid w:val="00FC2B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6D0"/>
    <w:pPr>
      <w:ind w:left="720"/>
      <w:contextualSpacing/>
    </w:pPr>
  </w:style>
  <w:style w:type="paragraph" w:styleId="BalloonText">
    <w:name w:val="Balloon Text"/>
    <w:basedOn w:val="Normal"/>
    <w:link w:val="BalloonTextChar"/>
    <w:uiPriority w:val="99"/>
    <w:semiHidden/>
    <w:unhideWhenUsed/>
    <w:rsid w:val="00021E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1EAB"/>
    <w:rPr>
      <w:rFonts w:ascii="Tahoma" w:hAnsi="Tahoma" w:cs="Tahoma"/>
      <w:sz w:val="16"/>
      <w:szCs w:val="16"/>
    </w:rPr>
  </w:style>
  <w:style w:type="character" w:customStyle="1" w:styleId="Heading1Char">
    <w:name w:val="Heading 1 Char"/>
    <w:basedOn w:val="DefaultParagraphFont"/>
    <w:link w:val="Heading1"/>
    <w:uiPriority w:val="99"/>
    <w:rsid w:val="00C9102E"/>
    <w:rPr>
      <w:rFonts w:ascii="Times New Roman" w:eastAsia="Times New Roman" w:hAnsi="Times New Roman" w:cs="Times New Roman"/>
      <w:b/>
      <w:bCs/>
      <w:kern w:val="36"/>
      <w:sz w:val="48"/>
      <w:szCs w:val="48"/>
      <w:lang w:eastAsia="nl-NL"/>
    </w:rPr>
  </w:style>
  <w:style w:type="table" w:styleId="TableGrid">
    <w:name w:val="Table Grid"/>
    <w:basedOn w:val="TableNormal"/>
    <w:uiPriority w:val="59"/>
    <w:rsid w:val="00DB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23004D"/>
  </w:style>
  <w:style w:type="character" w:customStyle="1" w:styleId="ref-vol">
    <w:name w:val="ref-vol"/>
    <w:basedOn w:val="DefaultParagraphFont"/>
    <w:rsid w:val="0023004D"/>
  </w:style>
  <w:style w:type="character" w:styleId="Hyperlink">
    <w:name w:val="Hyperlink"/>
    <w:basedOn w:val="DefaultParagraphFont"/>
    <w:uiPriority w:val="99"/>
    <w:unhideWhenUsed/>
    <w:rsid w:val="00FD5292"/>
    <w:rPr>
      <w:color w:val="000000"/>
      <w:u w:val="single"/>
    </w:rPr>
  </w:style>
  <w:style w:type="character" w:styleId="Emphasis">
    <w:name w:val="Emphasis"/>
    <w:basedOn w:val="DefaultParagraphFont"/>
    <w:uiPriority w:val="99"/>
    <w:qFormat/>
    <w:rsid w:val="00FD5292"/>
    <w:rPr>
      <w:b/>
      <w:bCs/>
      <w:i w:val="0"/>
      <w:iCs w:val="0"/>
    </w:rPr>
  </w:style>
  <w:style w:type="character" w:customStyle="1" w:styleId="st">
    <w:name w:val="st"/>
    <w:basedOn w:val="DefaultParagraphFont"/>
    <w:rsid w:val="00FD5292"/>
  </w:style>
  <w:style w:type="character" w:customStyle="1" w:styleId="Heading3Char">
    <w:name w:val="Heading 3 Char"/>
    <w:basedOn w:val="DefaultParagraphFont"/>
    <w:link w:val="Heading3"/>
    <w:uiPriority w:val="99"/>
    <w:rsid w:val="00FC2B2A"/>
    <w:rPr>
      <w:rFonts w:asciiTheme="majorHAnsi" w:eastAsiaTheme="majorEastAsia" w:hAnsiTheme="majorHAnsi" w:cstheme="majorBidi"/>
      <w:b/>
      <w:bCs/>
      <w:color w:val="4F81BD" w:themeColor="accent1"/>
    </w:rPr>
  </w:style>
  <w:style w:type="paragraph" w:styleId="NoSpacing">
    <w:name w:val="No Spacing"/>
    <w:uiPriority w:val="1"/>
    <w:qFormat/>
    <w:rsid w:val="000462F8"/>
    <w:pPr>
      <w:spacing w:after="0" w:line="240" w:lineRule="auto"/>
    </w:pPr>
    <w:rPr>
      <w:rFonts w:eastAsia="Times New Roman"/>
    </w:rPr>
  </w:style>
  <w:style w:type="character" w:styleId="FollowedHyperlink">
    <w:name w:val="FollowedHyperlink"/>
    <w:basedOn w:val="DefaultParagraphFont"/>
    <w:uiPriority w:val="99"/>
    <w:semiHidden/>
    <w:unhideWhenUsed/>
    <w:rsid w:val="00561E5C"/>
    <w:rPr>
      <w:color w:val="800080" w:themeColor="followedHyperlink"/>
      <w:u w:val="single"/>
    </w:rPr>
  </w:style>
  <w:style w:type="paragraph" w:styleId="Header">
    <w:name w:val="header"/>
    <w:basedOn w:val="Normal"/>
    <w:link w:val="HeaderChar"/>
    <w:uiPriority w:val="99"/>
    <w:unhideWhenUsed/>
    <w:rsid w:val="00ED6C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6C03"/>
  </w:style>
  <w:style w:type="paragraph" w:styleId="Footer">
    <w:name w:val="footer"/>
    <w:basedOn w:val="Normal"/>
    <w:link w:val="FooterChar"/>
    <w:uiPriority w:val="99"/>
    <w:unhideWhenUsed/>
    <w:rsid w:val="00ED6C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6C03"/>
  </w:style>
  <w:style w:type="character" w:styleId="CommentReference">
    <w:name w:val="annotation reference"/>
    <w:basedOn w:val="DefaultParagraphFont"/>
    <w:uiPriority w:val="99"/>
    <w:semiHidden/>
    <w:unhideWhenUsed/>
    <w:rsid w:val="000E4DFF"/>
    <w:rPr>
      <w:sz w:val="16"/>
      <w:szCs w:val="16"/>
    </w:rPr>
  </w:style>
  <w:style w:type="paragraph" w:styleId="CommentText">
    <w:name w:val="annotation text"/>
    <w:basedOn w:val="Normal"/>
    <w:link w:val="CommentTextChar"/>
    <w:uiPriority w:val="99"/>
    <w:unhideWhenUsed/>
    <w:rsid w:val="000E4DFF"/>
    <w:pPr>
      <w:spacing w:line="240" w:lineRule="auto"/>
    </w:pPr>
    <w:rPr>
      <w:sz w:val="20"/>
      <w:szCs w:val="20"/>
    </w:rPr>
  </w:style>
  <w:style w:type="character" w:customStyle="1" w:styleId="CommentTextChar">
    <w:name w:val="Comment Text Char"/>
    <w:basedOn w:val="DefaultParagraphFont"/>
    <w:link w:val="CommentText"/>
    <w:uiPriority w:val="99"/>
    <w:rsid w:val="000E4DFF"/>
    <w:rPr>
      <w:sz w:val="20"/>
      <w:szCs w:val="20"/>
    </w:rPr>
  </w:style>
  <w:style w:type="paragraph" w:styleId="CommentSubject">
    <w:name w:val="annotation subject"/>
    <w:basedOn w:val="CommentText"/>
    <w:next w:val="CommentText"/>
    <w:link w:val="CommentSubjectChar"/>
    <w:uiPriority w:val="99"/>
    <w:semiHidden/>
    <w:unhideWhenUsed/>
    <w:rsid w:val="000E4DFF"/>
    <w:rPr>
      <w:b/>
      <w:bCs/>
    </w:rPr>
  </w:style>
  <w:style w:type="character" w:customStyle="1" w:styleId="CommentSubjectChar">
    <w:name w:val="Comment Subject Char"/>
    <w:basedOn w:val="CommentTextChar"/>
    <w:link w:val="CommentSubject"/>
    <w:uiPriority w:val="99"/>
    <w:semiHidden/>
    <w:rsid w:val="000E4DFF"/>
    <w:rPr>
      <w:b/>
      <w:bCs/>
      <w:sz w:val="20"/>
      <w:szCs w:val="20"/>
    </w:rPr>
  </w:style>
  <w:style w:type="character" w:customStyle="1" w:styleId="hps">
    <w:name w:val="hps"/>
    <w:basedOn w:val="DefaultParagraphFont"/>
    <w:rsid w:val="00642982"/>
  </w:style>
  <w:style w:type="character" w:customStyle="1" w:styleId="citation">
    <w:name w:val="citation"/>
    <w:basedOn w:val="DefaultParagraphFont"/>
    <w:rsid w:val="00765927"/>
  </w:style>
  <w:style w:type="character" w:customStyle="1" w:styleId="addmd">
    <w:name w:val="addmd"/>
    <w:basedOn w:val="DefaultParagraphFont"/>
    <w:rsid w:val="001C2D46"/>
  </w:style>
  <w:style w:type="paragraph" w:styleId="HTMLPreformatted">
    <w:name w:val="HTML Preformatted"/>
    <w:basedOn w:val="Normal"/>
    <w:link w:val="HTMLPreformattedChar"/>
    <w:uiPriority w:val="99"/>
    <w:unhideWhenUsed/>
    <w:rsid w:val="00BE4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BE4373"/>
    <w:rPr>
      <w:rFonts w:ascii="Courier New" w:eastAsia="Times New Roman" w:hAnsi="Courier New" w:cs="Courier New"/>
      <w:sz w:val="20"/>
      <w:szCs w:val="20"/>
      <w:lang w:eastAsia="nl-NL"/>
    </w:rPr>
  </w:style>
  <w:style w:type="character" w:customStyle="1" w:styleId="apple-converted-space">
    <w:name w:val="apple-converted-space"/>
    <w:basedOn w:val="DefaultParagraphFont"/>
    <w:rsid w:val="00A579A5"/>
  </w:style>
  <w:style w:type="character" w:styleId="LineNumber">
    <w:name w:val="line number"/>
    <w:basedOn w:val="DefaultParagraphFont"/>
    <w:uiPriority w:val="99"/>
    <w:semiHidden/>
    <w:unhideWhenUsed/>
    <w:rsid w:val="00B80B25"/>
  </w:style>
  <w:style w:type="character" w:customStyle="1" w:styleId="app-cite">
    <w:name w:val="app-cite"/>
    <w:basedOn w:val="DefaultParagraphFont"/>
    <w:rsid w:val="00A85052"/>
  </w:style>
  <w:style w:type="character" w:customStyle="1" w:styleId="app-crossreffigure">
    <w:name w:val="app-crossreffigure"/>
    <w:basedOn w:val="DefaultParagraphFont"/>
    <w:rsid w:val="00A85052"/>
  </w:style>
  <w:style w:type="paragraph" w:customStyle="1" w:styleId="EndNoteBibliographyTitle">
    <w:name w:val="EndNote Bibliography Title"/>
    <w:basedOn w:val="Normal"/>
    <w:link w:val="EndNoteBibliographyTitleChar"/>
    <w:rsid w:val="00834D4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34D43"/>
    <w:rPr>
      <w:rFonts w:ascii="Calibri" w:hAnsi="Calibri"/>
      <w:noProof/>
      <w:lang w:val="en-US"/>
    </w:rPr>
  </w:style>
  <w:style w:type="paragraph" w:customStyle="1" w:styleId="EndNoteBibliography">
    <w:name w:val="EndNote Bibliography"/>
    <w:basedOn w:val="Normal"/>
    <w:link w:val="EndNoteBibliographyChar"/>
    <w:rsid w:val="00834D43"/>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34D43"/>
    <w:rPr>
      <w:rFonts w:ascii="Calibri" w:hAnsi="Calibri"/>
      <w:noProof/>
      <w:lang w:val="en-US"/>
    </w:rPr>
  </w:style>
  <w:style w:type="character" w:customStyle="1" w:styleId="Heading2Char">
    <w:name w:val="Heading 2 Char"/>
    <w:basedOn w:val="DefaultParagraphFont"/>
    <w:link w:val="Heading2"/>
    <w:uiPriority w:val="99"/>
    <w:rsid w:val="00132F74"/>
    <w:rPr>
      <w:rFonts w:ascii="Courier New" w:hAnsi="Courier New" w:cs="Courier New"/>
      <w:b/>
      <w:bCs/>
      <w:i/>
      <w:iCs/>
      <w:color w:val="000000"/>
      <w:sz w:val="28"/>
      <w:szCs w:val="28"/>
    </w:rPr>
  </w:style>
  <w:style w:type="paragraph" w:customStyle="1" w:styleId="Pa12">
    <w:name w:val="Pa12"/>
    <w:basedOn w:val="Normal"/>
    <w:next w:val="Normal"/>
    <w:uiPriority w:val="99"/>
    <w:rsid w:val="00BC0CFB"/>
    <w:pPr>
      <w:autoSpaceDE w:val="0"/>
      <w:autoSpaceDN w:val="0"/>
      <w:adjustRightInd w:val="0"/>
      <w:spacing w:after="0" w:line="165" w:lineRule="atLeast"/>
    </w:pPr>
    <w:rPr>
      <w:rFonts w:ascii="Diverda Sans Com" w:hAnsi="Diverda Sans Com"/>
      <w:sz w:val="24"/>
      <w:szCs w:val="24"/>
    </w:rPr>
  </w:style>
  <w:style w:type="character" w:customStyle="1" w:styleId="A2">
    <w:name w:val="A2"/>
    <w:uiPriority w:val="99"/>
    <w:rsid w:val="00BC0CFB"/>
    <w:rPr>
      <w:rFonts w:ascii="ITC Symbol Std Book" w:hAnsi="ITC Symbol Std Book" w:cs="ITC Symbol Std Book"/>
      <w:color w:val="211D1E"/>
      <w:sz w:val="14"/>
      <w:szCs w:val="14"/>
    </w:rPr>
  </w:style>
  <w:style w:type="paragraph" w:customStyle="1" w:styleId="Pa13">
    <w:name w:val="Pa13"/>
    <w:basedOn w:val="Normal"/>
    <w:next w:val="Normal"/>
    <w:uiPriority w:val="99"/>
    <w:rsid w:val="00BC0CFB"/>
    <w:pPr>
      <w:autoSpaceDE w:val="0"/>
      <w:autoSpaceDN w:val="0"/>
      <w:adjustRightInd w:val="0"/>
      <w:spacing w:after="0" w:line="165" w:lineRule="atLeast"/>
    </w:pPr>
    <w:rPr>
      <w:rFonts w:ascii="Diverda Sans Com" w:hAnsi="Diverda Sans Com"/>
      <w:sz w:val="24"/>
      <w:szCs w:val="24"/>
    </w:rPr>
  </w:style>
  <w:style w:type="character" w:customStyle="1" w:styleId="A14">
    <w:name w:val="A14"/>
    <w:uiPriority w:val="99"/>
    <w:rsid w:val="00BC0CFB"/>
    <w:rPr>
      <w:rFonts w:cs="Diverda Sans Com"/>
      <w:color w:val="211D1E"/>
      <w:sz w:val="9"/>
      <w:szCs w:val="9"/>
    </w:rPr>
  </w:style>
  <w:style w:type="character" w:styleId="PlaceholderText">
    <w:name w:val="Placeholder Text"/>
    <w:basedOn w:val="DefaultParagraphFont"/>
    <w:uiPriority w:val="99"/>
    <w:semiHidden/>
    <w:rsid w:val="005B0526"/>
    <w:rPr>
      <w:color w:val="808080"/>
    </w:rPr>
  </w:style>
  <w:style w:type="paragraph" w:customStyle="1" w:styleId="Default">
    <w:name w:val="Default"/>
    <w:rsid w:val="007815B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PlainText">
    <w:name w:val="Plain Text"/>
    <w:basedOn w:val="Normal"/>
    <w:link w:val="PlainTextChar"/>
    <w:uiPriority w:val="99"/>
    <w:unhideWhenUsed/>
    <w:rsid w:val="0037202C"/>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37202C"/>
    <w:rPr>
      <w:rFonts w:ascii="Calibri" w:hAnsi="Calibri"/>
      <w:szCs w:val="21"/>
      <w:lang w:val="en-US"/>
    </w:rPr>
  </w:style>
  <w:style w:type="paragraph" w:customStyle="1" w:styleId="DefinitionList">
    <w:name w:val="Definition List"/>
    <w:basedOn w:val="Normal"/>
    <w:next w:val="Normal"/>
    <w:uiPriority w:val="99"/>
    <w:rsid w:val="00E94832"/>
    <w:pPr>
      <w:autoSpaceDE w:val="0"/>
      <w:autoSpaceDN w:val="0"/>
      <w:adjustRightInd w:val="0"/>
      <w:spacing w:after="0" w:line="240" w:lineRule="auto"/>
      <w:ind w:left="360"/>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07550143">
      <w:bodyDiv w:val="1"/>
      <w:marLeft w:val="0"/>
      <w:marRight w:val="0"/>
      <w:marTop w:val="0"/>
      <w:marBottom w:val="0"/>
      <w:divBdr>
        <w:top w:val="none" w:sz="0" w:space="0" w:color="auto"/>
        <w:left w:val="none" w:sz="0" w:space="0" w:color="auto"/>
        <w:bottom w:val="none" w:sz="0" w:space="0" w:color="auto"/>
        <w:right w:val="none" w:sz="0" w:space="0" w:color="auto"/>
      </w:divBdr>
    </w:div>
    <w:div w:id="138885323">
      <w:bodyDiv w:val="1"/>
      <w:marLeft w:val="0"/>
      <w:marRight w:val="0"/>
      <w:marTop w:val="0"/>
      <w:marBottom w:val="0"/>
      <w:divBdr>
        <w:top w:val="none" w:sz="0" w:space="0" w:color="auto"/>
        <w:left w:val="none" w:sz="0" w:space="0" w:color="auto"/>
        <w:bottom w:val="none" w:sz="0" w:space="0" w:color="auto"/>
        <w:right w:val="none" w:sz="0" w:space="0" w:color="auto"/>
      </w:divBdr>
      <w:divsChild>
        <w:div w:id="285820943">
          <w:marLeft w:val="0"/>
          <w:marRight w:val="0"/>
          <w:marTop w:val="0"/>
          <w:marBottom w:val="0"/>
          <w:divBdr>
            <w:top w:val="none" w:sz="0" w:space="0" w:color="auto"/>
            <w:left w:val="none" w:sz="0" w:space="0" w:color="auto"/>
            <w:bottom w:val="none" w:sz="0" w:space="0" w:color="auto"/>
            <w:right w:val="none" w:sz="0" w:space="0" w:color="auto"/>
          </w:divBdr>
        </w:div>
        <w:div w:id="290674084">
          <w:marLeft w:val="0"/>
          <w:marRight w:val="0"/>
          <w:marTop w:val="0"/>
          <w:marBottom w:val="0"/>
          <w:divBdr>
            <w:top w:val="none" w:sz="0" w:space="0" w:color="auto"/>
            <w:left w:val="none" w:sz="0" w:space="0" w:color="auto"/>
            <w:bottom w:val="none" w:sz="0" w:space="0" w:color="auto"/>
            <w:right w:val="none" w:sz="0" w:space="0" w:color="auto"/>
          </w:divBdr>
        </w:div>
        <w:div w:id="354889217">
          <w:marLeft w:val="0"/>
          <w:marRight w:val="0"/>
          <w:marTop w:val="0"/>
          <w:marBottom w:val="0"/>
          <w:divBdr>
            <w:top w:val="none" w:sz="0" w:space="0" w:color="auto"/>
            <w:left w:val="none" w:sz="0" w:space="0" w:color="auto"/>
            <w:bottom w:val="none" w:sz="0" w:space="0" w:color="auto"/>
            <w:right w:val="none" w:sz="0" w:space="0" w:color="auto"/>
          </w:divBdr>
        </w:div>
        <w:div w:id="536432429">
          <w:marLeft w:val="0"/>
          <w:marRight w:val="0"/>
          <w:marTop w:val="0"/>
          <w:marBottom w:val="0"/>
          <w:divBdr>
            <w:top w:val="none" w:sz="0" w:space="0" w:color="auto"/>
            <w:left w:val="none" w:sz="0" w:space="0" w:color="auto"/>
            <w:bottom w:val="none" w:sz="0" w:space="0" w:color="auto"/>
            <w:right w:val="none" w:sz="0" w:space="0" w:color="auto"/>
          </w:divBdr>
        </w:div>
        <w:div w:id="763842786">
          <w:marLeft w:val="0"/>
          <w:marRight w:val="0"/>
          <w:marTop w:val="0"/>
          <w:marBottom w:val="0"/>
          <w:divBdr>
            <w:top w:val="none" w:sz="0" w:space="0" w:color="auto"/>
            <w:left w:val="none" w:sz="0" w:space="0" w:color="auto"/>
            <w:bottom w:val="none" w:sz="0" w:space="0" w:color="auto"/>
            <w:right w:val="none" w:sz="0" w:space="0" w:color="auto"/>
          </w:divBdr>
        </w:div>
        <w:div w:id="1106272275">
          <w:marLeft w:val="0"/>
          <w:marRight w:val="0"/>
          <w:marTop w:val="0"/>
          <w:marBottom w:val="0"/>
          <w:divBdr>
            <w:top w:val="none" w:sz="0" w:space="0" w:color="auto"/>
            <w:left w:val="none" w:sz="0" w:space="0" w:color="auto"/>
            <w:bottom w:val="none" w:sz="0" w:space="0" w:color="auto"/>
            <w:right w:val="none" w:sz="0" w:space="0" w:color="auto"/>
          </w:divBdr>
        </w:div>
        <w:div w:id="1440100699">
          <w:marLeft w:val="0"/>
          <w:marRight w:val="0"/>
          <w:marTop w:val="0"/>
          <w:marBottom w:val="0"/>
          <w:divBdr>
            <w:top w:val="none" w:sz="0" w:space="0" w:color="auto"/>
            <w:left w:val="none" w:sz="0" w:space="0" w:color="auto"/>
            <w:bottom w:val="none" w:sz="0" w:space="0" w:color="auto"/>
            <w:right w:val="none" w:sz="0" w:space="0" w:color="auto"/>
          </w:divBdr>
        </w:div>
        <w:div w:id="1592659655">
          <w:marLeft w:val="0"/>
          <w:marRight w:val="0"/>
          <w:marTop w:val="0"/>
          <w:marBottom w:val="0"/>
          <w:divBdr>
            <w:top w:val="none" w:sz="0" w:space="0" w:color="auto"/>
            <w:left w:val="none" w:sz="0" w:space="0" w:color="auto"/>
            <w:bottom w:val="none" w:sz="0" w:space="0" w:color="auto"/>
            <w:right w:val="none" w:sz="0" w:space="0" w:color="auto"/>
          </w:divBdr>
        </w:div>
        <w:div w:id="1756589107">
          <w:marLeft w:val="0"/>
          <w:marRight w:val="0"/>
          <w:marTop w:val="0"/>
          <w:marBottom w:val="0"/>
          <w:divBdr>
            <w:top w:val="none" w:sz="0" w:space="0" w:color="auto"/>
            <w:left w:val="none" w:sz="0" w:space="0" w:color="auto"/>
            <w:bottom w:val="none" w:sz="0" w:space="0" w:color="auto"/>
            <w:right w:val="none" w:sz="0" w:space="0" w:color="auto"/>
          </w:divBdr>
        </w:div>
        <w:div w:id="2003965475">
          <w:marLeft w:val="0"/>
          <w:marRight w:val="0"/>
          <w:marTop w:val="0"/>
          <w:marBottom w:val="0"/>
          <w:divBdr>
            <w:top w:val="none" w:sz="0" w:space="0" w:color="auto"/>
            <w:left w:val="none" w:sz="0" w:space="0" w:color="auto"/>
            <w:bottom w:val="none" w:sz="0" w:space="0" w:color="auto"/>
            <w:right w:val="none" w:sz="0" w:space="0" w:color="auto"/>
          </w:divBdr>
        </w:div>
        <w:div w:id="2051102537">
          <w:marLeft w:val="0"/>
          <w:marRight w:val="0"/>
          <w:marTop w:val="0"/>
          <w:marBottom w:val="0"/>
          <w:divBdr>
            <w:top w:val="none" w:sz="0" w:space="0" w:color="auto"/>
            <w:left w:val="none" w:sz="0" w:space="0" w:color="auto"/>
            <w:bottom w:val="none" w:sz="0" w:space="0" w:color="auto"/>
            <w:right w:val="none" w:sz="0" w:space="0" w:color="auto"/>
          </w:divBdr>
        </w:div>
        <w:div w:id="2126460310">
          <w:marLeft w:val="0"/>
          <w:marRight w:val="0"/>
          <w:marTop w:val="0"/>
          <w:marBottom w:val="0"/>
          <w:divBdr>
            <w:top w:val="none" w:sz="0" w:space="0" w:color="auto"/>
            <w:left w:val="none" w:sz="0" w:space="0" w:color="auto"/>
            <w:bottom w:val="none" w:sz="0" w:space="0" w:color="auto"/>
            <w:right w:val="none" w:sz="0" w:space="0" w:color="auto"/>
          </w:divBdr>
        </w:div>
      </w:divsChild>
    </w:div>
    <w:div w:id="306475320">
      <w:bodyDiv w:val="1"/>
      <w:marLeft w:val="0"/>
      <w:marRight w:val="0"/>
      <w:marTop w:val="0"/>
      <w:marBottom w:val="0"/>
      <w:divBdr>
        <w:top w:val="none" w:sz="0" w:space="0" w:color="auto"/>
        <w:left w:val="none" w:sz="0" w:space="0" w:color="auto"/>
        <w:bottom w:val="none" w:sz="0" w:space="0" w:color="auto"/>
        <w:right w:val="none" w:sz="0" w:space="0" w:color="auto"/>
      </w:divBdr>
    </w:div>
    <w:div w:id="618536094">
      <w:bodyDiv w:val="1"/>
      <w:marLeft w:val="0"/>
      <w:marRight w:val="0"/>
      <w:marTop w:val="0"/>
      <w:marBottom w:val="0"/>
      <w:divBdr>
        <w:top w:val="none" w:sz="0" w:space="0" w:color="auto"/>
        <w:left w:val="none" w:sz="0" w:space="0" w:color="auto"/>
        <w:bottom w:val="none" w:sz="0" w:space="0" w:color="auto"/>
        <w:right w:val="none" w:sz="0" w:space="0" w:color="auto"/>
      </w:divBdr>
      <w:divsChild>
        <w:div w:id="811747914">
          <w:marLeft w:val="0"/>
          <w:marRight w:val="0"/>
          <w:marTop w:val="0"/>
          <w:marBottom w:val="0"/>
          <w:divBdr>
            <w:top w:val="none" w:sz="0" w:space="0" w:color="auto"/>
            <w:left w:val="none" w:sz="0" w:space="0" w:color="auto"/>
            <w:bottom w:val="none" w:sz="0" w:space="0" w:color="auto"/>
            <w:right w:val="none" w:sz="0" w:space="0" w:color="auto"/>
          </w:divBdr>
          <w:divsChild>
            <w:div w:id="1546794312">
              <w:marLeft w:val="0"/>
              <w:marRight w:val="0"/>
              <w:marTop w:val="315"/>
              <w:marBottom w:val="0"/>
              <w:divBdr>
                <w:top w:val="none" w:sz="0" w:space="0" w:color="auto"/>
                <w:left w:val="none" w:sz="0" w:space="0" w:color="auto"/>
                <w:bottom w:val="none" w:sz="0" w:space="0" w:color="auto"/>
                <w:right w:val="none" w:sz="0" w:space="0" w:color="auto"/>
              </w:divBdr>
              <w:divsChild>
                <w:div w:id="173106075">
                  <w:marLeft w:val="0"/>
                  <w:marRight w:val="0"/>
                  <w:marTop w:val="0"/>
                  <w:marBottom w:val="0"/>
                  <w:divBdr>
                    <w:top w:val="none" w:sz="0" w:space="0" w:color="auto"/>
                    <w:left w:val="none" w:sz="0" w:space="0" w:color="auto"/>
                    <w:bottom w:val="none" w:sz="0" w:space="0" w:color="auto"/>
                    <w:right w:val="none" w:sz="0" w:space="0" w:color="auto"/>
                  </w:divBdr>
                  <w:divsChild>
                    <w:div w:id="1349258448">
                      <w:marLeft w:val="3180"/>
                      <w:marRight w:val="0"/>
                      <w:marTop w:val="0"/>
                      <w:marBottom w:val="0"/>
                      <w:divBdr>
                        <w:top w:val="none" w:sz="0" w:space="0" w:color="auto"/>
                        <w:left w:val="none" w:sz="0" w:space="0" w:color="auto"/>
                        <w:bottom w:val="none" w:sz="0" w:space="0" w:color="auto"/>
                        <w:right w:val="none" w:sz="0" w:space="0" w:color="auto"/>
                      </w:divBdr>
                      <w:divsChild>
                        <w:div w:id="434594034">
                          <w:marLeft w:val="0"/>
                          <w:marRight w:val="0"/>
                          <w:marTop w:val="240"/>
                          <w:marBottom w:val="240"/>
                          <w:divBdr>
                            <w:top w:val="none" w:sz="0" w:space="0" w:color="auto"/>
                            <w:left w:val="none" w:sz="0" w:space="0" w:color="auto"/>
                            <w:bottom w:val="none" w:sz="0" w:space="0" w:color="auto"/>
                            <w:right w:val="none" w:sz="0" w:space="0" w:color="auto"/>
                          </w:divBdr>
                          <w:divsChild>
                            <w:div w:id="468864236">
                              <w:marLeft w:val="0"/>
                              <w:marRight w:val="0"/>
                              <w:marTop w:val="0"/>
                              <w:marBottom w:val="0"/>
                              <w:divBdr>
                                <w:top w:val="none" w:sz="0" w:space="0" w:color="auto"/>
                                <w:left w:val="none" w:sz="0" w:space="0" w:color="auto"/>
                                <w:bottom w:val="none" w:sz="0" w:space="0" w:color="auto"/>
                                <w:right w:val="none" w:sz="0" w:space="0" w:color="auto"/>
                              </w:divBdr>
                              <w:divsChild>
                                <w:div w:id="289433915">
                                  <w:marLeft w:val="0"/>
                                  <w:marRight w:val="0"/>
                                  <w:marTop w:val="0"/>
                                  <w:marBottom w:val="0"/>
                                  <w:divBdr>
                                    <w:top w:val="none" w:sz="0" w:space="0" w:color="auto"/>
                                    <w:left w:val="none" w:sz="0" w:space="0" w:color="auto"/>
                                    <w:bottom w:val="none" w:sz="0" w:space="0" w:color="auto"/>
                                    <w:right w:val="none" w:sz="0" w:space="0" w:color="auto"/>
                                  </w:divBdr>
                                </w:div>
                                <w:div w:id="1755013688">
                                  <w:marLeft w:val="0"/>
                                  <w:marRight w:val="0"/>
                                  <w:marTop w:val="15"/>
                                  <w:marBottom w:val="15"/>
                                  <w:divBdr>
                                    <w:top w:val="none" w:sz="0" w:space="0" w:color="auto"/>
                                    <w:left w:val="none" w:sz="0" w:space="0" w:color="auto"/>
                                    <w:bottom w:val="none" w:sz="0" w:space="0" w:color="auto"/>
                                    <w:right w:val="none" w:sz="0" w:space="0" w:color="auto"/>
                                  </w:divBdr>
                                </w:div>
                                <w:div w:id="186157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2476855">
      <w:bodyDiv w:val="1"/>
      <w:marLeft w:val="0"/>
      <w:marRight w:val="0"/>
      <w:marTop w:val="0"/>
      <w:marBottom w:val="0"/>
      <w:divBdr>
        <w:top w:val="none" w:sz="0" w:space="0" w:color="auto"/>
        <w:left w:val="none" w:sz="0" w:space="0" w:color="auto"/>
        <w:bottom w:val="none" w:sz="0" w:space="0" w:color="auto"/>
        <w:right w:val="none" w:sz="0" w:space="0" w:color="auto"/>
      </w:divBdr>
    </w:div>
    <w:div w:id="1106123390">
      <w:bodyDiv w:val="1"/>
      <w:marLeft w:val="0"/>
      <w:marRight w:val="0"/>
      <w:marTop w:val="0"/>
      <w:marBottom w:val="0"/>
      <w:divBdr>
        <w:top w:val="none" w:sz="0" w:space="0" w:color="auto"/>
        <w:left w:val="none" w:sz="0" w:space="0" w:color="auto"/>
        <w:bottom w:val="none" w:sz="0" w:space="0" w:color="auto"/>
        <w:right w:val="none" w:sz="0" w:space="0" w:color="auto"/>
      </w:divBdr>
    </w:div>
    <w:div w:id="1171943205">
      <w:bodyDiv w:val="1"/>
      <w:marLeft w:val="0"/>
      <w:marRight w:val="0"/>
      <w:marTop w:val="0"/>
      <w:marBottom w:val="0"/>
      <w:divBdr>
        <w:top w:val="none" w:sz="0" w:space="0" w:color="auto"/>
        <w:left w:val="none" w:sz="0" w:space="0" w:color="auto"/>
        <w:bottom w:val="none" w:sz="0" w:space="0" w:color="auto"/>
        <w:right w:val="none" w:sz="0" w:space="0" w:color="auto"/>
      </w:divBdr>
    </w:div>
    <w:div w:id="1201473365">
      <w:bodyDiv w:val="1"/>
      <w:marLeft w:val="0"/>
      <w:marRight w:val="0"/>
      <w:marTop w:val="0"/>
      <w:marBottom w:val="0"/>
      <w:divBdr>
        <w:top w:val="none" w:sz="0" w:space="0" w:color="auto"/>
        <w:left w:val="none" w:sz="0" w:space="0" w:color="auto"/>
        <w:bottom w:val="none" w:sz="0" w:space="0" w:color="auto"/>
        <w:right w:val="none" w:sz="0" w:space="0" w:color="auto"/>
      </w:divBdr>
    </w:div>
    <w:div w:id="1243878935">
      <w:bodyDiv w:val="1"/>
      <w:marLeft w:val="0"/>
      <w:marRight w:val="0"/>
      <w:marTop w:val="0"/>
      <w:marBottom w:val="0"/>
      <w:divBdr>
        <w:top w:val="none" w:sz="0" w:space="0" w:color="auto"/>
        <w:left w:val="none" w:sz="0" w:space="0" w:color="auto"/>
        <w:bottom w:val="none" w:sz="0" w:space="0" w:color="auto"/>
        <w:right w:val="none" w:sz="0" w:space="0" w:color="auto"/>
      </w:divBdr>
    </w:div>
    <w:div w:id="192868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choorl@fsw.leidenuniv.nl" TargetMode="External"/><Relationship Id="rId13" Type="http://schemas.openxmlformats.org/officeDocument/2006/relationships/hyperlink" Target="//dx.doi.org/10.1097/YCO.0b013e32832bfa6d" TargetMode="External"/><Relationship Id="rId18" Type="http://schemas.openxmlformats.org/officeDocument/2006/relationships/hyperlink" Target="//dx.doi.org/10.1097/00004583-200001000-00014"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dx.doi.org/10.1007/s10802-013-9740-1" TargetMode="External"/><Relationship Id="rId7" Type="http://schemas.openxmlformats.org/officeDocument/2006/relationships/endnotes" Target="endnotes.xml"/><Relationship Id="rId12" Type="http://schemas.openxmlformats.org/officeDocument/2006/relationships/hyperlink" Target="//dx.doi.org/10.1017/S0954579411000538" TargetMode="External"/><Relationship Id="rId17" Type="http://schemas.openxmlformats.org/officeDocument/2006/relationships/hyperlink" Target="//dx.doi.org/10.1007/s00702-010-0386-7" TargetMode="External"/><Relationship Id="rId25" Type="http://schemas.openxmlformats.org/officeDocument/2006/relationships/hyperlink" Target="//dx.doi.org/10.1348/014466510X532715" TargetMode="External"/><Relationship Id="rId2" Type="http://schemas.openxmlformats.org/officeDocument/2006/relationships/numbering" Target="numbering.xml"/><Relationship Id="rId16" Type="http://schemas.openxmlformats.org/officeDocument/2006/relationships/hyperlink" Target="//dx.doi.org/10.1111/jcpp.12289" TargetMode="External"/><Relationship Id="rId20" Type="http://schemas.openxmlformats.org/officeDocument/2006/relationships/hyperlink" Target="//dx.doi.org/10.1016/j.psychres.2010.05.00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dx.doi.org/10.1146/annurev.psych.58.110405.085605" TargetMode="External"/><Relationship Id="rId24" Type="http://schemas.openxmlformats.org/officeDocument/2006/relationships/hyperlink" Target="//dx.doi.org/10.1097/00004583-200011000-00019" TargetMode="External"/><Relationship Id="rId5" Type="http://schemas.openxmlformats.org/officeDocument/2006/relationships/webSettings" Target="webSettings.xml"/><Relationship Id="rId15" Type="http://schemas.openxmlformats.org/officeDocument/2006/relationships/hyperlink" Target="//dx.doi.org/10.1037/a0030356" TargetMode="External"/><Relationship Id="rId23" Type="http://schemas.openxmlformats.org/officeDocument/2006/relationships/hyperlink" Target="//dx.doi.org/10.1016/S0006-3223(97)00253-9" TargetMode="External"/><Relationship Id="rId28" Type="http://schemas.openxmlformats.org/officeDocument/2006/relationships/fontTable" Target="fontTable.xml"/><Relationship Id="rId10" Type="http://schemas.openxmlformats.org/officeDocument/2006/relationships/hyperlink" Target="//dx.doi.org/10.1016/j.biopsych.2008.05.022" TargetMode="External"/><Relationship Id="rId19" Type="http://schemas.openxmlformats.org/officeDocument/2006/relationships/hyperlink" Target="//dx.doi.org/10.3389/fpsyt.2010.00021" TargetMode="External"/><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dx.doi.org/10.1111/j.1469-7610.2012.02598.x" TargetMode="External"/><Relationship Id="rId14" Type="http://schemas.openxmlformats.org/officeDocument/2006/relationships/hyperlink" Target="//dx.doi.org/10.1097/00004583-199103000-00005" TargetMode="External"/><Relationship Id="rId22" Type="http://schemas.openxmlformats.org/officeDocument/2006/relationships/hyperlink" Target="//dx.doi.org/10.1097/01.chi.0000126976.56955.43"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EACFB-9DD0-4B80-BD8D-A36593461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4043</Words>
  <Characters>77238</Characters>
  <Application>Microsoft Office Word</Application>
  <DocSecurity>0</DocSecurity>
  <Lines>643</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Leiden</Company>
  <LinksUpToDate>false</LinksUpToDate>
  <CharactersWithSpaces>91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orl, J.</dc:creator>
  <cp:lastModifiedBy>ten Hacken</cp:lastModifiedBy>
  <cp:revision>2</cp:revision>
  <cp:lastPrinted>2016-07-26T12:09:00Z</cp:lastPrinted>
  <dcterms:created xsi:type="dcterms:W3CDTF">2016-08-02T14:00:00Z</dcterms:created>
  <dcterms:modified xsi:type="dcterms:W3CDTF">2016-08-02T14:00:00Z</dcterms:modified>
</cp:coreProperties>
</file>